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7B54937" w14:textId="77777777" w:rsidR="004A11C1" w:rsidRDefault="004A11C1" w:rsidP="004A11C1">
      <w:pPr>
        <w:pStyle w:val="Title"/>
        <w:pBdr>
          <w:top w:val="nil"/>
          <w:left w:val="nil"/>
          <w:bottom w:val="nil"/>
          <w:right w:val="nil"/>
          <w:between w:val="nil"/>
        </w:pBdr>
        <w:spacing w:line="480" w:lineRule="auto"/>
      </w:pPr>
      <w:bookmarkStart w:id="0" w:name="_x4jo0p64gw2o" w:colFirst="0" w:colLast="0"/>
      <w:bookmarkStart w:id="1" w:name="_hcfsn8dd2dw4" w:colFirst="0" w:colLast="0"/>
      <w:bookmarkEnd w:id="0"/>
      <w:bookmarkEnd w:id="1"/>
      <w:r>
        <w:t>The Representation of Emotion Knowledge Across Development</w:t>
      </w:r>
    </w:p>
    <w:p w14:paraId="20C68D50" w14:textId="5ACDAD28" w:rsidR="004A11C1" w:rsidRDefault="004A11C1" w:rsidP="004A11C1">
      <w:pPr>
        <w:spacing w:line="480" w:lineRule="auto"/>
        <w:jc w:val="center"/>
      </w:pPr>
    </w:p>
    <w:p w14:paraId="1F78B964" w14:textId="71BE0D1A" w:rsidR="00335519" w:rsidRDefault="00335519" w:rsidP="004A11C1">
      <w:pPr>
        <w:spacing w:line="480" w:lineRule="auto"/>
        <w:jc w:val="center"/>
      </w:pPr>
      <w:r>
        <w:t>AUTHOR/ACKNOWLEDGEMENTS REMOVED</w:t>
      </w:r>
    </w:p>
    <w:p w14:paraId="6EDA35C3" w14:textId="23099702" w:rsidR="00335519" w:rsidRDefault="00335519" w:rsidP="004A11C1">
      <w:pPr>
        <w:spacing w:line="480" w:lineRule="auto"/>
        <w:jc w:val="center"/>
      </w:pPr>
    </w:p>
    <w:p w14:paraId="41F2E53E" w14:textId="1E515A3C" w:rsidR="00335519" w:rsidRDefault="00335519" w:rsidP="004A11C1">
      <w:pPr>
        <w:spacing w:line="480" w:lineRule="auto"/>
        <w:jc w:val="center"/>
      </w:pPr>
    </w:p>
    <w:p w14:paraId="31FF7A0D" w14:textId="30FA1ECA" w:rsidR="00335519" w:rsidRDefault="00335519" w:rsidP="004A11C1">
      <w:pPr>
        <w:spacing w:line="480" w:lineRule="auto"/>
        <w:jc w:val="center"/>
      </w:pPr>
    </w:p>
    <w:p w14:paraId="067BEB9A" w14:textId="5B0A199B" w:rsidR="00335519" w:rsidRDefault="00335519" w:rsidP="004A11C1">
      <w:pPr>
        <w:spacing w:line="480" w:lineRule="auto"/>
        <w:jc w:val="center"/>
      </w:pPr>
    </w:p>
    <w:p w14:paraId="2D854506" w14:textId="6CB5B85D" w:rsidR="00335519" w:rsidRDefault="00335519" w:rsidP="004A11C1">
      <w:pPr>
        <w:spacing w:line="480" w:lineRule="auto"/>
        <w:jc w:val="center"/>
      </w:pPr>
    </w:p>
    <w:p w14:paraId="126EC90A" w14:textId="3F2344D9" w:rsidR="00335519" w:rsidRDefault="00335519" w:rsidP="004A11C1">
      <w:pPr>
        <w:spacing w:line="480" w:lineRule="auto"/>
        <w:jc w:val="center"/>
      </w:pPr>
    </w:p>
    <w:p w14:paraId="471505DC" w14:textId="0C8E9846" w:rsidR="00335519" w:rsidRDefault="00335519" w:rsidP="004A11C1">
      <w:pPr>
        <w:spacing w:line="480" w:lineRule="auto"/>
        <w:jc w:val="center"/>
      </w:pPr>
    </w:p>
    <w:p w14:paraId="5574769E" w14:textId="6FF76649" w:rsidR="00335519" w:rsidRDefault="00335519" w:rsidP="004A11C1">
      <w:pPr>
        <w:spacing w:line="480" w:lineRule="auto"/>
        <w:jc w:val="center"/>
      </w:pPr>
    </w:p>
    <w:p w14:paraId="011BE507" w14:textId="262DDD3D" w:rsidR="00335519" w:rsidRDefault="00335519" w:rsidP="004A11C1">
      <w:pPr>
        <w:spacing w:line="480" w:lineRule="auto"/>
        <w:jc w:val="center"/>
      </w:pPr>
    </w:p>
    <w:p w14:paraId="488D40A2" w14:textId="6DF5532A" w:rsidR="00335519" w:rsidRDefault="00335519" w:rsidP="004A11C1">
      <w:pPr>
        <w:spacing w:line="480" w:lineRule="auto"/>
        <w:jc w:val="center"/>
      </w:pPr>
    </w:p>
    <w:p w14:paraId="77845F5A" w14:textId="2C4AEB85" w:rsidR="00335519" w:rsidRDefault="00335519" w:rsidP="004A11C1">
      <w:pPr>
        <w:spacing w:line="480" w:lineRule="auto"/>
        <w:jc w:val="center"/>
      </w:pPr>
    </w:p>
    <w:p w14:paraId="513A0F7A" w14:textId="3B70A412" w:rsidR="00335519" w:rsidRDefault="00335519" w:rsidP="004A11C1">
      <w:pPr>
        <w:spacing w:line="480" w:lineRule="auto"/>
        <w:jc w:val="center"/>
      </w:pPr>
    </w:p>
    <w:p w14:paraId="6B531DD4" w14:textId="6EAC3F4E" w:rsidR="00335519" w:rsidRDefault="00335519" w:rsidP="004A11C1">
      <w:pPr>
        <w:spacing w:line="480" w:lineRule="auto"/>
        <w:jc w:val="center"/>
      </w:pPr>
    </w:p>
    <w:p w14:paraId="610585C0" w14:textId="2BE8FEAD" w:rsidR="00335519" w:rsidRDefault="00335519" w:rsidP="004A11C1">
      <w:pPr>
        <w:spacing w:line="480" w:lineRule="auto"/>
        <w:jc w:val="center"/>
      </w:pPr>
    </w:p>
    <w:p w14:paraId="247F0A37" w14:textId="77777777" w:rsidR="00335519" w:rsidRDefault="00335519" w:rsidP="004A11C1">
      <w:pPr>
        <w:spacing w:line="480" w:lineRule="auto"/>
        <w:jc w:val="center"/>
      </w:pPr>
    </w:p>
    <w:p w14:paraId="69D45AD0" w14:textId="12ACC4D1" w:rsidR="00335519" w:rsidRDefault="00335519" w:rsidP="004A11C1">
      <w:pPr>
        <w:spacing w:line="480" w:lineRule="auto"/>
        <w:jc w:val="center"/>
      </w:pPr>
    </w:p>
    <w:p w14:paraId="090744F2" w14:textId="77777777" w:rsidR="00335519" w:rsidRPr="00756AF6" w:rsidRDefault="00335519" w:rsidP="004A11C1">
      <w:pPr>
        <w:spacing w:line="480" w:lineRule="auto"/>
        <w:jc w:val="center"/>
      </w:pPr>
    </w:p>
    <w:p w14:paraId="4677E6DF" w14:textId="773B8D57" w:rsidR="00BB5940" w:rsidRPr="00133BDC" w:rsidRDefault="00EF66FD" w:rsidP="00133BDC">
      <w:pPr>
        <w:pBdr>
          <w:top w:val="nil"/>
          <w:left w:val="nil"/>
          <w:bottom w:val="nil"/>
          <w:right w:val="nil"/>
          <w:between w:val="nil"/>
        </w:pBdr>
        <w:spacing w:line="480" w:lineRule="auto"/>
        <w:jc w:val="center"/>
      </w:pPr>
      <w:bookmarkStart w:id="2" w:name="_ge1mjihjofy9" w:colFirst="0" w:colLast="0"/>
      <w:bookmarkEnd w:id="2"/>
      <w:r>
        <w:lastRenderedPageBreak/>
        <w:t>Abstract</w:t>
      </w:r>
    </w:p>
    <w:p w14:paraId="5993E2A3" w14:textId="77777777" w:rsidR="00585A66" w:rsidRDefault="00585A66" w:rsidP="00585A66">
      <w:pPr>
        <w:spacing w:line="480" w:lineRule="auto"/>
      </w:pPr>
      <w:r>
        <w:t xml:space="preserve">Much is known about how adults perceive and categorize emotions, but do these findings similarly hold for young children? Here we investigate how children spontaneously represent facial cues associated with emotion. Children sorted emotion cues using a spatial arrangement method that circumvents common limitations in the study of children’s emotion knowledge, such as reliance on vocabulary. We examined children’s data using both top-down, supervised and bottom-up, unsupervised analyses. Children organize their emotion knowledge in ways that are dissimilar from adults, using broad valence-based distinctions rather than common emotion categories. Over development, children’s emotion judgments gradually align with adults as broader dimensions become refined into emotion categories. These data suggest that even among adults, valence forms the basis for how people structure perceptual information about emotions. </w:t>
      </w:r>
    </w:p>
    <w:p w14:paraId="4B846CB0" w14:textId="77777777" w:rsidR="00BB5940" w:rsidRDefault="00BB5940" w:rsidP="00E515C2">
      <w:pPr>
        <w:spacing w:line="480" w:lineRule="auto"/>
        <w:ind w:right="181"/>
      </w:pPr>
    </w:p>
    <w:p w14:paraId="324A6EF6" w14:textId="246B2C86" w:rsidR="00BB5940" w:rsidRDefault="00EF66FD" w:rsidP="00E515C2">
      <w:pPr>
        <w:spacing w:line="480" w:lineRule="auto"/>
        <w:ind w:right="181"/>
      </w:pPr>
      <w:r>
        <w:rPr>
          <w:i/>
        </w:rPr>
        <w:t xml:space="preserve">Keywords: </w:t>
      </w:r>
      <w:r>
        <w:t xml:space="preserve">emotion </w:t>
      </w:r>
      <w:r w:rsidR="0058300F">
        <w:t xml:space="preserve">knowledge; </w:t>
      </w:r>
      <w:r>
        <w:t>categ</w:t>
      </w:r>
      <w:r w:rsidR="0058300F">
        <w:t>orization</w:t>
      </w:r>
      <w:r>
        <w:t xml:space="preserve">; </w:t>
      </w:r>
      <w:r w:rsidR="0058300F">
        <w:t xml:space="preserve">face processing; </w:t>
      </w:r>
      <w:r>
        <w:t>free sorting; development</w:t>
      </w:r>
    </w:p>
    <w:p w14:paraId="6C8F9C32" w14:textId="7BAE12F7" w:rsidR="00BB5940" w:rsidRPr="004B5C75" w:rsidRDefault="004B5C75" w:rsidP="00D9087D">
      <w:pPr>
        <w:pStyle w:val="Heading1"/>
        <w:pBdr>
          <w:top w:val="nil"/>
          <w:left w:val="nil"/>
          <w:bottom w:val="nil"/>
          <w:right w:val="nil"/>
          <w:between w:val="nil"/>
        </w:pBdr>
        <w:spacing w:line="480" w:lineRule="auto"/>
        <w:jc w:val="left"/>
        <w:rPr>
          <w:b w:val="0"/>
          <w:bCs/>
        </w:rPr>
      </w:pPr>
      <w:bookmarkStart w:id="3" w:name="_pt4jb15m7c68" w:colFirst="0" w:colLast="0"/>
      <w:bookmarkEnd w:id="3"/>
      <w:r w:rsidRPr="00A23399">
        <w:rPr>
          <w:b w:val="0"/>
          <w:bCs/>
        </w:rPr>
        <w:t>Running Head: Representing emotion knowledge</w:t>
      </w:r>
      <w:r w:rsidR="00EF66FD" w:rsidRPr="00A23399">
        <w:rPr>
          <w:b w:val="0"/>
          <w:bCs/>
        </w:rPr>
        <w:br w:type="page"/>
      </w:r>
    </w:p>
    <w:p w14:paraId="3A8B8E6E" w14:textId="2F489773" w:rsidR="00AC5763" w:rsidRDefault="002D3047" w:rsidP="00E515C2">
      <w:pPr>
        <w:spacing w:line="480" w:lineRule="auto"/>
        <w:ind w:firstLine="720"/>
      </w:pPr>
      <w:bookmarkStart w:id="4" w:name="_8qz8f8sp3xcr" w:colFirst="0" w:colLast="0"/>
      <w:bookmarkEnd w:id="4"/>
      <w:r>
        <w:lastRenderedPageBreak/>
        <w:t>Emotions</w:t>
      </w:r>
      <w:r w:rsidR="00EF66FD">
        <w:t xml:space="preserve"> are a rich source of information that children learn to use when </w:t>
      </w:r>
      <w:r w:rsidR="00E651A3">
        <w:t>formulat</w:t>
      </w:r>
      <w:r>
        <w:t>ing</w:t>
      </w:r>
      <w:r w:rsidR="00E651A3">
        <w:t xml:space="preserve"> predictions about </w:t>
      </w:r>
      <w:r w:rsidR="004D1FFB">
        <w:t xml:space="preserve">what is likely to occur in their environments. </w:t>
      </w:r>
      <w:r>
        <w:t xml:space="preserve">For example, </w:t>
      </w:r>
      <w:r w:rsidR="004D1FFB">
        <w:t xml:space="preserve">facial movements </w:t>
      </w:r>
      <w:r w:rsidR="00E651A3">
        <w:t>from others</w:t>
      </w:r>
      <w:r>
        <w:t xml:space="preserve">, in combination with other contextual information, </w:t>
      </w:r>
      <w:r w:rsidR="00EF66FD">
        <w:t>help child</w:t>
      </w:r>
      <w:r>
        <w:t>ren</w:t>
      </w:r>
      <w:r w:rsidR="00EF66FD">
        <w:t xml:space="preserve"> understand whether their actions are approved of by their social partners</w:t>
      </w:r>
      <w:r w:rsidR="004D1FFB">
        <w:t xml:space="preserve"> or caregivers</w:t>
      </w:r>
      <w:r w:rsidR="00EF66FD">
        <w:t>, whether they should approach or avoid person</w:t>
      </w:r>
      <w:r w:rsidR="004D1FFB">
        <w:t>s</w:t>
      </w:r>
      <w:r w:rsidR="000F3708">
        <w:t xml:space="preserve">, </w:t>
      </w:r>
      <w:r w:rsidR="00EF66FD">
        <w:t>object</w:t>
      </w:r>
      <w:r w:rsidR="004D1FFB">
        <w:t>s</w:t>
      </w:r>
      <w:r w:rsidR="00EF66FD">
        <w:t>,</w:t>
      </w:r>
      <w:r w:rsidR="000F3708">
        <w:t xml:space="preserve"> or situations,</w:t>
      </w:r>
      <w:r w:rsidR="00EF66FD">
        <w:t xml:space="preserve"> </w:t>
      </w:r>
      <w:r w:rsidR="004D1FFB">
        <w:t xml:space="preserve">and </w:t>
      </w:r>
      <w:r w:rsidR="00EF66FD">
        <w:t xml:space="preserve">whether </w:t>
      </w:r>
      <w:r w:rsidR="00692917">
        <w:t>an</w:t>
      </w:r>
      <w:r w:rsidR="00EF66FD">
        <w:t xml:space="preserve"> environment is safe</w:t>
      </w:r>
      <w:r w:rsidR="000F3708">
        <w:t>. A frequently cited example of this later idea is</w:t>
      </w:r>
      <w:r w:rsidR="004D1FFB">
        <w:t xml:space="preserve"> social referencing</w:t>
      </w:r>
      <w:r w:rsidR="000F3708">
        <w:t>, a phenomen</w:t>
      </w:r>
      <w:r w:rsidR="0092453B">
        <w:t>on</w:t>
      </w:r>
      <w:r w:rsidR="000F3708">
        <w:t xml:space="preserve"> in which infants </w:t>
      </w:r>
      <w:r w:rsidR="00A846B7">
        <w:t xml:space="preserve">adaptively </w:t>
      </w:r>
      <w:r w:rsidR="000F3708">
        <w:t>use social signals from caregivers to guide their movement</w:t>
      </w:r>
      <w:r w:rsidR="00A846B7">
        <w:t xml:space="preserve">s and </w:t>
      </w:r>
      <w:r w:rsidR="000F3708">
        <w:t>environment</w:t>
      </w:r>
      <w:r w:rsidR="00A846B7">
        <w:t>al exploration</w:t>
      </w:r>
      <w:r w:rsidR="004D1FFB">
        <w:t xml:space="preserve"> </w:t>
      </w:r>
      <w:r w:rsidR="00BE5AC1">
        <w:fldChar w:fldCharType="begin" w:fldLock="1"/>
      </w:r>
      <w:r w:rsidR="00BE5AC1">
        <w:instrText>ADDIN CSL_CITATION {"citationItems":[{"id":"ITEM-1","itemData":{"DOI":"10.1177/1754073916669594","ISSN":"1754-0739","abstract":"&lt;p&gt;Social referencing informs and regulates one’s relation with the environment as a function of the perceived appraisals of social partners. Increased emphasis on relational and social contexts in the study of emotion makes this interpersonal process particularly relevant to the field. However, theoretical conceptualizations and empirical operationalizations of social referencing are disjointed across domains and populations of study. This article seeks to unite and refine the study of this construct by providing a clear and comprehensive definition of social referencing. Our perspective presents social referencing and social appraisal as coterminous processes and emphasizes the importance of a relational and interpersonal approach to the study of emotion. We conclude by outlining possible lines of research on this construct.&lt;/p&gt;","author":[{"dropping-particle":"","family":"Walle","given":"Eric A.","non-dropping-particle":"","parse-names":false,"suffix":""},{"dropping-particle":"","family":"Reschke","given":"Peter J.","non-dropping-particle":"","parse-names":false,"suffix":""},{"dropping-particle":"","family":"Knothe","given":"Jennifer M.","non-dropping-particle":"","parse-names":false,"suffix":""}],"container-title":"Emotion Review","id":"ITEM-1","issue":"3","issued":{"date-parts":[["2017","7","15"]]},"page":"245-252","publisher":"SAGE Publications Ltd","title":"Social Referencing: Defining and Delineating a Basic Process of Emotion","type":"article-journal","volume":"9"},"uris":["http://www.mendeley.com/documents/?uuid=6a532e71-1f0c-370e-9e72-8fa726e2b729"]}],"mendeley":{"formattedCitation":"(Walle et al., 2017)","plainTextFormattedCitation":"(Walle et al., 2017)","previouslyFormattedCitation":"(Walle et al., 2017)"},"properties":{"noteIndex":0},"schema":"https://github.com/citation-style-language/schema/raw/master/csl-citation.json"}</w:instrText>
      </w:r>
      <w:r w:rsidR="00BE5AC1">
        <w:fldChar w:fldCharType="separate"/>
      </w:r>
      <w:r w:rsidR="00BE5AC1" w:rsidRPr="00BE5AC1">
        <w:rPr>
          <w:noProof/>
        </w:rPr>
        <w:t>(Walle et al., 2017)</w:t>
      </w:r>
      <w:r w:rsidR="00BE5AC1">
        <w:fldChar w:fldCharType="end"/>
      </w:r>
      <w:r w:rsidR="00EF66FD">
        <w:t xml:space="preserve">. </w:t>
      </w:r>
      <w:r w:rsidR="0052351A">
        <w:t xml:space="preserve">Children’s acquisition of the ability to make use of emotion cues develops so rapidly that the considerable learning involved can appear seamless, masking potentially important changes across early development </w:t>
      </w:r>
      <w:r w:rsidR="00BE5AC1">
        <w:fldChar w:fldCharType="begin" w:fldLock="1"/>
      </w:r>
      <w:r w:rsidR="00BE5AC1">
        <w:instrText>ADDIN CSL_CITATION {"citationItems":[{"id":"ITEM-1","itemData":{"DOI":"10.1146/annurev-devpsych-060320-102556","abstract":"Historically, research characterizing the development of emotion recognition has focused on identifying specific skills and the age periods, or milestones, at which these abilities emerge. However, advances in emotion research raise questions about whether this conceptualization accurately reflects how children learn about, understand, and respond to others' emotions in everyday life. In this review, we propose a developmental framework for the emergence of emotion reasoning-that is, how children develop the ability to make reasonably accurate inferences and predictions about the emotion states of other people. We describe how this framework holds promise for building upon extant research. Our review suggests that use of the term emotion recognition can be misleading and imprecise, with the developmental processes of interest better characterized by the term emotion reasoning. We also highlight how the age at which children succeed on many tasks reflects myriad developmental processes. This new framing of emotional development can open new lines of inquiry about how humans learn to navigate their social worlds. 503","author":[{"dropping-particle":"","family":"Ruba","given":"Ashley L.","non-dropping-particle":"","parse-names":false,"suffix":""},{"dropping-particle":"","family":"Pollak","given":"Seth D.","non-dropping-particle":"","parse-names":false,"suffix":""}],"container-title":"Annual Review of Developmental Psychology","id":"ITEM-1","issued":{"date-parts":[["2020","12","15"]]},"page":"22.1-22.29","publisher":" Annual Reviews ","title":"The development of emotion reasoning in infancy and early childhood","type":"article-journal","volume":"2"},"uris":["http://www.mendeley.com/documents/?uuid=3bd8d77f-2e4c-39a5-8940-db4a9340cfc2"]}],"mendeley":{"formattedCitation":"(Ruba &amp; Pollak, 2020)","manualFormatting":"(see Ruba &amp; Pollak, 2020)","plainTextFormattedCitation":"(Ruba &amp; Pollak, 2020)","previouslyFormattedCitation":"(Ruba &amp; Pollak, 2020)"},"properties":{"noteIndex":0},"schema":"https://github.com/citation-style-language/schema/raw/master/csl-citation.json"}</w:instrText>
      </w:r>
      <w:r w:rsidR="00BE5AC1">
        <w:fldChar w:fldCharType="separate"/>
      </w:r>
      <w:r w:rsidR="00BE5AC1" w:rsidRPr="00BE5AC1">
        <w:rPr>
          <w:noProof/>
        </w:rPr>
        <w:t>(</w:t>
      </w:r>
      <w:r w:rsidR="005E0B23" w:rsidRPr="00BE5AC1">
        <w:rPr>
          <w:noProof/>
        </w:rPr>
        <w:t>Pollak</w:t>
      </w:r>
      <w:r w:rsidR="005E0B23">
        <w:rPr>
          <w:noProof/>
        </w:rPr>
        <w:t>, Camras, &amp; Cole</w:t>
      </w:r>
      <w:r w:rsidR="005E0B23" w:rsidRPr="00BE5AC1">
        <w:rPr>
          <w:noProof/>
        </w:rPr>
        <w:t>, 2019</w:t>
      </w:r>
      <w:r w:rsidR="005E0B23">
        <w:rPr>
          <w:noProof/>
        </w:rPr>
        <w:t xml:space="preserve">; </w:t>
      </w:r>
      <w:r w:rsidR="00BE5AC1" w:rsidRPr="00BE5AC1">
        <w:rPr>
          <w:noProof/>
        </w:rPr>
        <w:t>Ruba &amp; Pollak, 2020)</w:t>
      </w:r>
      <w:r w:rsidR="00BE5AC1">
        <w:fldChar w:fldCharType="end"/>
      </w:r>
      <w:r w:rsidR="00EF66FD">
        <w:t xml:space="preserve">. </w:t>
      </w:r>
      <w:r w:rsidR="00EF66FD" w:rsidRPr="00AA2E30">
        <w:t xml:space="preserve">The present study </w:t>
      </w:r>
      <w:r w:rsidR="00E074D5">
        <w:t xml:space="preserve">addresses </w:t>
      </w:r>
      <w:r w:rsidR="005E0B23">
        <w:t xml:space="preserve">how children think about and organize the perceptual input </w:t>
      </w:r>
      <w:r w:rsidR="00E074D5">
        <w:t xml:space="preserve">of facial configurations </w:t>
      </w:r>
      <w:r w:rsidR="005E0B23">
        <w:t>associated with emotions</w:t>
      </w:r>
      <w:r w:rsidR="00AA2E30">
        <w:t>.</w:t>
      </w:r>
      <w:r w:rsidR="00AC5763">
        <w:t xml:space="preserve"> </w:t>
      </w:r>
    </w:p>
    <w:p w14:paraId="7E89E96E" w14:textId="2ACB96AA" w:rsidR="00BB113C" w:rsidRDefault="00EF66FD" w:rsidP="00D9087D">
      <w:pPr>
        <w:spacing w:line="480" w:lineRule="auto"/>
        <w:ind w:firstLine="720"/>
      </w:pPr>
      <w:r>
        <w:t xml:space="preserve">The longest standing theory about the structure of emotion from early infancy was proposed by Katharine Bridges </w:t>
      </w:r>
      <w:r w:rsidR="00BE5AC1">
        <w:fldChar w:fldCharType="begin" w:fldLock="1"/>
      </w:r>
      <w:r w:rsidR="00BE5AC1">
        <w:instrText>ADDIN CSL_CITATION {"citationItems":[{"id":"ITEM-1","itemData":{"DOI":"10.2307/1125359","ISSN":"00093920","abstract":"HE emotional behavior of 62 infants in the Montreal Found- ling and Baby Hospital was care- fully observed and recorded daily over a period of three or four months. The circumstances attendant upon these reactions were noted, and the whole data was studied from the point of view of development from age to age. A summary of the findings will be pre- sented in the following paragraphs. They will be seen to lend support to the writer's (2) (3) theory of the gene- sis of the emotions and to add further illuminating detail","author":[{"dropping-particle":"","family":"Bridges","given":"Katharine M. Banham","non-dropping-particle":"","parse-names":false,"suffix":""}],"container-title":"Child Development","id":"ITEM-1","issue":"4","issued":{"date-parts":[["1932","12"]]},"page":"324","publisher":"JSTOR","title":"Emotional Development in Early Infancy","type":"article-journal","volume":"3"},"uris":["http://www.mendeley.com/documents/?uuid=dddb8dfe-dfa2-3db9-a4e4-88db5da94c56"]}],"mendeley":{"formattedCitation":"(Bridges, 1932)","manualFormatting":"(1932)","plainTextFormattedCitation":"(Bridges, 1932)","previouslyFormattedCitation":"(Bridges, 1932)"},"properties":{"noteIndex":0},"schema":"https://github.com/citation-style-language/schema/raw/master/csl-citation.json"}</w:instrText>
      </w:r>
      <w:r w:rsidR="00BE5AC1">
        <w:fldChar w:fldCharType="separate"/>
      </w:r>
      <w:r w:rsidR="00BE5AC1" w:rsidRPr="00BE5AC1">
        <w:rPr>
          <w:noProof/>
        </w:rPr>
        <w:t>(1932)</w:t>
      </w:r>
      <w:r w:rsidR="00BE5AC1">
        <w:fldChar w:fldCharType="end"/>
      </w:r>
      <w:r>
        <w:t xml:space="preserve">, who observed that children begin by fluctuating between a </w:t>
      </w:r>
      <w:r w:rsidR="0075482C">
        <w:t xml:space="preserve">resting state of </w:t>
      </w:r>
      <w:r>
        <w:t xml:space="preserve">calm with punctuated states of distress. </w:t>
      </w:r>
      <w:r w:rsidR="00E074D5">
        <w:t xml:space="preserve">This view was the basis of </w:t>
      </w:r>
      <w:r>
        <w:t xml:space="preserve">contemporary </w:t>
      </w:r>
      <w:r w:rsidR="00E074D5">
        <w:t>theories that human</w:t>
      </w:r>
      <w:r>
        <w:t xml:space="preserve"> understanding of emotions begins </w:t>
      </w:r>
      <w:r w:rsidR="00E074D5">
        <w:t xml:space="preserve">with </w:t>
      </w:r>
      <w:r w:rsidR="00FA4DB5">
        <w:t>differentiati</w:t>
      </w:r>
      <w:r w:rsidR="00E074D5">
        <w:t>on</w:t>
      </w:r>
      <w:r>
        <w:t xml:space="preserve"> between distress/lack of distress or unpleasant/pleasant</w:t>
      </w:r>
      <w:r w:rsidR="00FA4DB5">
        <w:t>,</w:t>
      </w:r>
      <w:r>
        <w:t xml:space="preserve"> and becomes elaborated over time into </w:t>
      </w:r>
      <w:r w:rsidR="00C90ABB">
        <w:t xml:space="preserve">fine-grained </w:t>
      </w:r>
      <w:r>
        <w:t>emotion categories</w:t>
      </w:r>
      <w:r w:rsidR="00BE5AC1">
        <w:t xml:space="preserve"> </w:t>
      </w:r>
      <w:r w:rsidR="00BE5AC1">
        <w:fldChar w:fldCharType="begin" w:fldLock="1"/>
      </w:r>
      <w:r w:rsidR="00BE5AC1">
        <w:instrText>ADDIN CSL_CITATION {"citationItems":[{"id":"ITEM-1","itemData":{"DOI":"10.1007/978-3-030-27473-3_2","ISSN":"01467875","abstract":"Emotion concepts are the internally held representations of what defines any given emotion. Contemporary emotion theories posit that emotion concepts occupy a central role in shaping our perceptions and experiences of emotion. However, like other concepts, emotion concepts actively change over the life course. Here, we review classic and contemporary ideas, and recent empirical research, that concern how emotion concepts develop from childhood to adulthood. Emerging evidence suggests that emotion concepts change in complex ways across early life development, which has a tangible impact on the emotional experiences of children, adolescents, and adults. Charting emotion concept development in this way holds implications for basic theories of emotion and development as well as more clinical theories focused on helping children and adolescents overcome emotion-regulatory challenges.","author":[{"dropping-particle":"","family":"Nook","given":"Erik C.","non-dropping-particle":"","parse-names":false,"suffix":""},{"dropping-particle":"","family":"Somerville","given":"Leah H.","non-dropping-particle":"","parse-names":false,"suffix":""}],"container-title":"Nebraska Symposium on Motivation","id":"ITEM-1","issued":{"date-parts":[["2019"]]},"page":"11-41","publisher":"Springer","title":"Emotion concept development from childhood to adulthood","type":"chapter","volume":"66"},"uris":["http://www.mendeley.com/documents/?uuid=530402b5-9c02-3216-a155-5a4dcf6c4c03"]},{"id":"ITEM-2","itemData":{"DOI":"10.1177/1754073912451492","ISSN":"1754-0739","abstract":"According to a common sense theory, facial expressions signal specific emotions to people of all ages and therefore provide children easy access to the emotions of those around them. The evidence, however, does not support that account. Instead, children's understanding of facial expressions is poor and changes qualitatively and slowly over the course of development. Initially, children divide facial expressions into two simple categories (feels good, feels bad). These broad categories are then gradually differentiated until an adult system of discrete categories is achieved, likely in the teen years. Children's understanding of most specific emotions begins not with facial expressions, but with their understanding of the emotion's antecedents and behavioral consequences. © The Author(s) 2013.","author":[{"dropping-particle":"","family":"Widen","given":"Sherri C.","non-dropping-particle":"","parse-names":false,"suffix":""}],"container-title":"Emotion Review","id":"ITEM-2","issue":"1","issued":{"date-parts":[["2013","1","2"]]},"page":"72-77","publisher":"SAGE PublicationsSage UK: London, England","title":"Children’s Interpretation of Facial Expressions: The Long Path from Valence-Based to Specific Discrete Categories","type":"article-journal","volume":"5"},"uris":["http://www.mendeley.com/documents/?uuid=861890cc-82db-3bfe-816a-d97e0f32be86"]}],"mendeley":{"formattedCitation":"(Nook &amp; Somerville, 2019; Widen, 2013)","plainTextFormattedCitation":"(Nook &amp; Somerville, 2019; Widen, 2013)","previouslyFormattedCitation":"(Nook &amp; Somerville, 2019; Widen, 2013)"},"properties":{"noteIndex":0},"schema":"https://github.com/citation-style-language/schema/raw/master/csl-citation.json"}</w:instrText>
      </w:r>
      <w:r w:rsidR="00BE5AC1">
        <w:fldChar w:fldCharType="separate"/>
      </w:r>
      <w:r w:rsidR="00BE5AC1" w:rsidRPr="00BE5AC1">
        <w:rPr>
          <w:noProof/>
        </w:rPr>
        <w:t>(Nook &amp; Somerville, 2019; Widen, 2013)</w:t>
      </w:r>
      <w:r w:rsidR="00BE5AC1">
        <w:fldChar w:fldCharType="end"/>
      </w:r>
      <w:r w:rsidR="000E08E6">
        <w:t xml:space="preserve">. </w:t>
      </w:r>
      <w:r w:rsidR="00915A8E">
        <w:t xml:space="preserve">These theories </w:t>
      </w:r>
      <w:r w:rsidR="00243EC1">
        <w:t xml:space="preserve">leave unresolved </w:t>
      </w:r>
      <w:r w:rsidR="00437EF2">
        <w:t>how</w:t>
      </w:r>
      <w:r w:rsidR="00E235F7">
        <w:t xml:space="preserve"> </w:t>
      </w:r>
      <w:r w:rsidR="00915A8E">
        <w:t xml:space="preserve">children organize </w:t>
      </w:r>
      <w:r w:rsidR="00437EF2">
        <w:t xml:space="preserve">and represent </w:t>
      </w:r>
      <w:r w:rsidR="00915A8E">
        <w:t>the range of perceptual features they encounter</w:t>
      </w:r>
      <w:r w:rsidR="00437EF2">
        <w:t xml:space="preserve"> to </w:t>
      </w:r>
      <w:r w:rsidR="001C587D">
        <w:t>understand emotions</w:t>
      </w:r>
      <w:r w:rsidR="00437EF2">
        <w:t xml:space="preserve"> and how this </w:t>
      </w:r>
      <w:r w:rsidR="001C587D">
        <w:t>becomes</w:t>
      </w:r>
      <w:r w:rsidR="00437EF2">
        <w:t xml:space="preserve"> </w:t>
      </w:r>
      <w:r w:rsidR="001C587D">
        <w:t>elaborated</w:t>
      </w:r>
      <w:r w:rsidR="00437EF2">
        <w:t xml:space="preserve"> over development</w:t>
      </w:r>
      <w:r w:rsidR="00915A8E">
        <w:t xml:space="preserve">. </w:t>
      </w:r>
    </w:p>
    <w:p w14:paraId="57187B18" w14:textId="78FBB7A2" w:rsidR="00BB5940" w:rsidRPr="00471021" w:rsidRDefault="001C587D" w:rsidP="00D9087D">
      <w:pPr>
        <w:spacing w:line="480" w:lineRule="auto"/>
        <w:ind w:firstLine="720"/>
        <w:rPr>
          <w:b/>
        </w:rPr>
      </w:pPr>
      <w:r>
        <w:t xml:space="preserve">The </w:t>
      </w:r>
      <w:r w:rsidR="002A34FC">
        <w:t xml:space="preserve">concepts </w:t>
      </w:r>
      <w:r>
        <w:t>most frequently</w:t>
      </w:r>
      <w:r w:rsidR="004A2678">
        <w:t xml:space="preserve"> </w:t>
      </w:r>
      <w:r w:rsidR="002A34FC">
        <w:t xml:space="preserve">used to refer to the initial </w:t>
      </w:r>
      <w:r w:rsidR="00BB113C">
        <w:t xml:space="preserve">building blocks of </w:t>
      </w:r>
      <w:r>
        <w:t>emotion are</w:t>
      </w:r>
      <w:r w:rsidR="00404CA8">
        <w:t xml:space="preserve"> </w:t>
      </w:r>
      <w:r w:rsidR="000E08E6">
        <w:t>valence</w:t>
      </w:r>
      <w:r w:rsidR="00E235F7">
        <w:t xml:space="preserve"> and</w:t>
      </w:r>
      <w:r w:rsidR="000E08E6">
        <w:t xml:space="preserve"> arousal </w:t>
      </w:r>
      <w:r w:rsidR="00BE5AC1">
        <w:fldChar w:fldCharType="begin" w:fldLock="1"/>
      </w:r>
      <w:r w:rsidR="00BE5AC1">
        <w:instrText>ADDIN CSL_CITATION {"citationItems":[{"id":"ITEM-1","itemData":{"DOI":"10.1007/s42761-020-00007-9","ISSN":"2662-2041","abstract":"The events we experience day to day can be described in terms of their affective quality: some are rewarding, others are upsetting, and still others are inconsequential. These natural distinctions reflect an underlying representational structure used to classify affective quality. In affective psychology, many experiments model this representational structure with two dimensions, using either the dimensions of valence and arousal, or alternatively, the dimensions of positivity and negativity. Using fMRI, we show that it is optimal to use all four dimensions to examine the data. Our findings include (1) a gradient representation of valence that is anatomically organized along the fusiform gyrus and (2) distinct sub-regions within bilateral amygdala that track arousal versus negativity. Importantly, these results would have remained concealed had either of the commonly used 2-dimensional approaches been adopted a priori, demonstrating the utility of our approach.","author":[{"dropping-particle":"","family":"Mattek","given":"Alison M.","non-dropping-particle":"","parse-names":false,"suffix":""},{"dropping-particle":"","family":"Burr","given":"Daisy A.","non-dropping-particle":"","parse-names":false,"suffix":""},{"dropping-particle":"","family":"Shin","given":"Jin","non-dropping-particle":"","parse-names":false,"suffix":""},{"dropping-particle":"","family":"Whicker","given":"Cady L.","non-dropping-particle":"","parse-names":false,"suffix":""},{"dropping-particle":"","family":"Kim","given":"M. Justin","non-dropping-particle":"","parse-names":false,"suffix":""}],"container-title":"Affective Science","id":"ITEM-1","issue":"1","issued":{"date-parts":[["2020","3","18"]]},"page":"42-56","publisher":"Springer Science and Business Media LLC","title":"Identifying the Representational Structure of Affect Using fMRI","type":"article-journal","volume":"1"},"uris":["http://www.mendeley.com/documents/?uuid=ae881262-f250-33d2-846a-595d6275ec23"]},{"id":"ITEM-2","itemData":{"DOI":"10.1177/1754073916639658","ISSN":"1754-0739","abstract":"&lt;p&gt;Feeling bad is one thing, judging something to be bad another. This hot/cold distinction helps resolve the debate between bipolar and bivariate accounts of affect. A typical affective reaction includes both core affect (feeling good or bad) and judgments of the affective qualities of various aspects of the stimulus situation (which can have both good and bad aspects). Core affect is described by a bipolar valence dimension in which feeling good precludes simultaneously feeling bad and vice versa. Judgments of affective quality of opposite valence can occur simultaneously because the stimulus situation has many aspects. Affective reaction can also include an emotional meta-experience, which can, but rarely does, embrace simultaneous emotion categories of opposite valence.&lt;/p&gt;","author":[{"dropping-particle":"","family":"Russell","given":"James A.","non-dropping-particle":"","parse-names":false,"suffix":""}],"container-title":"Emotion Review","id":"ITEM-2","issue":"2","issued":{"date-parts":[["2017","4","30"]]},"page":"111-117","publisher":"SAGE Publications Ltd","title":"Mixed Emotions Viewed from the Psychological Constructionist Perspective","type":"article-journal","volume":"9"},"uris":["http://www.mendeley.com/documents/?uuid=74037c40-507f-3245-a320-9702a4abe1b0"]}],"mendeley":{"formattedCitation":"(Mattek et al., 2020; Russell, 2017)","plainTextFormattedCitation":"(Mattek et al., 2020; Russell, 2017)","previouslyFormattedCitation":"(Mattek et al., 2020; Russell, 2017)"},"properties":{"noteIndex":0},"schema":"https://github.com/citation-style-language/schema/raw/master/csl-citation.json"}</w:instrText>
      </w:r>
      <w:r w:rsidR="00BE5AC1">
        <w:fldChar w:fldCharType="separate"/>
      </w:r>
      <w:r w:rsidR="00BE5AC1" w:rsidRPr="00BE5AC1">
        <w:rPr>
          <w:noProof/>
        </w:rPr>
        <w:t>(Russell, 2017)</w:t>
      </w:r>
      <w:r w:rsidR="00BE5AC1">
        <w:fldChar w:fldCharType="end"/>
      </w:r>
      <w:r w:rsidR="00134AEF">
        <w:t>.</w:t>
      </w:r>
      <w:r w:rsidR="00E235F7">
        <w:t xml:space="preserve"> Valence </w:t>
      </w:r>
      <w:r w:rsidR="00BB113C">
        <w:t xml:space="preserve">(positivity/negativity) </w:t>
      </w:r>
      <w:r w:rsidR="00E235F7">
        <w:t xml:space="preserve">can be </w:t>
      </w:r>
      <w:r w:rsidR="00BB113C">
        <w:t xml:space="preserve">conceptualized </w:t>
      </w:r>
      <w:r w:rsidR="006F2E5B">
        <w:t xml:space="preserve">either </w:t>
      </w:r>
      <w:r w:rsidR="00E235F7">
        <w:t xml:space="preserve">as bipolar (a single scale from positive to negative with a neutral midpoint) or bivariate (two </w:t>
      </w:r>
      <w:r w:rsidR="001A32E3">
        <w:lastRenderedPageBreak/>
        <w:t xml:space="preserve">orthogonal </w:t>
      </w:r>
      <w:r w:rsidR="00E235F7">
        <w:t xml:space="preserve">scales of positivity and negativity; </w:t>
      </w:r>
      <w:r w:rsidR="004E3544">
        <w:t xml:space="preserve">Larsen et al., 2009; </w:t>
      </w:r>
      <w:r w:rsidR="00E235F7" w:rsidRPr="00BE5AC1">
        <w:rPr>
          <w:noProof/>
        </w:rPr>
        <w:t>Mattek et al., 2020</w:t>
      </w:r>
      <w:r w:rsidR="00E235F7">
        <w:t>).</w:t>
      </w:r>
      <w:r w:rsidR="00134AEF">
        <w:t xml:space="preserve"> </w:t>
      </w:r>
      <w:r w:rsidR="00BB113C">
        <w:t xml:space="preserve">The dimension of arousal captures low to high activity or engagement. </w:t>
      </w:r>
      <w:r w:rsidR="00134AEF">
        <w:t>Other</w:t>
      </w:r>
      <w:r>
        <w:t xml:space="preserve"> theories propose that </w:t>
      </w:r>
      <w:r w:rsidR="00915A8E">
        <w:t xml:space="preserve">key physical </w:t>
      </w:r>
      <w:r>
        <w:t xml:space="preserve">features </w:t>
      </w:r>
      <w:r w:rsidR="00915A8E">
        <w:t xml:space="preserve">such as open or closed mouths or the high contrasts of eyes form </w:t>
      </w:r>
      <w:r>
        <w:t xml:space="preserve">not only </w:t>
      </w:r>
      <w:r w:rsidR="00915A8E">
        <w:t xml:space="preserve">the basis of face perception, but </w:t>
      </w:r>
      <w:r>
        <w:t xml:space="preserve">also </w:t>
      </w:r>
      <w:r w:rsidR="00915A8E">
        <w:t>emotion reasoning</w:t>
      </w:r>
      <w:r w:rsidR="00BE5AC1">
        <w:t xml:space="preserve"> </w:t>
      </w:r>
      <w:r w:rsidR="00BE5AC1">
        <w:fldChar w:fldCharType="begin" w:fldLock="1"/>
      </w:r>
      <w:r w:rsidR="00BE5AC1">
        <w:instrText>ADDIN CSL_CITATION {"citationItems":[{"id":"ITEM-1","itemData":{"DOI":"10.2307/1130474","ISSN":"00093920","abstract":"To determine whether young infants discriminate photographs of different emotions on an affect-relevant basis or on the basis of isolated features unrelated to emotion, groups of 17-, 23-, and 29-week-olds were habituated to slides of 8 women posing either Toothy Angry, Nontoothy Angry, or Nontoothy Smiling facial expressions and were then shown 2 new women in the familiarized expression and in a novel Toothy Smiling expression. At all 3 ages, recovery to the novel Toothy Smiling faces occurred only after habituation to Nontoothy faces (whether smiling or angry), not after habituation to Toothy Angry faces, indicating that infants had been responsive to nonspecific features of the photographs (presence or absence of bared teeth) rather than to affectively relevant configurations of features. In a second experiment, 2 older age groups (35 and 41 weeks) also proved to be insensitive to affect-related aspects of still faces, though more so for angry than for happy expressions. It is suggested that the young infant's difficulty in extracting emotional information from static stimuli may be attributable to the absence of the critical invariants (dynamic, multimodally specified) that characterize naturalistic expressions of emotion.","author":[{"dropping-particle":"","family":"Caron","given":"Rose F.","non-dropping-particle":"","parse-names":false,"suffix":""},{"dropping-particle":"","family":"Caron","given":"Albert J.","non-dropping-particle":"","parse-names":false,"suffix":""},{"dropping-particle":"","family":"Myers","given":"Rose S.","non-dropping-particle":"","parse-names":false,"suffix":""}],"container-title":"Child Development","id":"ITEM-1","issue":"6","issued":{"date-parts":[["1985","12"]]},"page":"1552","publisher":"JSTOR","title":"Do Infants See Emotional Expressions in Static Faces?","type":"article-journal","volume":"56"},"uris":["http://www.mendeley.com/documents/?uuid=77e39202-0f88-3aa8-9020-5b42a69f981f"]}],"mendeley":{"formattedCitation":"(Caron et al., 1985)","plainTextFormattedCitation":"(Caron et al., 1985)","previouslyFormattedCitation":"(Caron et al., 1985)"},"properties":{"noteIndex":0},"schema":"https://github.com/citation-style-language/schema/raw/master/csl-citation.json"}</w:instrText>
      </w:r>
      <w:r w:rsidR="00BE5AC1">
        <w:fldChar w:fldCharType="separate"/>
      </w:r>
      <w:r w:rsidR="00BE5AC1" w:rsidRPr="00BE5AC1">
        <w:rPr>
          <w:noProof/>
        </w:rPr>
        <w:t>(Caron et al., 1985)</w:t>
      </w:r>
      <w:r w:rsidR="00BE5AC1">
        <w:fldChar w:fldCharType="end"/>
      </w:r>
      <w:r>
        <w:t>.</w:t>
      </w:r>
      <w:r w:rsidR="00915A8E">
        <w:t xml:space="preserve"> </w:t>
      </w:r>
      <w:r w:rsidR="0026254B">
        <w:t xml:space="preserve">And still other views maintain that </w:t>
      </w:r>
      <w:r w:rsidR="00915A8E">
        <w:t xml:space="preserve">children have a rudimentary sense of </w:t>
      </w:r>
      <w:r w:rsidR="00BB113C">
        <w:t>a limited set of</w:t>
      </w:r>
      <w:r w:rsidR="000E08E6">
        <w:t xml:space="preserve"> emotion categories</w:t>
      </w:r>
      <w:r w:rsidR="00915A8E">
        <w:t xml:space="preserve"> that </w:t>
      </w:r>
      <w:r w:rsidR="00E20F42">
        <w:t xml:space="preserve">they use to </w:t>
      </w:r>
      <w:r w:rsidR="000E08E6">
        <w:t>understand facial configurations</w:t>
      </w:r>
      <w:r w:rsidR="00BE5AC1">
        <w:t xml:space="preserve"> </w:t>
      </w:r>
      <w:r w:rsidR="00BE5AC1">
        <w:fldChar w:fldCharType="begin" w:fldLock="1"/>
      </w:r>
      <w:r w:rsidR="00BE5AC1">
        <w:instrText>ADDIN CSL_CITATION {"citationItems":[{"id":"ITEM-1","itemData":{"DOI":"10.1177/1754073909355003","ISSN":"1754-0739","abstract":"Many emotion researchers would probably agree that at least some aspects of discrete emotions are evolutionarily conserved (e.g., the sensation/feeling component cannot be learned). Such agreement probably extends to the notion that aspects of emotions emerge in ontogeny as a function of developmental, learning, and cultural processes. Determining when and under what circumstances they emerge seems largely a matter for empirical research, though theories differ in their predictions and in the way they describe the relevant emotional-, cognitive-, and neuro-developmental processes. © 2010 SAGE Publications and The International Society for Research on Emotion.","author":[{"dropping-particle":"","family":"Izard","given":"Carroll E.","non-dropping-particle":"","parse-names":false,"suffix":""},{"dropping-particle":"","family":"Woodburn","given":"Elizabeth M.","non-dropping-particle":"","parse-names":false,"suffix":""},{"dropping-particle":"","family":"Finlon","given":"Kristy J.","non-dropping-particle":"","parse-names":false,"suffix":""}],"container-title":"Emotion Review","id":"ITEM-1","issue":"2","issued":{"date-parts":[["2010","4"]]},"page":"134-136","publisher":"SAGE PublicationsSage UK: London, England","title":"Extending Emotion Science to the Study of Discrete Emotions in Infants","type":"article-journal","volume":"2"},"uris":["http://www.mendeley.com/documents/?uuid=9bfb6786-73d0-36b0-b1bf-64ed84baeb03"]},{"id":"ITEM-2","itemData":{"DOI":"10.1007/s10919-019-00298-y","ISSN":"01915886","abstract":"Basic emotion theory (BET) has been, perhaps, the central narrative in the science of emotion. As Crivelli and Fridlund (J Nonverbal Behav 125:1–34, 2019, this issue) would have it, however, BET is ready to be put to rest, facing “last stands” and “fatal” empirical failures. Nothing could be further from the truth. Crivelli and Fridlund’s outdated treatment of BET, narrow focus on facial expressions of six emotions, inattention to robust empirical literatures, and overreliance on singular “critical tests” of a multifaceted theory, undermine their critique and belie the considerable advances guided by basic emotion theory.","author":[{"dropping-particle":"","family":"Keltner","given":"Dacher","non-dropping-particle":"","parse-names":false,"suffix":""},{"dropping-particle":"","family":"Tracy","given":"Jessica L.","non-dropping-particle":"","parse-names":false,"suffix":""},{"dropping-particle":"","family":"Sauter","given":"Disa","non-dropping-particle":"","parse-names":false,"suffix":""},{"dropping-particle":"","family":"Cowen","given":"Alan","non-dropping-particle":"","parse-names":false,"suffix":""}],"container-title":"Journal of Nonverbal Behavior","id":"ITEM-2","issue":"2","issued":{"date-parts":[["2019","6","15"]]},"page":"195-201","publisher":"Springer New York LLC","title":"What Basic Emotion Theory Really Says for the Twenty-First Century Study of Emotion","type":"article","volume":"43"},"uris":["http://www.mendeley.com/documents/?uuid=a989343b-afdd-3075-94cd-378fa81153e8"]},{"id":"ITEM-3","itemData":{"DOI":"10.1038/nrn2554","ISSN":"1471003X","PMID":"19050711","abstract":"Humans in different cultures develop a similar capacity to recognize the emotional signals of diverse facial expressions. This capacity is mediated by a brain network that involves emotion-related brain circuits and higher-level visual-representation areas. Recent studies suggest that the key components of this network begin to emerge early in life. The studies also suggest that initial biases in emotion-related brain circuits and the early coupling of these circuits and cortical perceptual areas provide a foundation for a rapid acquisition of representations of those facial features that denote specific emotions. © 2009 Macmillan Publishers Limited. All rights reserved.","author":[{"dropping-particle":"","family":"Leppänen","given":"Jukka M.","non-dropping-particle":"","parse-names":false,"suffix":""},{"dropping-particle":"","family":"Nelson","given":"Charles A.","non-dropping-particle":"","parse-names":false,"suffix":""}],"container-title":"Nature Reviews Neuroscience","id":"ITEM-3","issue":"1","issued":{"date-parts":[["2009","1"]]},"page":"37-47","publisher":"NIH Public Access","title":"Tuning the developing brain to social signals of emotions","type":"article","volume":"10"},"uris":["http://www.mendeley.com/documents/?uuid=76dc7fa0-e564-368f-b2d4-68d9b9c5cc28"]}],"mendeley":{"formattedCitation":"(Izard et al., 2010; Keltner et al., 2019; Leppänen &amp; Nelson, 2009)","plainTextFormattedCitation":"(Izard et al., 2010; Keltner et al., 2019; Leppänen &amp; Nelson, 2009)","previouslyFormattedCitation":"(Izard et al., 2010; Keltner et al., 2019; Leppänen &amp; Nelson, 2009)"},"properties":{"noteIndex":0},"schema":"https://github.com/citation-style-language/schema/raw/master/csl-citation.json"}</w:instrText>
      </w:r>
      <w:r w:rsidR="00BE5AC1">
        <w:fldChar w:fldCharType="separate"/>
      </w:r>
      <w:r w:rsidR="00BE5AC1" w:rsidRPr="00BE5AC1">
        <w:rPr>
          <w:noProof/>
        </w:rPr>
        <w:t>(Izard</w:t>
      </w:r>
      <w:r w:rsidR="00BB113C">
        <w:rPr>
          <w:noProof/>
        </w:rPr>
        <w:t>, 2007</w:t>
      </w:r>
      <w:r w:rsidR="00BE5AC1" w:rsidRPr="00BE5AC1">
        <w:rPr>
          <w:noProof/>
        </w:rPr>
        <w:t>; Leppänen &amp; Nelson, 2009)</w:t>
      </w:r>
      <w:r w:rsidR="00BE5AC1">
        <w:fldChar w:fldCharType="end"/>
      </w:r>
      <w:r w:rsidR="0026254B">
        <w:t>.</w:t>
      </w:r>
    </w:p>
    <w:p w14:paraId="24C90155" w14:textId="6BC0AC9F" w:rsidR="00A27DBE" w:rsidRDefault="00F65AA8" w:rsidP="00E515C2">
      <w:pPr>
        <w:spacing w:line="480" w:lineRule="auto"/>
        <w:ind w:firstLine="720"/>
      </w:pPr>
      <w:r>
        <w:t xml:space="preserve">The primary challenge to understanding </w:t>
      </w:r>
      <w:r w:rsidR="008C21BB">
        <w:t xml:space="preserve">how </w:t>
      </w:r>
      <w:r>
        <w:t>children think about various emotion cues concerns the difficulty in accurately assessing what children are perceiving when they are exposed to stimuli such as facial configurations</w:t>
      </w:r>
      <w:r w:rsidR="00BE5AC1">
        <w:t xml:space="preserve"> </w:t>
      </w:r>
      <w:r w:rsidR="00BE5AC1">
        <w:fldChar w:fldCharType="begin" w:fldLock="1"/>
      </w:r>
      <w:r w:rsidR="00BE5AC1">
        <w:instrText>ADDIN CSL_CITATION {"citationItems":[{"id":"ITEM-1","itemData":{"DOI":"10.1177/1529100619832930","ISSN":"21600031","PMID":"31313636","abstract":"It is commonly assumed that a person’s emotional state can be readily inferred from his or her facial movements, typically called emotional expressions or facial expressions. This assumption influences legal judgments, policy decisions, national security protocols, and educational practices; guides the diagnosis and treatment of psychiatric illness, as well as the development of commercial applications; and pervades everyday social interactions as well as research in other scientific fields such as artificial intelligence, neuroscience, and computer vision. In this article, we survey examples of this widespread assumption, which we refer to as the common view, and we then examine the scientific evidence that tests this view, focusing on the six most popular emotion categories used by consumers of emotion research: anger, disgust, fear, happiness, sadness, and surprise. The available scientific evidence suggests that people do sometimes smile when happy, frown when sad, scowl when angry, and so on, as proposed by the common view, more than what would be expected by chance. Yet how people communicate anger, disgust, fear, happiness, sadness, and surprise varies substantially across cultures, situations, and even across people within a single situation. Furthermore, similar configurations of facial movements variably express instances of more than one emotion category. In fact, a given configuration of facial movements, such as a scowl, often communicates something other than an emotional state. Scientists agree that facial movements convey a range of information and are important for social communication, emotional or otherwise. But our review suggests an urgent need for research that examines how people actually move their faces to express emotions and other social information in the variety of contexts that make up everyday life, as well as careful study of the mechanisms by which people perceive instances of emotion in one another. We make specific research recommendations that will yield a more valid picture of how people move their faces to express emotions and how they infer emotional meaning from facial movements in situations of everyday life. This research is crucial to provide consumers of emotion research with the translational information they require.","author":[{"dropping-particle":"","family":"Barrett","given":"Lisa Feldman","non-dropping-particle":"","parse-names":false,"suffix":""},{"dropping-particle":"","family":"Adolphs","given":"Ralph","non-dropping-particle":"","parse-names":false,"suffix":""},{"dropping-particle":"","family":"Marsella","given":"Stacy","non-dropping-particle":"","parse-names":false,"suffix":""},{"dropping-particle":"","family":"Martinez","given":"Aleix M.","non-dropping-particle":"","parse-names":false,"suffix":""},{"dropping-particle":"","family":"Pollak","given":"Seth D.","non-dropping-particle":"","parse-names":false,"suffix":""}],"container-title":"Psychological Science in the Public Interest","id":"ITEM-1","issue":"1","issued":{"date-parts":[["2019","7","1"]]},"page":"1-68","publisher":"SAGE Publications Inc.","title":"Emotional Expressions Reconsidered: Challenges to Inferring Emotion From Human Facial Movements","type":"article-journal","volume":"20"},"uris":["http://www.mendeley.com/documents/?uuid=ab24816a-4a61-3dff-82ea-fa77829e5e2f"]}],"mendeley":{"formattedCitation":"(Barrett et al., 2019)","plainTextFormattedCitation":"(Barrett et al., 2019)","previouslyFormattedCitation":"(Barrett et al., 2019)"},"properties":{"noteIndex":0},"schema":"https://github.com/citation-style-language/schema/raw/master/csl-citation.json"}</w:instrText>
      </w:r>
      <w:r w:rsidR="00BE5AC1">
        <w:fldChar w:fldCharType="separate"/>
      </w:r>
      <w:r w:rsidR="00BE5AC1" w:rsidRPr="00BE5AC1">
        <w:rPr>
          <w:noProof/>
        </w:rPr>
        <w:t>(Barrett et al., 2019)</w:t>
      </w:r>
      <w:r w:rsidR="00BE5AC1">
        <w:fldChar w:fldCharType="end"/>
      </w:r>
      <w:r>
        <w:t xml:space="preserve">. </w:t>
      </w:r>
      <w:r w:rsidR="0026086E">
        <w:t xml:space="preserve">Much </w:t>
      </w:r>
      <w:r>
        <w:t xml:space="preserve">of </w:t>
      </w:r>
      <w:r w:rsidR="002D7C1A">
        <w:t xml:space="preserve">the data used to understand </w:t>
      </w:r>
      <w:r>
        <w:t xml:space="preserve">the structure of children’s emotion knowledge </w:t>
      </w:r>
      <w:r w:rsidR="00C757DD">
        <w:t xml:space="preserve">relies </w:t>
      </w:r>
      <w:r>
        <w:t>upon children’s produc</w:t>
      </w:r>
      <w:r w:rsidR="00C757DD">
        <w:t>tion and comprehension</w:t>
      </w:r>
      <w:r>
        <w:t xml:space="preserve"> </w:t>
      </w:r>
      <w:r w:rsidR="00C757DD">
        <w:t>of</w:t>
      </w:r>
      <w:r>
        <w:t xml:space="preserve"> emotion labels</w:t>
      </w:r>
      <w:r w:rsidR="008154D0">
        <w:t xml:space="preserve"> (</w:t>
      </w:r>
      <w:proofErr w:type="spellStart"/>
      <w:r w:rsidR="008154D0">
        <w:t>Ruba</w:t>
      </w:r>
      <w:proofErr w:type="spellEnd"/>
      <w:r w:rsidR="008154D0">
        <w:t xml:space="preserve"> &amp; Pollak, 2020)</w:t>
      </w:r>
      <w:r>
        <w:t>. Th</w:t>
      </w:r>
      <w:r w:rsidR="00861780">
        <w:t xml:space="preserve">e most commonly used approaches in this field </w:t>
      </w:r>
      <w:r>
        <w:t>i</w:t>
      </w:r>
      <w:r w:rsidR="00861780">
        <w:t xml:space="preserve">nvolve </w:t>
      </w:r>
      <w:r>
        <w:t>ask</w:t>
      </w:r>
      <w:r w:rsidR="00861780">
        <w:t>ing</w:t>
      </w:r>
      <w:r>
        <w:t xml:space="preserve"> children to generate a verbal label to describe a facial stimulus (What is this person feeling?), confirm whether labels match an image displayed (Is this person feeling sad?), or select a stimulus from an array of predetermined response options. In the latter, children are asked to either select a label to match a face (Is this face angry, happy, sad, or scared?) or pick a face to match a label (Choose the face that looks happy). However, the</w:t>
      </w:r>
      <w:r w:rsidR="0042500F">
        <w:t>s</w:t>
      </w:r>
      <w:r>
        <w:t xml:space="preserve">e </w:t>
      </w:r>
      <w:r w:rsidR="0042500F">
        <w:t xml:space="preserve">approaches share </w:t>
      </w:r>
      <w:r>
        <w:t xml:space="preserve">three key limitations. </w:t>
      </w:r>
    </w:p>
    <w:p w14:paraId="724A9860" w14:textId="59AB49D2" w:rsidR="00291177" w:rsidRDefault="00F65AA8" w:rsidP="00E515C2">
      <w:pPr>
        <w:spacing w:line="480" w:lineRule="auto"/>
        <w:ind w:firstLine="720"/>
      </w:pPr>
      <w:r>
        <w:t>First, these methods are constrained by the emotion categories</w:t>
      </w:r>
      <w:r w:rsidR="0042500F">
        <w:t xml:space="preserve"> </w:t>
      </w:r>
      <w:r>
        <w:t>determined by the researcher</w:t>
      </w:r>
      <w:r w:rsidR="0042500F">
        <w:t xml:space="preserve">: </w:t>
      </w:r>
      <w:r>
        <w:t>the researcher select</w:t>
      </w:r>
      <w:r w:rsidR="0042500F">
        <w:t>s</w:t>
      </w:r>
      <w:r>
        <w:t xml:space="preserve"> </w:t>
      </w:r>
      <w:r w:rsidR="0042500F">
        <w:t xml:space="preserve">stimuli </w:t>
      </w:r>
      <w:r>
        <w:t xml:space="preserve">they believe </w:t>
      </w:r>
      <w:r w:rsidR="008466E2">
        <w:t xml:space="preserve">represent </w:t>
      </w:r>
      <w:r>
        <w:t xml:space="preserve">“happy” or “sad” and accept only happy and sad as correct answers for those stimulus items. This approach can reveal the degree to which children </w:t>
      </w:r>
      <w:r w:rsidR="00404CA8">
        <w:t xml:space="preserve">successfully align their responses </w:t>
      </w:r>
      <w:r>
        <w:t xml:space="preserve">with the </w:t>
      </w:r>
      <w:r w:rsidR="0042500F">
        <w:t xml:space="preserve">(adult) </w:t>
      </w:r>
      <w:r>
        <w:t xml:space="preserve">researcher’s view of </w:t>
      </w:r>
      <w:proofErr w:type="gramStart"/>
      <w:r w:rsidR="009B6D42">
        <w:t>emotion</w:t>
      </w:r>
      <w:r w:rsidR="008466E2">
        <w:t>,</w:t>
      </w:r>
      <w:r w:rsidR="009B6D42">
        <w:t xml:space="preserve"> but</w:t>
      </w:r>
      <w:proofErr w:type="gramEnd"/>
      <w:r>
        <w:t xml:space="preserve"> provide</w:t>
      </w:r>
      <w:r w:rsidR="0042500F">
        <w:t xml:space="preserve"> </w:t>
      </w:r>
      <w:r>
        <w:t>limited insight about a child’s own construal of the faces, which might not map onto any of the</w:t>
      </w:r>
      <w:r w:rsidR="0042500F">
        <w:t xml:space="preserve"> </w:t>
      </w:r>
      <w:r>
        <w:t xml:space="preserve">labels </w:t>
      </w:r>
      <w:r w:rsidR="0042500F">
        <w:t xml:space="preserve">or categories </w:t>
      </w:r>
      <w:r>
        <w:t>that researcher</w:t>
      </w:r>
      <w:r w:rsidR="0042500F">
        <w:t xml:space="preserve"> selected. </w:t>
      </w:r>
    </w:p>
    <w:p w14:paraId="06797578" w14:textId="1B3BD316" w:rsidR="00F35388" w:rsidRDefault="00F65AA8" w:rsidP="00E515C2">
      <w:pPr>
        <w:spacing w:line="480" w:lineRule="auto"/>
        <w:ind w:firstLine="720"/>
      </w:pPr>
      <w:r w:rsidRPr="00E952A0">
        <w:lastRenderedPageBreak/>
        <w:t xml:space="preserve">Second, verbal-response methods equate knowledge of an emotion vocabulary word with </w:t>
      </w:r>
      <w:r w:rsidR="00226AE4">
        <w:t xml:space="preserve">a </w:t>
      </w:r>
      <w:r w:rsidRPr="00E952A0">
        <w:t xml:space="preserve">child’s use </w:t>
      </w:r>
      <w:r w:rsidR="00C17A38">
        <w:t xml:space="preserve">of </w:t>
      </w:r>
      <w:r>
        <w:t xml:space="preserve">perceptual </w:t>
      </w:r>
      <w:r w:rsidRPr="00E952A0">
        <w:t xml:space="preserve">information. </w:t>
      </w:r>
      <w:r w:rsidR="00FD25A6">
        <w:t>T</w:t>
      </w:r>
      <w:r w:rsidRPr="00E952A0">
        <w:t xml:space="preserve">his </w:t>
      </w:r>
      <w:r w:rsidR="00FD25A6">
        <w:t xml:space="preserve">assumption </w:t>
      </w:r>
      <w:r w:rsidRPr="00E952A0">
        <w:t xml:space="preserve">can underestimate what children </w:t>
      </w:r>
      <w:r w:rsidR="00226AE4">
        <w:t xml:space="preserve">actually </w:t>
      </w:r>
      <w:r w:rsidRPr="00E952A0">
        <w:t>know</w:t>
      </w:r>
      <w:r>
        <w:t xml:space="preserve"> about emotion. M</w:t>
      </w:r>
      <w:r w:rsidRPr="00E952A0">
        <w:t>any emotion words are not learned until later in development</w:t>
      </w:r>
      <w:r w:rsidR="00BE5AC1">
        <w:t xml:space="preserve"> </w:t>
      </w:r>
      <w:r w:rsidR="00BE5AC1">
        <w:fldChar w:fldCharType="begin" w:fldLock="1"/>
      </w:r>
      <w:r w:rsidR="00BE5AC1">
        <w:instrText>ADDIN CSL_CITATION {"citationItems":[{"id":"ITEM-1","itemData":{"DOI":"10.3389/fnevo.2010.00109","ISSN":"1663-070X","abstract":"Background: Whilst previous studies have examined comprehension of the emotional lexicon at different ages in typically developing children, no survey has been conducted looking at this across different ages from childhood to adolescence. Purpose: To report how the emotion lexicon grows with age. Method: Comprehension of 336 emotion words was tested in n = 377 children and adolescents, aged 4-16 years old, divided into 6 age-bands. Parents or teachers of children under 12, or adolescents themselves, were asked to indicate which words they knew the meaning of. Results: Between 4 and 11 years old, the size of the emotional lexicon doubled every 2 years, but between 12 and 16 years old, developmental rate of growth of the emotional lexicon leveled off. This survey also allows emotion words to be ordered in terms of difficulty. Conclusions: Studies using emotion terms in English need to be developmentally sensitive, since during childhood there is considerable change. The absence of change after adolescence may be an artifact of the words included in this study. This normative developmental data-set for emotion vocabulary comprehension may be useful when testing for delays in this ability, as might arise for environmental or neurodevelopmental reasons. © 2010 Baron-Cohen, Golan, Wheelwright, Granader and Hill.","author":[{"dropping-particle":"","family":"Baron-Cohen","given":"Simon","non-dropping-particle":"","parse-names":false,"suffix":""},{"dropping-particle":"","family":"Golan","given":"Ofer","non-dropping-particle":"","parse-names":false,"suffix":""},{"dropping-particle":"","family":"Wheelwright","given":"Sally","non-dropping-particle":"","parse-names":false,"suffix":""},{"dropping-particle":"","family":"Granader","given":"Yael","non-dropping-particle":"","parse-names":false,"suffix":""},{"dropping-particle":"","family":"Hill","given":"Jacqueline","non-dropping-particle":"","parse-names":false,"suffix":""}],"container-title":"Frontiers in Evolutionary Neuroscience","id":"ITEM-1","issue":"NOV","issued":{"date-parts":[["2010","11","25"]]},"page":"25","publisher":"Frontiers","title":"Emotion Word Comprehension from 4 to 16 Years Old: A Developmental Survey","type":"article-journal","volume":"2"},"uris":["http://www.mendeley.com/documents/?uuid=5f582a3e-19fc-3fb4-aa1c-f4483d3a73d5"]}],"mendeley":{"formattedCitation":"(Baron-Cohen et al., 2010)","plainTextFormattedCitation":"(Baron-Cohen et al., 2010)","previouslyFormattedCitation":"(Baron-Cohen et al., 2010)"},"properties":{"noteIndex":0},"schema":"https://github.com/citation-style-language/schema/raw/master/csl-citation.json"}</w:instrText>
      </w:r>
      <w:r w:rsidR="00BE5AC1">
        <w:fldChar w:fldCharType="separate"/>
      </w:r>
      <w:r w:rsidR="00BE5AC1" w:rsidRPr="00BE5AC1">
        <w:rPr>
          <w:noProof/>
        </w:rPr>
        <w:t>(Baron-Cohen et al., 2010)</w:t>
      </w:r>
      <w:r w:rsidR="00BE5AC1">
        <w:fldChar w:fldCharType="end"/>
      </w:r>
      <w:r w:rsidRPr="00E952A0">
        <w:t xml:space="preserve">, word comprehension often precedes word production </w:t>
      </w:r>
      <w:r w:rsidR="00BE5AC1">
        <w:fldChar w:fldCharType="begin" w:fldLock="1"/>
      </w:r>
      <w:r w:rsidR="00BE5AC1">
        <w:instrText>ADDIN CSL_CITATION {"citationItems":[{"id":"ITEM-1","itemData":{"DOI":"10.1016/j.cognition.2013.02.011","ISSN":"00100277","PMID":"23542412","abstract":"Young infants' learning of words for abstract concepts like 'all gone' and 'eat,' in contrast to their learning of more concrete words like 'apple' and 'shoe,' may follow a relatively protracted developmental course. We examined whether infants know such abstract words. Parents named one of two events shown in side-by-side videos while their 6-16-month-old infants (n= 98) watched. On average, infants successfully looked at the named video by 10. months, but not earlier, and infants' looking at the named referent increased robustly at around 14. months. Six-month-olds already understand concrete words in this task (Bergelson &amp; Swingley, 2012). A video-corpus analysis of unscripted mother-infant interaction showed that mothers used the tested abstract words less often in the presence of their referent events than they used concrete words in the presence of their referent objects. We suggest that referential uncertainty in abstract words' teaching conditions may explain the later acquisition of abstract than concrete words, and we discuss the possible role of changes in social-cognitive abilities over the 6-14. month period. © 2013 Elsevier B.V.","author":[{"dropping-particle":"","family":"Bergelson","given":"Elika","non-dropping-particle":"","parse-names":false,"suffix":""},{"dropping-particle":"","family":"Swingley","given":"Daniel","non-dropping-particle":"","parse-names":false,"suffix":""}],"container-title":"Cognition","id":"ITEM-1","issue":"3","issued":{"date-parts":[["2013","6","1"]]},"page":"391-397","publisher":"Elsevier","title":"The acquisition of abstract words by young infants","type":"article-journal","volume":"127"},"uris":["http://www.mendeley.com/documents/?uuid=7c8da1a9-f0a3-3a99-a98a-7b0c694fe78a"]},{"id":"ITEM-2","itemData":{"DOI":"10.1073/pnas.1113380109","ISSN":"00278424","PMID":"22331874","abstract":"It is widely accepted that infants begin learning their native language not by learning words, but by discovering features of the speech signal: consonants, vowels, and combinations of these sounds. Learning to understand words, as opposed to just perceiving their sounds, is said to come later, between 9 and 15 mo of age, when infants develop a capacity for interpreting others' goals and intentions. Here, we demonstrate that this consensus about the developmental sequence of human language learning is flawed: in fact, infants already know the meanings of several common words from the age of 6 mo onward. We presented 6- to 9-mo-old infants with sets of pictures to view while their parent named a picture in each set. Over this entire age range, infants directed their gaze to the named pictures, indicating their understanding of spoken words. Because the words were not trained in the laboratory, the results show that even young infants learn ordinary words through daily experience with language. This surprising accomplishment indicates that, contrary to prevailing beliefs, either infants can already grasp the referential intentions of adults at 6 mo or infants can learn words before this ability emerges. The precocious discovery of word meanings suggests a perspective in which learning vocabulary and learning the sound structure of spoken language go hand in hand as language acquisition begins.","author":[{"dropping-particle":"","family":"Bergelson","given":"Elika","non-dropping-particle":"","parse-names":false,"suffix":""},{"dropping-particle":"","family":"Swingley","given":"Daniel","non-dropping-particle":"","parse-names":false,"suffix":""}],"container-title":"Proceedings of the National Academy of Sciences of the United States of America","id":"ITEM-2","issue":"9","issued":{"date-parts":[["2012","2","28"]]},"page":"3253-3258","publisher":"National Academy of Sciences","title":"At 6-9 months, human infants know the meanings of many common nouns","type":"article-journal","volume":"109"},"uris":["http://www.mendeley.com/documents/?uuid=58f6f2cd-734e-3bf8-8de9-309094d16d84"]}],"mendeley":{"formattedCitation":"(Bergelson &amp; Swingley, 2012, 2013)","plainTextFormattedCitation":"(Bergelson &amp; Swingley, 2012, 2013)","previouslyFormattedCitation":"(Bergelson &amp; Swingley, 2012, 2013)"},"properties":{"noteIndex":0},"schema":"https://github.com/citation-style-language/schema/raw/master/csl-citation.json"}</w:instrText>
      </w:r>
      <w:r w:rsidR="00BE5AC1">
        <w:fldChar w:fldCharType="separate"/>
      </w:r>
      <w:r w:rsidR="00BE5AC1" w:rsidRPr="00BE5AC1">
        <w:rPr>
          <w:noProof/>
        </w:rPr>
        <w:t>(Bergelson &amp; Swingley, 2012)</w:t>
      </w:r>
      <w:r w:rsidR="00BE5AC1">
        <w:fldChar w:fldCharType="end"/>
      </w:r>
      <w:r w:rsidRPr="00E952A0">
        <w:t xml:space="preserve">, and social referencing paradigms </w:t>
      </w:r>
      <w:r w:rsidR="000E26D7">
        <w:t xml:space="preserve">indicate </w:t>
      </w:r>
      <w:r>
        <w:t xml:space="preserve">that infants are </w:t>
      </w:r>
      <w:r w:rsidR="00C61236">
        <w:t xml:space="preserve">adaptively </w:t>
      </w:r>
      <w:r>
        <w:t>using</w:t>
      </w:r>
      <w:r w:rsidR="00490A99">
        <w:t xml:space="preserve"> </w:t>
      </w:r>
      <w:r w:rsidRPr="00E952A0">
        <w:t>fac</w:t>
      </w:r>
      <w:r>
        <w:t>ial movements</w:t>
      </w:r>
      <w:r w:rsidRPr="00E952A0">
        <w:t xml:space="preserve"> </w:t>
      </w:r>
      <w:r w:rsidR="000E26D7">
        <w:t xml:space="preserve">to guide their behavior </w:t>
      </w:r>
      <w:r>
        <w:t xml:space="preserve">long </w:t>
      </w:r>
      <w:r w:rsidRPr="00E952A0">
        <w:t xml:space="preserve">before </w:t>
      </w:r>
      <w:r w:rsidR="000E26D7">
        <w:t xml:space="preserve">expressive </w:t>
      </w:r>
      <w:r w:rsidRPr="00E952A0">
        <w:t>emotion vocabulary is present</w:t>
      </w:r>
      <w:r w:rsidR="00BE5AC1">
        <w:t xml:space="preserve"> </w:t>
      </w:r>
      <w:r w:rsidR="00BE5AC1">
        <w:fldChar w:fldCharType="begin" w:fldLock="1"/>
      </w:r>
      <w:r w:rsidR="00BE5AC1">
        <w:instrText>ADDIN CSL_CITATION {"citationItems":[{"id":"ITEM-1","itemData":{"DOI":"10.2307/1130486","ISSN":"00093920","abstract":"Investigated the development of social referencing (SR) in 40 infants (aged 6–9, 10–23, and 14–22 mo). SR was defined to include Ss' looks toward parents, their instrumental toy behaviors, affective expressions, and other behaviors toward parents. Ss' looks at parents were more selective with increasing age, with older Ss preferring to look directly at their parents' faces and younger Ss showing no preference for looks to faces over looks elsewhere at the parent. Younger Ss looked most often when their parents expressed positive affect, whereas older Ss looked most often when parents displayed fearful reactions toward a stimulus. It is concluded that SR involves component skills that develop during the end of the 1st yr and throughout the 2nd yr of life. (PsycINFO Database Record (c) 2016 APA, all rights reserved)","author":[{"dropping-particle":"","family":"Walden","given":"Tedra A.","non-dropping-particle":"","parse-names":false,"suffix":""},{"dropping-particle":"","family":"Ogan","given":"Tamra A.","non-dropping-particle":"","parse-names":false,"suffix":""}],"container-title":"Child Development","id":"ITEM-1","issue":"5","issued":{"date-parts":[["1988","10"]]},"page":"1230","publisher":"JSTOR","title":"The Development of Social Referencing","type":"article-journal","volume":"59"},"uris":["http://www.mendeley.com/documents/?uuid=3806cf6f-5140-324d-a5b5-01527b54ba15"]}],"mendeley":{"formattedCitation":"(Walden &amp; Ogan, 1988)","manualFormatting":"(e.g., Walden &amp; Ogan, 1988)","plainTextFormattedCitation":"(Walden &amp; Ogan, 1988)","previouslyFormattedCitation":"(Walden &amp; Ogan, 1988)"},"properties":{"noteIndex":0},"schema":"https://github.com/citation-style-language/schema/raw/master/csl-citation.json"}</w:instrText>
      </w:r>
      <w:r w:rsidR="00BE5AC1">
        <w:fldChar w:fldCharType="separate"/>
      </w:r>
      <w:r w:rsidR="00BE5AC1" w:rsidRPr="00BE5AC1">
        <w:rPr>
          <w:noProof/>
        </w:rPr>
        <w:t>(Walden &amp; Ogan, 1988)</w:t>
      </w:r>
      <w:r w:rsidR="00BE5AC1">
        <w:fldChar w:fldCharType="end"/>
      </w:r>
      <w:r w:rsidRPr="00E952A0">
        <w:t xml:space="preserve">. </w:t>
      </w:r>
      <w:r>
        <w:t xml:space="preserve">For these reasons, it </w:t>
      </w:r>
      <w:r w:rsidR="00EC4D58">
        <w:t>is</w:t>
      </w:r>
      <w:r>
        <w:t xml:space="preserve"> unsound to </w:t>
      </w:r>
      <w:r w:rsidRPr="00E952A0">
        <w:t xml:space="preserve">assume that a child </w:t>
      </w:r>
      <w:r>
        <w:t xml:space="preserve">who cannot produce, comprehend or use a </w:t>
      </w:r>
      <w:r w:rsidRPr="00E952A0">
        <w:t xml:space="preserve">word </w:t>
      </w:r>
      <w:r>
        <w:t xml:space="preserve">such as </w:t>
      </w:r>
      <w:r w:rsidRPr="00E952A0">
        <w:t>“</w:t>
      </w:r>
      <w:r>
        <w:t>scared</w:t>
      </w:r>
      <w:r w:rsidRPr="00E952A0">
        <w:t xml:space="preserve">” </w:t>
      </w:r>
      <w:r>
        <w:t>does not know something about the concept of fear or threat</w:t>
      </w:r>
      <w:r w:rsidRPr="00E952A0">
        <w:t>.</w:t>
      </w:r>
      <w:r w:rsidR="00F35388">
        <w:t xml:space="preserve"> </w:t>
      </w:r>
      <w:r w:rsidRPr="00E952A0">
        <w:t>Furthermore</w:t>
      </w:r>
      <w:r>
        <w:t>,</w:t>
      </w:r>
      <w:r w:rsidRPr="00E952A0">
        <w:t xml:space="preserve"> </w:t>
      </w:r>
      <w:r w:rsidR="00181E05">
        <w:t xml:space="preserve">seemingly simple </w:t>
      </w:r>
      <w:r w:rsidRPr="00E952A0">
        <w:t>emotion words change in abstraction across development</w:t>
      </w:r>
      <w:r w:rsidR="00BE5AC1">
        <w:t xml:space="preserve"> </w:t>
      </w:r>
      <w:r w:rsidR="00BE5AC1">
        <w:fldChar w:fldCharType="begin" w:fldLock="1"/>
      </w:r>
      <w:r w:rsidR="00BE5AC1">
        <w:instrText>ADDIN CSL_CITATION {"citationItems":[{"id":"ITEM-1","itemData":{"DOI":"10.1037/emo0000609","ISSN":"19311516","PMID":"31192665","abstract":"This study examined two facets of emotion development: emotion word comprehension (knowing the meaning of emotion words such as \"anger\" or \"excitement\") and emotion concept abstraction (representing emotions in terms of internal psychological states that generalize across situations). Using a novel emotion vocabulary assessment, we captured how a cross-sectional sample of participants aged 4-25 (N = 196) defined 24 emotions. Smoothing spline regression models suggested that emotion comprehension followed an emergent shape: Knowledge of emotion words increased across childhood and plateaued around age 11. Human coders rated the abstractness of participants' responses, and these ratings also followed an emergent shape but plateaued significantly later than comprehension, around age 18. An automated linguistic analysis of abstractness supported coders' perceptions of increased abstractness across age. Finally, coders assessed the definitional strategies participants used to describe emotions. Young children tended to describe emotions using concrete strategies such as providing example situations that evoked those emotions or by referring to physiological markers of emotional experiences. Whereas use of these concrete strategies decreased with age, the tendency to use more abstract strategies such as providing general definitions that delineated the causes and characteristics of emotions or by providing synonyms of emotion words increased with age. Overall, this work (a) provides a tool for assessing definitions of emotion terms, (b) demonstrates that emotion concept abstraction increases across age, and (c) suggests that adolescence is a period in which emotion words are comprehended but their level of abstraction continues to mature.","author":[{"dropping-particle":"","family":"Nook","given":"Erik C.","non-dropping-particle":"","parse-names":false,"suffix":""},{"dropping-particle":"","family":"Stavish","given":"Caitlin M.","non-dropping-particle":"","parse-names":false,"suffix":""},{"dropping-particle":"","family":"Sasse","given":"Stephanie F.","non-dropping-particle":"","parse-names":false,"suffix":""},{"dropping-particle":"","family":"Lambert","given":"Hilary K.","non-dropping-particle":"","parse-names":false,"suffix":""},{"dropping-particle":"","family":"Mair","given":"Patrick","non-dropping-particle":"","parse-names":false,"suffix":""},{"dropping-particle":"","family":"McLaughlin","given":"Katie A.","non-dropping-particle":"","parse-names":false,"suffix":""},{"dropping-particle":"","family":"Somerville","given":"Leah H.","non-dropping-particle":"","parse-names":false,"suffix":""}],"container-title":"Emotion","id":"ITEM-1","issue":"5","issued":{"date-parts":[["2020","8","1"]]},"page":"773-792","publisher":"American Psychological Association Inc.","title":"Charting the development of emotion comprehension and abstraction from childhood to adulthood using observer-rated and linguistic measures","type":"article-journal","volume":"20"},"uris":["http://www.mendeley.com/documents/?uuid=7bb72da7-f4dd-349c-a1da-3b5f9bf24a79"]}],"mendeley":{"formattedCitation":"(Nook et al., 2020)","plainTextFormattedCitation":"(Nook et al., 2020)","previouslyFormattedCitation":"(Nook et al., 2020)"},"properties":{"noteIndex":0},"schema":"https://github.com/citation-style-language/schema/raw/master/csl-citation.json"}</w:instrText>
      </w:r>
      <w:r w:rsidR="00BE5AC1">
        <w:fldChar w:fldCharType="separate"/>
      </w:r>
      <w:r w:rsidR="00BE5AC1" w:rsidRPr="00BE5AC1">
        <w:rPr>
          <w:noProof/>
        </w:rPr>
        <w:t>(Nook et al., 2020)</w:t>
      </w:r>
      <w:r w:rsidR="00BE5AC1">
        <w:fldChar w:fldCharType="end"/>
      </w:r>
      <w:r w:rsidRPr="00E952A0">
        <w:t xml:space="preserve">, making it difficult to interpret whether children and adults even mean the same thing when using </w:t>
      </w:r>
      <w:r w:rsidR="00181E05">
        <w:t xml:space="preserve">a </w:t>
      </w:r>
      <w:r>
        <w:t>labels</w:t>
      </w:r>
      <w:r w:rsidRPr="00E952A0">
        <w:t xml:space="preserve"> </w:t>
      </w:r>
      <w:r>
        <w:t>such as</w:t>
      </w:r>
      <w:r w:rsidRPr="00E952A0">
        <w:t xml:space="preserve"> “mad</w:t>
      </w:r>
      <w:r>
        <w:t>,</w:t>
      </w:r>
      <w:r w:rsidRPr="00E952A0">
        <w:t>”</w:t>
      </w:r>
      <w:r>
        <w:t xml:space="preserve"> let alone complex ideas such as love or shame</w:t>
      </w:r>
      <w:r w:rsidRPr="00E952A0">
        <w:t>.</w:t>
      </w:r>
    </w:p>
    <w:p w14:paraId="251EECFC" w14:textId="611DA5A4" w:rsidR="00F65AA8" w:rsidRDefault="0026086E" w:rsidP="00E515C2">
      <w:pPr>
        <w:spacing w:line="480" w:lineRule="auto"/>
        <w:ind w:firstLine="720"/>
      </w:pPr>
      <w:r>
        <w:t>T</w:t>
      </w:r>
      <w:r w:rsidR="00F35388">
        <w:t>hird</w:t>
      </w:r>
      <w:r>
        <w:t>,</w:t>
      </w:r>
      <w:r w:rsidR="00E06BD6" w:rsidRPr="00E06BD6">
        <w:t xml:space="preserve"> </w:t>
      </w:r>
      <w:r w:rsidR="00E06BD6">
        <w:t xml:space="preserve">most extant </w:t>
      </w:r>
      <w:r w:rsidR="00C61893">
        <w:t>procedures were</w:t>
      </w:r>
      <w:r w:rsidR="00E06BD6">
        <w:t xml:space="preserve"> not designed to provide information about how children think about the relationships among </w:t>
      </w:r>
      <w:r w:rsidR="00C61893">
        <w:t xml:space="preserve">emotion </w:t>
      </w:r>
      <w:r w:rsidR="00E06BD6">
        <w:t>cues</w:t>
      </w:r>
      <w:r w:rsidR="00F35388">
        <w:t>.</w:t>
      </w:r>
      <w:r w:rsidR="00F65AA8">
        <w:t xml:space="preserve"> Some kinds of relationships can be inferred through patterns of errors </w:t>
      </w:r>
      <w:r w:rsidR="001C65D4">
        <w:t xml:space="preserve">observed </w:t>
      </w:r>
      <w:r w:rsidR="00F65AA8">
        <w:t>in verbal-response paradigms</w:t>
      </w:r>
      <w:r w:rsidR="00490A99">
        <w:t>—</w:t>
      </w:r>
      <w:r w:rsidR="00F65AA8">
        <w:t xml:space="preserve">such as </w:t>
      </w:r>
      <w:r w:rsidR="001C65D4">
        <w:t xml:space="preserve">the consistency of </w:t>
      </w:r>
      <w:r w:rsidR="00C61893">
        <w:t xml:space="preserve">children’s </w:t>
      </w:r>
      <w:r w:rsidR="00F65AA8">
        <w:t>confusi</w:t>
      </w:r>
      <w:r w:rsidR="00C61893">
        <w:t>on</w:t>
      </w:r>
      <w:r w:rsidR="00F65AA8">
        <w:t xml:space="preserve"> </w:t>
      </w:r>
      <w:r w:rsidR="00C61893">
        <w:t xml:space="preserve">about </w:t>
      </w:r>
      <w:r w:rsidR="00F65AA8">
        <w:t xml:space="preserve">anger </w:t>
      </w:r>
      <w:r w:rsidR="00C61893">
        <w:t>versus</w:t>
      </w:r>
      <w:r w:rsidR="00F65AA8">
        <w:t xml:space="preserve"> disgust. Yet</w:t>
      </w:r>
      <w:r w:rsidR="006F720E">
        <w:t>,</w:t>
      </w:r>
      <w:r w:rsidR="00F65AA8">
        <w:t xml:space="preserve"> for the most part, information about how children perceive </w:t>
      </w:r>
      <w:r w:rsidR="00C61893">
        <w:t xml:space="preserve">and think about </w:t>
      </w:r>
      <w:r w:rsidR="00F65AA8">
        <w:t xml:space="preserve">underlying relationships among </w:t>
      </w:r>
      <w:r w:rsidR="00C61893">
        <w:t xml:space="preserve">emotion cues </w:t>
      </w:r>
      <w:r w:rsidR="00F65AA8">
        <w:t xml:space="preserve">is limited. This limitation also reflects </w:t>
      </w:r>
      <w:r w:rsidR="006F720E">
        <w:t xml:space="preserve">a broader </w:t>
      </w:r>
      <w:r w:rsidR="00F65AA8">
        <w:t>problem</w:t>
      </w:r>
      <w:r w:rsidR="006F720E">
        <w:t xml:space="preserve"> in emotion research:</w:t>
      </w:r>
      <w:r w:rsidR="00F65AA8">
        <w:t xml:space="preserve"> </w:t>
      </w:r>
      <w:r w:rsidR="00C61893">
        <w:t>interpretations</w:t>
      </w:r>
      <w:r w:rsidR="00F65AA8">
        <w:t xml:space="preserve"> of children’s “errors” </w:t>
      </w:r>
      <w:r w:rsidR="00C61893">
        <w:t>are</w:t>
      </w:r>
      <w:r w:rsidR="00F65AA8">
        <w:t xml:space="preserve"> </w:t>
      </w:r>
      <w:r w:rsidR="006F720E">
        <w:t xml:space="preserve">often </w:t>
      </w:r>
      <w:r w:rsidR="00F65AA8">
        <w:t xml:space="preserve">predicated on the assumption </w:t>
      </w:r>
      <w:r w:rsidR="006F720E">
        <w:t>that deviat</w:t>
      </w:r>
      <w:r w:rsidR="00C61893">
        <w:t>ions</w:t>
      </w:r>
      <w:r w:rsidR="006F720E">
        <w:t xml:space="preserve"> from </w:t>
      </w:r>
      <w:r w:rsidR="00F65AA8">
        <w:t xml:space="preserve">the researcher’s </w:t>
      </w:r>
      <w:r w:rsidR="006F720E">
        <w:t xml:space="preserve">pre-determined </w:t>
      </w:r>
      <w:r w:rsidR="00F65AA8">
        <w:t>label</w:t>
      </w:r>
      <w:r w:rsidR="006F720E">
        <w:t xml:space="preserve"> </w:t>
      </w:r>
      <w:r w:rsidR="00F65AA8">
        <w:t xml:space="preserve">for </w:t>
      </w:r>
      <w:r w:rsidR="006F720E">
        <w:t xml:space="preserve">an </w:t>
      </w:r>
      <w:r w:rsidR="00F65AA8">
        <w:t>emotion stimulus are incorrect</w:t>
      </w:r>
      <w:r w:rsidR="00C61893">
        <w:t xml:space="preserve">—that is, if </w:t>
      </w:r>
      <w:r w:rsidR="006F720E">
        <w:t xml:space="preserve">the researcher has labelled a </w:t>
      </w:r>
      <w:r w:rsidR="00C61893">
        <w:t xml:space="preserve">stimulus </w:t>
      </w:r>
      <w:r w:rsidR="006F720E">
        <w:t>face as “sad” or a stimulus as eliciting “fear,” other interpretations or reactions to those stimuli are coded as errors</w:t>
      </w:r>
      <w:r w:rsidR="00F65AA8">
        <w:t>.</w:t>
      </w:r>
    </w:p>
    <w:p w14:paraId="70F21CA3" w14:textId="23C5B056" w:rsidR="008310A9" w:rsidRDefault="008310A9" w:rsidP="00E515C2">
      <w:pPr>
        <w:spacing w:line="480" w:lineRule="auto"/>
        <w:ind w:firstLine="720"/>
      </w:pPr>
      <w:r>
        <w:lastRenderedPageBreak/>
        <w:t xml:space="preserve">Here, we sought to understand </w:t>
      </w:r>
      <w:r w:rsidR="00CB4093">
        <w:t>how</w:t>
      </w:r>
      <w:r>
        <w:t xml:space="preserve"> children represent </w:t>
      </w:r>
      <w:r w:rsidR="00CB4093">
        <w:t xml:space="preserve">emotions, </w:t>
      </w:r>
      <w:r>
        <w:t>without introducing verbal labels or assumption</w:t>
      </w:r>
      <w:r w:rsidR="009B4B48">
        <w:t>s</w:t>
      </w:r>
      <w:r>
        <w:t xml:space="preserve"> about</w:t>
      </w:r>
      <w:r w:rsidR="009B4B48">
        <w:t xml:space="preserve"> the accuracy of participant’s responses</w:t>
      </w:r>
      <w:r>
        <w:t>. To do so, we adapted the Spatial Arrangement Method (</w:t>
      </w:r>
      <w:proofErr w:type="spellStart"/>
      <w:r>
        <w:t>SpAM</w:t>
      </w:r>
      <w:proofErr w:type="spellEnd"/>
      <w:r>
        <w:t>) developed by Goldstone</w:t>
      </w:r>
      <w:r w:rsidR="00BE5AC1">
        <w:t xml:space="preserve"> </w:t>
      </w:r>
      <w:r w:rsidR="00BE5AC1">
        <w:fldChar w:fldCharType="begin" w:fldLock="1"/>
      </w:r>
      <w:r w:rsidR="00230251">
        <w:instrText>ADDIN CSL_CITATION {"citationItems":[{"id":"ITEM-1","itemData":{"DOI":"10.3758/BF03204653","ISSN":"07433808","abstract":"Measurements of similarity have typically been obtained through the use of rating, sorting, and perceptual confusion tasks. In the present paper, a new method for measuring similarity is described, in which subjects rearrange items so that their proximity on a computer screen is proportional to their similarity. This method provides very efficient data collection. If a display has n objects, then, after subjects have rearranged the objects (requiring slightly more than n movements), n(n-1)/2 pairwise similarities can be recorded. As long as the constraints imposed by two-dimensional space are not too different from those intrinsic to psychological similarity, the technique appears to offer an efficient, user-friendly, and intuitive process for measuring psychological similarity. © 1994 Psychonomic Society, Inc.","author":[{"dropping-particle":"","family":"Goldstone","given":"Robert","non-dropping-particle":"","parse-names":false,"suffix":""}],"container-title":"Behavior Research Methods, Instruments, &amp; Computers","id":"ITEM-1","issue":"4","issued":{"date-parts":[["1994","12"]]},"page":"381-386","publisher":"Springer","title":"An efficient method for obtaining similarity data","type":"article-journal","volume":"26"},"uris":["http://www.mendeley.com/documents/?uuid=2342e0c4-9b57-3da2-96e5-c55027143533"]}],"mendeley":{"formattedCitation":"(Goldstone, 1994)","manualFormatting":"(1994)","plainTextFormattedCitation":"(Goldstone, 1994)","previouslyFormattedCitation":"(Goldstone, 1994)"},"properties":{"noteIndex":0},"schema":"https://github.com/citation-style-language/schema/raw/master/csl-citation.json"}</w:instrText>
      </w:r>
      <w:r w:rsidR="00BE5AC1">
        <w:fldChar w:fldCharType="separate"/>
      </w:r>
      <w:r w:rsidR="00BE5AC1" w:rsidRPr="00BE5AC1">
        <w:rPr>
          <w:noProof/>
        </w:rPr>
        <w:t>(1994)</w:t>
      </w:r>
      <w:r w:rsidR="00BE5AC1">
        <w:fldChar w:fldCharType="end"/>
      </w:r>
      <w:r>
        <w:t>, which has been used successful</w:t>
      </w:r>
      <w:r w:rsidR="00810E38">
        <w:t>ly</w:t>
      </w:r>
      <w:r>
        <w:t xml:space="preserve"> to measure knowledge concepts</w:t>
      </w:r>
      <w:r w:rsidR="009B4B48">
        <w:t xml:space="preserve"> (Richie, White, Bhatia, &amp; </w:t>
      </w:r>
      <w:proofErr w:type="spellStart"/>
      <w:r w:rsidR="009B4B48">
        <w:t>Hout</w:t>
      </w:r>
      <w:proofErr w:type="spellEnd"/>
      <w:r w:rsidR="009B4B48">
        <w:t>, 2020)</w:t>
      </w:r>
      <w:r>
        <w:t xml:space="preserve">. </w:t>
      </w:r>
      <w:r w:rsidR="00234294">
        <w:t xml:space="preserve">Through this method, participants freely </w:t>
      </w:r>
      <w:r>
        <w:t>sort</w:t>
      </w:r>
      <w:r w:rsidR="00234294">
        <w:t>ed</w:t>
      </w:r>
      <w:r>
        <w:t xml:space="preserve"> facial images according to </w:t>
      </w:r>
      <w:r w:rsidR="00234294">
        <w:t xml:space="preserve">the extent to which they perceive stimuli as semantically related without imposing </w:t>
      </w:r>
      <w:r>
        <w:t>the use or primacy of any specific dimension</w:t>
      </w:r>
      <w:r w:rsidR="00234294">
        <w:t xml:space="preserve">, </w:t>
      </w:r>
      <w:r>
        <w:t>category</w:t>
      </w:r>
      <w:r w:rsidR="00234294">
        <w:t>, or label</w:t>
      </w:r>
      <w:r>
        <w:t xml:space="preserve">. </w:t>
      </w:r>
      <w:proofErr w:type="spellStart"/>
      <w:r>
        <w:t>SpAM</w:t>
      </w:r>
      <w:proofErr w:type="spellEnd"/>
      <w:r>
        <w:t xml:space="preserve"> has been successfully used with adults</w:t>
      </w:r>
      <w:r w:rsidR="00230251">
        <w:t xml:space="preserve"> </w:t>
      </w:r>
      <w:r w:rsidR="00230251">
        <w:fldChar w:fldCharType="begin" w:fldLock="1"/>
      </w:r>
      <w:r w:rsidR="00230251">
        <w:instrText>ADDIN CSL_CITATION {"citationItems":[{"id":"ITEM-1","itemData":{"DOI":"10.1037/a0028860","ISSN":"00963445","PMID":"22746700","abstract":"Although traditional methods to collect similarity data (for multidimensional scaling [MDS]) are robust, they share a key shortcoming. Specifically, the possible pairwise comparisons in any set of objects grow rapidly as a function of set size. This leads to lengthy experimental protocols, or procedures that involve scaling stimulus subsets. We review existing methods of collecting similarity data, and critically examine the spatial arrangement method (SpAM) proposed by Goldstone (1994a), in which similarity ratings are obtained by presenting many stimuli at once. The participant moves stimuli around the computer screen, placing them at distances from one another that are proportional to subjective similarity. This provides a fast, efficient, and user-friendly method for obtaining MDS spaces. Participants gave similarity ratings to artificially constructed visual stimuli (comprising 2-3 perceptual dimensions) and nonvisual stimuli (animal names) with less-defined underlying dimensions. Ratings were obtained with 4 methods: pairwise comparisons, spatial arrangement, and 2 novel hybrid methods. We compared solutions from alternative methods to the pairwise method, finding that the SpAM produces high-quality MDS solutions. Monte Carlo simulations on degraded data suggest that the method is also robust to reductions in sample sizes and granularity. Moreover, coordinates derived from SpAM solutions accurately predicted discrimination among objects in same-different classification. We address the benefits of using a spatial medium to collect similarity measures. © 2012 American Psychological Association.","author":[{"dropping-particle":"","family":"Hout","given":"Michael C.","non-dropping-particle":"","parse-names":false,"suffix":""},{"dropping-particle":"","family":"Goldinger","given":"Stephen D.","non-dropping-particle":"","parse-names":false,"suffix":""},{"dropping-particle":"","family":"Ferguson","given":"Ryan W.","non-dropping-particle":"","parse-names":false,"suffix":""}],"container-title":"Journal of Experimental Psychology: General","id":"ITEM-1","issue":"1","issued":{"date-parts":[["2013"]]},"page":"256-281","publisher":"American Psychological Association Inc.","title":"The versatility of SpAM: A fast, efficient, spatial method of data collection for multidimensional scaling","type":"article-journal","volume":"142"},"uris":["http://www.mendeley.com/documents/?uuid=6cd622c3-9e6a-33d6-a36e-fccb677e0c41"]},{"id":"ITEM-2","itemData":{"DOI":"10.3758/s13414-015-1010-6","ISSN":"1943393X","PMID":"26494381","abstract":"Visual search is one of the most widely studied topics in vision science, both as an independent topic of interest, and as a tool for studying attention and visual cognition. A wide literature exists that seeks to understand how people find things under varying conditions of difficulty and complexity, and in situations ranging from the mundane (e.g., looking for one’s keys) to those with significant societal importance (e.g., baggage or medical screening). A primary determinant of the ease and probability of success during search are the similarity relationships that exist in the search environment, such as the similarity between the background and the target, or the likeness of the non-targets to one another. A sense of similarity is often intuitive, but it is seldom quantified directly. This presents a problem in that similarity relationships are imprecisely specified, limiting the capacity of the researcher to examine adequately their influence. In this article, we present a novel approach to overcoming this problem that combines multi-dimensional scaling (MDS) analyses with behavioral and eye-tracking measurements. We propose a method whereby MDS can be repurposed to successfully quantify the similarity of experimental stimuli, thereby opening up theoretical questions in visual search and attention that cannot currently be addressed. These quantifications, in conjunction with behavioral and oculomotor measures, allow for critical observations about how similarity affects performance, information selection, and information processing. We provide a demonstration and tutorial of the approach, identify documented examples of its use, discuss how complementary computer vision methods could also be adopted, and close with a discussion of potential avenues for future application of this technique.","author":[{"dropping-particle":"","family":"Hout","given":"Michael C.","non-dropping-particle":"","parse-names":false,"suffix":""},{"dropping-particle":"","family":"Godwin","given":"Hayward J.","non-dropping-particle":"","parse-names":false,"suffix":""},{"dropping-particle":"","family":"Fitzsimmons","given":"Gemma","non-dropping-particle":"","parse-names":false,"suffix":""},{"dropping-particle":"","family":"Robbins","given":"Arryn","non-dropping-particle":"","parse-names":false,"suffix":""},{"dropping-particle":"","family":"Menneer","given":"Tamaryn","non-dropping-particle":"","parse-names":false,"suffix":""},{"dropping-particle":"","family":"Goldinger","given":"Stephen D.","non-dropping-particle":"","parse-names":false,"suffix":""}],"container-title":"Attention, Perception, and Psychophysics","id":"ITEM-2","issue":"1","issued":{"date-parts":[["2016","1","1"]]},"page":"3-20","publisher":"Springer New York LLC","title":"Using multidimensional scaling to quantify similarity in visual search and beyond","type":"article","volume":"78"},"uris":["http://www.mendeley.com/documents/?uuid=49490eca-f6ab-3345-8aae-179ee97b19ad"]},{"id":"ITEM-3","itemData":{"DOI":"10.1037/xge0000144","ISSN":"00963445","PMID":"26881992","abstract":"Hout, Goldinger, and Ferguson (2013) critically examined the spatial arrangement method (SpAM), originally proposed by Goldstone (1994), as a fast and efficient way to collect similarity data for multidimensional scaling. We found that SpAM produced high-quality data, making it an intuitive and user-friendly alternative to the classic \"pairwise\" method. Verheyen, Voorspoels, Vanpaemel, and Storms (2016) reexamined our data and raised 3 caveats regarding SpAM. In this reply, we suggest that Verheyen et al. mischaracterized our reported data as representing the entire range of potential SpAM data. SpAM results might appear more nuanced with modified instructions or stimuli. By contrast, the pairwise method is inherently limited because of its laborious, serial nature. We also demonstrate that, when the methods are equated in terms of required data-collection time, SpAM is clearly superior in terms of predicting classification data. We agree that caution is required when adopting a new method but suggest that fair assessment of SpAM requires a richer data set.","author":[{"dropping-particle":"","family":"Hout","given":"Michael C.","non-dropping-particle":"","parse-names":false,"suffix":""},{"dropping-particle":"","family":"Goldinger","given":"Stephen D.","non-dropping-particle":"","parse-names":false,"suffix":""}],"container-title":"Journal of Experimental Psychology: General","id":"ITEM-3","issue":"3","issued":{"date-parts":[["2016","3","1"]]},"page":"383-387","publisher":"American Psychological Association Inc.","title":"SpAM is convenient but also satisfying: Reply to verheyen et al. (2016)","type":"article-journal","volume":"145"},"uris":["http://www.mendeley.com/documents/?uuid=d49b25d3-7b16-32d0-bf2d-4de84c55f917"]}],"mendeley":{"formattedCitation":"(Hout et al., 2013, 2016; Hout &amp; Goldinger, 2016)","plainTextFormattedCitation":"(Hout et al., 2013, 2016; Hout &amp; Goldinger, 2016)","previouslyFormattedCitation":"(Hout et al., 2013, 2016; Hout &amp; Goldinger, 2016)"},"properties":{"noteIndex":0},"schema":"https://github.com/citation-style-language/schema/raw/master/csl-citation.json"}</w:instrText>
      </w:r>
      <w:r w:rsidR="00230251">
        <w:fldChar w:fldCharType="separate"/>
      </w:r>
      <w:r w:rsidR="00230251" w:rsidRPr="00230251">
        <w:rPr>
          <w:noProof/>
        </w:rPr>
        <w:t>(Hout et al., 2013; Hout &amp; Goldinger, 2016)</w:t>
      </w:r>
      <w:r w:rsidR="00230251">
        <w:fldChar w:fldCharType="end"/>
      </w:r>
      <w:r>
        <w:t xml:space="preserve">, </w:t>
      </w:r>
      <w:r w:rsidR="0075482C">
        <w:t xml:space="preserve">and </w:t>
      </w:r>
      <w:r w:rsidR="00BD6590">
        <w:t xml:space="preserve">has </w:t>
      </w:r>
      <w:r>
        <w:t>capture</w:t>
      </w:r>
      <w:r w:rsidR="00BD6590">
        <w:t>d</w:t>
      </w:r>
      <w:r>
        <w:t xml:space="preserve"> changes in children’s semantic knowledge in domains such as plants and animals</w:t>
      </w:r>
      <w:r w:rsidR="00230251">
        <w:t xml:space="preserve"> </w:t>
      </w:r>
      <w:r w:rsidR="00230251">
        <w:fldChar w:fldCharType="begin" w:fldLock="1"/>
      </w:r>
      <w:r w:rsidR="00230251">
        <w:instrText>ADDIN CSL_CITATION {"citationItems":[{"id":"ITEM-1","itemData":{"DOI":"10.1016/j.jecp.2016.01.005","ISSN":"00220965","PMID":"26974015","abstract":"Semantic knowledge is a crucial aspect of higher cognition. Theoretical accounts of semantic knowledge posit that relations between concepts provide organizational structure that converts information known about individual entities into an interconnected network in which concepts can be linked by many types of relations (e.g., taxonomic, thematic). The goal of the current research was to address several methodological shortcomings of prior studies on the development of semantic organization, by using a variant of the spatial arrangement method (SpAM) to collect graded judgments of relatedness for a set of entities that can be cross-classified into either taxonomic or thematic groups. In Experiment 1, we used the cross-classify SpAM (CC-SpAM) to obtain graded relatedness judgments and derive a representation of developmental changes in the organization of semantic knowledge. In Experiment 2, we validated the findings of Experiment 1 by using a more traditional pairwise similarity judgment paradigm. Across both experiments, we found that an early recognition of links between entities that are both taxonomically and thematically related preceded an increasing recognition of links based on a single type of relation. The utility of CC-SpAM for evaluating theoretical accounts of semantic development is discussed.","author":[{"dropping-particle":"","family":"Unger","given":"Layla","non-dropping-particle":"","parse-names":false,"suffix":""},{"dropping-particle":"V.","family":"Fisher","given":"Anna","non-dropping-particle":"","parse-names":false,"suffix":""},{"dropping-particle":"","family":"Nugent","given":"Rebecca","non-dropping-particle":"","parse-names":false,"suffix":""},{"dropping-particle":"","family":"Ventura","given":"Samuel L.","non-dropping-particle":"","parse-names":false,"suffix":""},{"dropping-particle":"","family":"MacLellan","given":"Christopher J.","non-dropping-particle":"","parse-names":false,"suffix":""}],"container-title":"Journal of Experimental Child Psychology","id":"ITEM-1","issued":{"date-parts":[["2016","6","1"]]},"page":"202-222","publisher":"Academic Press Inc.","title":"Developmental changes in semantic knowledge organization","type":"article-journal","volume":"146"},"uris":["http://www.mendeley.com/documents/?uuid=cc90860b-5530-3fdd-8e9f-45718db27fcf"]},{"id":"ITEM-2","itemData":{"DOI":"10.1016/j.jecp.2018.10.007","ISSN":"00220965","PMID":"30468918","abstract":"The organization of knowledge according to relations between concepts is crucially important for many cognitive processes, and its emergence during childhood is a key focus of cognitive development research. Prior evidence about the role of learning and experience in the development of knowledge organization primarily comes from studies investigating differences between preexisting, naturally occurring groups (e.g., children from rural vs. urban settings, children who own a pet vs. children who do not) and a handful of studies on the effects of researcher-developed educational interventions. However, we know little about whether knowledge organization can be relatively rapidly molded by shorter-term real-world learning experiences (e.g., on a timescale of days vs. years or months). The current study investigated whether naturalistic learning experiences can drive rapid measurable changes in knowledge organization in children by investigating the effects of a week-long zoo summer camp (compared with a control school-based camp) on the degree to which 4- to 9-year-old children's knowledge about animals was organized according to taxonomic relations. Although there were no differences in taxonomic organization between the zoo camp and the school-based camp at pretest, only children who participated in the zoo camp showed increases in taxonomic organization at posttest. Moreover, analyses of changes in taxonomic organization in zoo camp children suggested that these changes were primarily driven by improvements in the degree to which children differentiated between taxonomic categories. These findings provide novel evidence that naturalistic experiences can drive rapid changes in knowledge organization.","author":[{"dropping-particle":"","family":"Unger","given":"Layla","non-dropping-particle":"","parse-names":false,"suffix":""},{"dropping-particle":"V.","family":"Fisher","given":"Anna","non-dropping-particle":"","parse-names":false,"suffix":""}],"container-title":"Journal of Experimental Child Psychology","id":"ITEM-2","issued":{"date-parts":[["2019","3","1"]]},"page":"1-22","publisher":"Academic Press Inc.","title":"Rapid, experience-related changes in the organization of children's semantic knowledge","type":"article-journal","volume":"179"},"uris":["http://www.mendeley.com/documents/?uuid=df0914fb-f1ec-33cd-afcf-5386790fda92"]}],"mendeley":{"formattedCitation":"(Unger et al., 2016; Unger &amp; Fisher, 2019)","plainTextFormattedCitation":"(Unger et al., 2016; Unger &amp; Fisher, 2019)","previouslyFormattedCitation":"(Unger et al., 2016; Unger &amp; Fisher, 2019)"},"properties":{"noteIndex":0},"schema":"https://github.com/citation-style-language/schema/raw/master/csl-citation.json"}</w:instrText>
      </w:r>
      <w:r w:rsidR="00230251">
        <w:fldChar w:fldCharType="separate"/>
      </w:r>
      <w:r w:rsidR="00230251" w:rsidRPr="00230251">
        <w:rPr>
          <w:noProof/>
        </w:rPr>
        <w:t>(Unger et al., 2016; Unger &amp; Fisher, 2019)</w:t>
      </w:r>
      <w:r w:rsidR="00230251">
        <w:fldChar w:fldCharType="end"/>
      </w:r>
      <w:r>
        <w:t xml:space="preserve">, </w:t>
      </w:r>
      <w:r w:rsidR="00BD6590">
        <w:t>as well as sub-</w:t>
      </w:r>
      <w:r>
        <w:t>categor</w:t>
      </w:r>
      <w:r w:rsidR="00BD6590">
        <w:t>y distinctions</w:t>
      </w:r>
      <w:r>
        <w:t xml:space="preserve"> </w:t>
      </w:r>
      <w:r w:rsidR="00BD6590">
        <w:t>including</w:t>
      </w:r>
      <w:r>
        <w:t xml:space="preserve"> </w:t>
      </w:r>
      <w:r w:rsidR="000552AF">
        <w:t>clothes, foods, and tools</w:t>
      </w:r>
      <w:r w:rsidR="00230251">
        <w:t xml:space="preserve"> </w:t>
      </w:r>
      <w:r w:rsidR="00230251">
        <w:fldChar w:fldCharType="begin" w:fldLock="1"/>
      </w:r>
      <w:r w:rsidR="00FD08A1">
        <w:instrText>ADDIN CSL_CITATION {"citationItems":[{"id":"ITEM-1","itemData":{"DOI":"10.1016/j.jecp.2020.104914","ISSN":"10960457","PMID":"32711216","abstract":"Organized semantic representations encoding across- and within-domain distinctions are a hallmark of mature cognition, and understanding how they change with experience and learning is a key endeavor in developmental science. Existing computational modeling studies provide a mechanistic framework for understanding how structured semantic representations emerge as a result of development and learning. However, their predictions remain largely untested in young children, with the existing evidence providing only indirect tests of these predictions. Across two experiments, we provide the first direct examination of a key prediction derived from these computational models—that early in development, broad across-domain distinctions should generally be more strongly represented relative to finer-grained within-domain distinctions. The results support this hypothesis, being consistent with the exploitation of patterns of covariation among entities as a mechanism supporting the acquisition of structured semantic representations.","author":[{"dropping-particle":"","family":"Vales","given":"Catarina","non-dropping-particle":"","parse-names":false,"suffix":""},{"dropping-particle":"","family":"Stevens","given":"Patience","non-dropping-particle":"","parse-names":false,"suffix":""},{"dropping-particle":"V.","family":"Fisher","given":"Anna","non-dropping-particle":"","parse-names":false,"suffix":""}],"container-title":"Journal of Experimental Child Psychology","id":"ITEM-1","issued":{"date-parts":[["2020","11","1"]]},"page":"104914","publisher":"Academic Press Inc.","title":"Lumping and splitting: Developmental changes in the structure of children's semantic networks","type":"article-journal","volume":"199"},"uris":["http://www.mendeley.com/documents/?uuid=9c438aef-8e79-3183-96f9-d3e670a1437d"]}],"mendeley":{"formattedCitation":"(Vales et al., 2020)","plainTextFormattedCitation":"(Vales et al., 2020)","previouslyFormattedCitation":"(Vales et al., 2020)"},"properties":{"noteIndex":0},"schema":"https://github.com/citation-style-language/schema/raw/master/csl-citation.json"}</w:instrText>
      </w:r>
      <w:r w:rsidR="00230251">
        <w:fldChar w:fldCharType="separate"/>
      </w:r>
      <w:r w:rsidR="00230251" w:rsidRPr="00230251">
        <w:rPr>
          <w:noProof/>
        </w:rPr>
        <w:t>(Vales et al., 2020)</w:t>
      </w:r>
      <w:r w:rsidR="00230251">
        <w:fldChar w:fldCharType="end"/>
      </w:r>
      <w:r>
        <w:t xml:space="preserve">. </w:t>
      </w:r>
    </w:p>
    <w:p w14:paraId="6BBE3357" w14:textId="48844C4C" w:rsidR="00D4550C" w:rsidRPr="001B5C22" w:rsidRDefault="008310A9" w:rsidP="00E515C2">
      <w:pPr>
        <w:spacing w:line="480" w:lineRule="auto"/>
        <w:ind w:firstLine="720"/>
      </w:pPr>
      <w:r>
        <w:t xml:space="preserve">We tested predictions that follow from </w:t>
      </w:r>
      <w:r w:rsidR="00D4550C">
        <w:t xml:space="preserve">extant </w:t>
      </w:r>
      <w:r>
        <w:t>theories about the emergence of human emotion</w:t>
      </w:r>
      <w:r w:rsidR="00C035BA">
        <w:t xml:space="preserve">, </w:t>
      </w:r>
      <w:r>
        <w:t>includ</w:t>
      </w:r>
      <w:r w:rsidR="00C035BA">
        <w:t>ing</w:t>
      </w:r>
      <w:r>
        <w:t xml:space="preserve"> the possibilities that </w:t>
      </w:r>
      <w:r w:rsidR="00EA5B94">
        <w:t xml:space="preserve">(a) </w:t>
      </w:r>
      <w:r>
        <w:t xml:space="preserve">children </w:t>
      </w:r>
      <w:r w:rsidR="00D4550C">
        <w:t xml:space="preserve">use </w:t>
      </w:r>
      <w:r>
        <w:t>emotion categories</w:t>
      </w:r>
      <w:r w:rsidR="00230251">
        <w:t xml:space="preserve"> </w:t>
      </w:r>
      <w:r w:rsidR="00FD08A1">
        <w:fldChar w:fldCharType="begin" w:fldLock="1"/>
      </w:r>
      <w:r w:rsidR="0089231C">
        <w:instrText>ADDIN CSL_CITATION {"citationItems":[{"id":"ITEM-1","itemData":{"DOI":"10.1007/s10919-019-00298-y","ISSN":"01915886","abstract":"Basic emotion theory (BET) has been, perhaps, the central narrative in the science of emotion. As Crivelli and Fridlund (J Nonverbal Behav 125:1–34, 2019, this issue) would have it, however, BET is ready to be put to rest, facing “last stands” and “fatal” empirical failures. Nothing could be further from the truth. Crivelli and Fridlund’s outdated treatment of BET, narrow focus on facial expressions of six emotions, inattention to robust empirical literatures, and overreliance on singular “critical tests” of a multifaceted theory, undermine their critique and belie the considerable advances guided by basic emotion theory.","author":[{"dropping-particle":"","family":"Keltner","given":"Dacher","non-dropping-particle":"","parse-names":false,"suffix":""},{"dropping-particle":"","family":"Tracy","given":"Jessica L.","non-dropping-particle":"","parse-names":false,"suffix":""},{"dropping-particle":"","family":"Sauter","given":"Disa","non-dropping-particle":"","parse-names":false,"suffix":""},{"dropping-particle":"","family":"Cowen","given":"Alan","non-dropping-particle":"","parse-names":false,"suffix":""}],"container-title":"Journal of Nonverbal Behavior","id":"ITEM-1","issue":"2","issued":{"date-parts":[["2019","6","15"]]},"page":"195-201","publisher":"Springer New York LLC","title":"What Basic Emotion Theory Really Says for the Twenty-First Century Study of Emotion","type":"article","volume":"43"},"uris":["http://www.mendeley.com/documents/?uuid=a989343b-afdd-3075-94cd-378fa81153e8"]}],"mendeley":{"formattedCitation":"(Keltner et al., 2019)","manualFormatting":"(Izard 1997; Keltner et al., 2019)","plainTextFormattedCitation":"(Keltner et al., 2019)","previouslyFormattedCitation":"(Keltner et al., 2019)"},"properties":{"noteIndex":0},"schema":"https://github.com/citation-style-language/schema/raw/master/csl-citation.json"}</w:instrText>
      </w:r>
      <w:r w:rsidR="00FD08A1">
        <w:fldChar w:fldCharType="separate"/>
      </w:r>
      <w:r w:rsidR="00FD08A1" w:rsidRPr="00FD08A1">
        <w:rPr>
          <w:noProof/>
        </w:rPr>
        <w:t>(</w:t>
      </w:r>
      <w:r w:rsidR="00FD08A1">
        <w:rPr>
          <w:noProof/>
        </w:rPr>
        <w:t xml:space="preserve">Izard 1997; </w:t>
      </w:r>
      <w:r w:rsidR="00FD08A1" w:rsidRPr="00FD08A1">
        <w:rPr>
          <w:noProof/>
        </w:rPr>
        <w:t>Keltner et al., 2019)</w:t>
      </w:r>
      <w:r w:rsidR="00FD08A1">
        <w:fldChar w:fldCharType="end"/>
      </w:r>
      <w:r>
        <w:t xml:space="preserve">, </w:t>
      </w:r>
      <w:r w:rsidR="00EA5B94">
        <w:t xml:space="preserve">(b) </w:t>
      </w:r>
      <w:r>
        <w:t xml:space="preserve">children use continuous dimensions including </w:t>
      </w:r>
      <w:r w:rsidR="00E235F7">
        <w:t xml:space="preserve">bipolar </w:t>
      </w:r>
      <w:r>
        <w:t xml:space="preserve">valence and arousal (Russell, 2003), </w:t>
      </w:r>
      <w:r w:rsidR="00EA5B94">
        <w:t>(c)</w:t>
      </w:r>
      <w:r w:rsidR="004D6FF0">
        <w:t xml:space="preserve"> </w:t>
      </w:r>
      <w:r w:rsidR="00BF3755">
        <w:t xml:space="preserve">children use </w:t>
      </w:r>
      <w:r w:rsidR="00C035BA">
        <w:t xml:space="preserve">valence in a </w:t>
      </w:r>
      <w:r w:rsidR="00E235F7">
        <w:t xml:space="preserve">bivariate </w:t>
      </w:r>
      <w:r w:rsidR="00C035BA">
        <w:t>manner</w:t>
      </w:r>
      <w:r w:rsidR="0089231C">
        <w:t xml:space="preserve"> </w:t>
      </w:r>
      <w:r w:rsidR="0089231C">
        <w:fldChar w:fldCharType="begin" w:fldLock="1"/>
      </w:r>
      <w:r w:rsidR="0089231C">
        <w:instrText>ADDIN CSL_CITATION {"citationItems":[{"id":"ITEM-1","itemData":{"DOI":"10.1080/02699930801994054","ISSN":"0269-9931","abstract":"The authors introduce the evaluative space grid (ESG), a two-dimensional grid that provides a single-item measure of positivity and negativity. In Study 1, ESG ratings of gamble outcomes were highly correlated with those obtained from conventional, less-efficient, unipolar measures, thus providing evidence for the grid's convergent validity. In Study 2, participants rated their moment-by-moment evaluative reactions to gamble outcomes with the grid every 100 ms; results replicated earlier findings that some outcomes elicit only positivity or negativity whereas others simultaneously elicit positivity and negativity. In Studies 3 and 4, the difference between the grid's positive and negative ratings of several types of stimuli and bipolar valence ratings were highly correlated, thus demonstrating the grid's generalisability and predictive validity. Study 4 also showed that ESG ratings predicted facial electromyographic activity, particularly in tasks involving strongly affective stimuli. Taken together, results indicate that the grid provides efficient, valid indices of positivity and negativity.","author":[{"dropping-particle":"","family":"Larsen","given":"Jeff T.","non-dropping-particle":"","parse-names":false,"suffix":""},{"dropping-particle":"","family":"Norris","given":"Catherine J.","non-dropping-particle":"","parse-names":false,"suffix":""},{"dropping-particle":"","family":"McGraw","given":"A. Peter","non-dropping-particle":"","parse-names":false,"suffix":""},{"dropping-particle":"","family":"Hawkley","given":"Louise C.","non-dropping-particle":"","parse-names":false,"suffix":""},{"dropping-particle":"","family":"Cacioppo","given":"John T.","non-dropping-particle":"","parse-names":false,"suffix":""}],"container-title":"Cognition &amp; Emotion","id":"ITEM-1","issue":"3","issued":{"date-parts":[["2009","4"]]},"page":"453-480","publisher":" Taylor &amp; Francis Group ","title":"The evaluative space grid: A single-item measure of positivity and negativity","type":"article-journal","volume":"23"},"uris":["http://www.mendeley.com/documents/?uuid=0819df03-a9ba-3574-a44d-e5ca63a2fee9"]}],"mendeley":{"formattedCitation":"(Larsen et al., 2009)","plainTextFormattedCitation":"(Larsen et al., 2009)","previouslyFormattedCitation":"(Larsen et al., 2009)"},"properties":{"noteIndex":0},"schema":"https://github.com/citation-style-language/schema/raw/master/csl-citation.json"}</w:instrText>
      </w:r>
      <w:r w:rsidR="0089231C">
        <w:fldChar w:fldCharType="separate"/>
      </w:r>
      <w:r w:rsidR="0089231C" w:rsidRPr="0089231C">
        <w:rPr>
          <w:noProof/>
        </w:rPr>
        <w:t>(</w:t>
      </w:r>
      <w:r w:rsidR="00C035BA">
        <w:rPr>
          <w:noProof/>
        </w:rPr>
        <w:t xml:space="preserve">positivity and negativity are </w:t>
      </w:r>
      <w:r w:rsidR="001A32E3">
        <w:rPr>
          <w:noProof/>
        </w:rPr>
        <w:t>orthogonal</w:t>
      </w:r>
      <w:r w:rsidR="00AE2B7E">
        <w:rPr>
          <w:noProof/>
        </w:rPr>
        <w:t xml:space="preserve">; </w:t>
      </w:r>
      <w:r w:rsidR="0089231C" w:rsidRPr="0089231C">
        <w:rPr>
          <w:noProof/>
        </w:rPr>
        <w:t>Larsen et al., 2009)</w:t>
      </w:r>
      <w:r w:rsidR="0089231C">
        <w:fldChar w:fldCharType="end"/>
      </w:r>
      <w:r>
        <w:t xml:space="preserve">, and </w:t>
      </w:r>
      <w:r w:rsidR="00EA5B94">
        <w:t xml:space="preserve">(d) </w:t>
      </w:r>
      <w:r w:rsidR="00FB79A4">
        <w:t xml:space="preserve">children use a </w:t>
      </w:r>
      <w:r>
        <w:t xml:space="preserve">combination of these aforementioned </w:t>
      </w:r>
      <w:r w:rsidR="00FB79A4">
        <w:t xml:space="preserve">features </w:t>
      </w:r>
      <w:r w:rsidR="0089231C">
        <w:fldChar w:fldCharType="begin" w:fldLock="1"/>
      </w:r>
      <w:r w:rsidR="0089231C">
        <w:instrText>ADDIN CSL_CITATION {"citationItems":[{"id":"ITEM-1","itemData":{"DOI":"10.1007/s42761-020-00007-9","ISSN":"2662-2041","abstract":"The events we experience day to day can be described in terms of their affective quality: some are rewarding, others are upsetting, and still others are inconsequential. These natural distinctions reflect an underlying representational structure used to classify affective quality. In affective psychology, many experiments model this representational structure with two dimensions, using either the dimensions of valence and arousal, or alternatively, the dimensions of positivity and negativity. Using fMRI, we show that it is optimal to use all four dimensions to examine the data. Our findings include (1) a gradient representation of valence that is anatomically organized along the fusiform gyrus and (2) distinct sub-regions within bilateral amygdala that track arousal versus negativity. Importantly, these results would have remained concealed had either of the commonly used 2-dimensional approaches been adopted a priori, demonstrating the utility of our approach.","author":[{"dropping-particle":"","family":"Mattek","given":"Alison M.","non-dropping-particle":"","parse-names":false,"suffix":""},{"dropping-particle":"","family":"Burr","given":"Daisy A.","non-dropping-particle":"","parse-names":false,"suffix":""},{"dropping-particle":"","family":"Shin","given":"Jin","non-dropping-particle":"","parse-names":false,"suffix":""},{"dropping-particle":"","family":"Whicker","given":"Cady L.","non-dropping-particle":"","parse-names":false,"suffix":""},{"dropping-particle":"","family":"Kim","given":"M. Justin","non-dropping-particle":"","parse-names":false,"suffix":""}],"container-title":"Affective Science","id":"ITEM-1","issue":"1","issued":{"date-parts":[["2020","3","18"]]},"page":"42-56","publisher":"Springer Science and Business Media LLC","title":"Identifying the Representational Structure of Affect Using fMRI","type":"article-journal","volume":"1"},"uris":["http://www.mendeley.com/documents/?uuid=ae881262-f250-33d2-846a-595d6275ec23"]}],"mendeley":{"formattedCitation":"(Mattek et al., 2020)","plainTextFormattedCitation":"(Mattek et al., 2020)","previouslyFormattedCitation":"(Mattek et al., 2020)"},"properties":{"noteIndex":0},"schema":"https://github.com/citation-style-language/schema/raw/master/csl-citation.json"}</w:instrText>
      </w:r>
      <w:r w:rsidR="0089231C">
        <w:fldChar w:fldCharType="separate"/>
      </w:r>
      <w:r w:rsidR="0089231C" w:rsidRPr="0089231C">
        <w:rPr>
          <w:noProof/>
        </w:rPr>
        <w:t>(Mattek et al., 2020)</w:t>
      </w:r>
      <w:r w:rsidR="0089231C">
        <w:fldChar w:fldCharType="end"/>
      </w:r>
      <w:r>
        <w:t>. It is also likely that with learning and maturation, represent</w:t>
      </w:r>
      <w:r w:rsidR="004D6FF0">
        <w:t>ation of</w:t>
      </w:r>
      <w:r>
        <w:t xml:space="preserve"> emotions</w:t>
      </w:r>
      <w:r w:rsidR="004D6FF0">
        <w:t xml:space="preserve"> changes</w:t>
      </w:r>
      <w:r>
        <w:t xml:space="preserve">. To explore this possibility, we tested children as young as age 3 years (the </w:t>
      </w:r>
      <w:r w:rsidR="004D6FF0">
        <w:t xml:space="preserve">earliest </w:t>
      </w:r>
      <w:r>
        <w:t xml:space="preserve">age </w:t>
      </w:r>
      <w:r w:rsidR="00291177">
        <w:t xml:space="preserve">we </w:t>
      </w:r>
      <w:r w:rsidR="004A2678">
        <w:t xml:space="preserve">conjectured </w:t>
      </w:r>
      <w:r>
        <w:t>children</w:t>
      </w:r>
      <w:r w:rsidR="004D6FF0">
        <w:t xml:space="preserve"> would </w:t>
      </w:r>
      <w:r>
        <w:t>reliably us</w:t>
      </w:r>
      <w:r w:rsidR="004D6FF0">
        <w:t>e</w:t>
      </w:r>
      <w:r>
        <w:t xml:space="preserve"> this method) through age 7 years (</w:t>
      </w:r>
      <w:r w:rsidR="004D6FF0">
        <w:t xml:space="preserve">when </w:t>
      </w:r>
      <w:r>
        <w:t xml:space="preserve">children label many emotions similarly to adults) and compared children’s behaviors to those of adults. </w:t>
      </w:r>
      <w:r w:rsidR="00D4550C">
        <w:t xml:space="preserve">We </w:t>
      </w:r>
      <w:r w:rsidR="005E4D9C">
        <w:t>approache</w:t>
      </w:r>
      <w:r w:rsidR="006A1D77">
        <w:t xml:space="preserve">d the data in two distinct ways: (1) </w:t>
      </w:r>
      <w:r w:rsidR="004A2678">
        <w:t>a top-down</w:t>
      </w:r>
      <w:r w:rsidR="009E7DCD">
        <w:t>, supervised</w:t>
      </w:r>
      <w:r w:rsidR="004A2678">
        <w:t xml:space="preserve"> approach</w:t>
      </w:r>
      <w:r w:rsidR="006A1D77">
        <w:t xml:space="preserve"> to test </w:t>
      </w:r>
      <w:r w:rsidR="00D3227C">
        <w:t xml:space="preserve">the extent to which predefined </w:t>
      </w:r>
      <w:r w:rsidR="001D2CDE">
        <w:t>emotion categor</w:t>
      </w:r>
      <w:r w:rsidR="005E4D9C">
        <w:t>ies</w:t>
      </w:r>
      <w:r w:rsidR="001D2CDE">
        <w:t xml:space="preserve"> and dimensions</w:t>
      </w:r>
      <w:r w:rsidR="005E4D9C">
        <w:t xml:space="preserve"> predict sorting behavior</w:t>
      </w:r>
      <w:r w:rsidR="006A1D77">
        <w:t xml:space="preserve">, and (2) </w:t>
      </w:r>
      <w:r w:rsidR="004A2678">
        <w:t>a bottom-up</w:t>
      </w:r>
      <w:r w:rsidR="009E7DCD">
        <w:t>, unsupervised</w:t>
      </w:r>
      <w:r w:rsidR="009A5D0F">
        <w:t xml:space="preserve"> </w:t>
      </w:r>
      <w:r w:rsidR="004A2678">
        <w:t xml:space="preserve">approach </w:t>
      </w:r>
      <w:r w:rsidR="00D4550C">
        <w:t>examin</w:t>
      </w:r>
      <w:r w:rsidR="006A1D77">
        <w:t>ing</w:t>
      </w:r>
      <w:r w:rsidR="00D4550C">
        <w:t xml:space="preserve"> participant</w:t>
      </w:r>
      <w:r w:rsidR="00AD583D">
        <w:t xml:space="preserve">s’ behavior </w:t>
      </w:r>
      <w:r w:rsidR="00D4550C">
        <w:t xml:space="preserve">without prescribing primacy to any given theory or weight to any </w:t>
      </w:r>
      <w:r w:rsidR="007626F3">
        <w:t>specific (</w:t>
      </w:r>
      <w:r w:rsidR="00940076">
        <w:t>purportedly</w:t>
      </w:r>
      <w:r w:rsidR="007626F3">
        <w:t xml:space="preserve"> predictive) dimension.</w:t>
      </w:r>
    </w:p>
    <w:p w14:paraId="74118A1E" w14:textId="77777777" w:rsidR="00BB5940" w:rsidRDefault="00EF66FD" w:rsidP="00746D67">
      <w:pPr>
        <w:pStyle w:val="Heading1"/>
        <w:pBdr>
          <w:top w:val="nil"/>
          <w:left w:val="nil"/>
          <w:bottom w:val="nil"/>
          <w:right w:val="nil"/>
          <w:between w:val="nil"/>
        </w:pBdr>
        <w:spacing w:line="480" w:lineRule="auto"/>
      </w:pPr>
      <w:bookmarkStart w:id="5" w:name="_olhu44capel" w:colFirst="0" w:colLast="0"/>
      <w:bookmarkEnd w:id="5"/>
      <w:r>
        <w:lastRenderedPageBreak/>
        <w:t>Method</w:t>
      </w:r>
    </w:p>
    <w:p w14:paraId="14C7AA5E" w14:textId="2369EED0" w:rsidR="00BB5940" w:rsidRPr="00E515C2" w:rsidRDefault="00EF66FD" w:rsidP="00746D67">
      <w:pPr>
        <w:pStyle w:val="Heading2"/>
        <w:keepLines w:val="0"/>
        <w:spacing w:before="120" w:after="60" w:line="480" w:lineRule="auto"/>
        <w:rPr>
          <w:b w:val="0"/>
          <w:bCs/>
        </w:rPr>
      </w:pPr>
      <w:r>
        <w:t>Participants</w:t>
      </w:r>
      <w:r w:rsidR="000A0981">
        <w:t xml:space="preserve">. </w:t>
      </w:r>
      <w:r w:rsidRPr="00E515C2">
        <w:rPr>
          <w:b w:val="0"/>
          <w:bCs/>
        </w:rPr>
        <w:t xml:space="preserve">We recruited 107 children (ages 3;0-6;11; mean age = 5.0, </w:t>
      </w:r>
      <w:proofErr w:type="spellStart"/>
      <w:r w:rsidRPr="00E515C2">
        <w:rPr>
          <w:b w:val="0"/>
          <w:bCs/>
        </w:rPr>
        <w:t>sd</w:t>
      </w:r>
      <w:proofErr w:type="spellEnd"/>
      <w:r w:rsidRPr="00E515C2">
        <w:rPr>
          <w:b w:val="0"/>
          <w:bCs/>
        </w:rPr>
        <w:t xml:space="preserve"> age = 1.10; 48 M, 59 F; race: 6.5% more than one race, 84.1% </w:t>
      </w:r>
      <w:r w:rsidR="005A380C" w:rsidRPr="00E515C2">
        <w:rPr>
          <w:b w:val="0"/>
          <w:bCs/>
        </w:rPr>
        <w:t>W</w:t>
      </w:r>
      <w:r w:rsidRPr="00E515C2">
        <w:rPr>
          <w:b w:val="0"/>
          <w:bCs/>
        </w:rPr>
        <w:t xml:space="preserve">hite, 9.3% </w:t>
      </w:r>
      <w:r w:rsidR="005A380C" w:rsidRPr="00E515C2">
        <w:rPr>
          <w:b w:val="0"/>
          <w:bCs/>
        </w:rPr>
        <w:t>A</w:t>
      </w:r>
      <w:r w:rsidRPr="00E515C2">
        <w:rPr>
          <w:b w:val="0"/>
          <w:bCs/>
        </w:rPr>
        <w:t xml:space="preserve">sian) and 40 adults (18-21; mean age = 18.83, </w:t>
      </w:r>
      <w:proofErr w:type="spellStart"/>
      <w:r w:rsidRPr="00E515C2">
        <w:rPr>
          <w:b w:val="0"/>
          <w:bCs/>
        </w:rPr>
        <w:t>sd</w:t>
      </w:r>
      <w:proofErr w:type="spellEnd"/>
      <w:r w:rsidRPr="00E515C2">
        <w:rPr>
          <w:b w:val="0"/>
          <w:bCs/>
        </w:rPr>
        <w:t xml:space="preserve"> age = 0.73; 10 M, 30 F; race 10% </w:t>
      </w:r>
      <w:r w:rsidR="005A380C" w:rsidRPr="00E515C2">
        <w:rPr>
          <w:b w:val="0"/>
          <w:bCs/>
        </w:rPr>
        <w:t>H</w:t>
      </w:r>
      <w:r w:rsidRPr="00E515C2">
        <w:rPr>
          <w:b w:val="0"/>
          <w:bCs/>
        </w:rPr>
        <w:t xml:space="preserve">ispanic, 30% </w:t>
      </w:r>
      <w:r w:rsidR="005A380C" w:rsidRPr="00E515C2">
        <w:rPr>
          <w:b w:val="0"/>
          <w:bCs/>
        </w:rPr>
        <w:t>A</w:t>
      </w:r>
      <w:r w:rsidRPr="00E515C2">
        <w:rPr>
          <w:b w:val="0"/>
          <w:bCs/>
        </w:rPr>
        <w:t xml:space="preserve">sian, 2.5% </w:t>
      </w:r>
      <w:r w:rsidR="005A380C" w:rsidRPr="00E515C2">
        <w:rPr>
          <w:b w:val="0"/>
          <w:bCs/>
        </w:rPr>
        <w:t>B</w:t>
      </w:r>
      <w:r w:rsidRPr="00E515C2">
        <w:rPr>
          <w:b w:val="0"/>
          <w:bCs/>
        </w:rPr>
        <w:t xml:space="preserve">lack, 57.5% </w:t>
      </w:r>
      <w:r w:rsidR="005A380C" w:rsidRPr="00E515C2">
        <w:rPr>
          <w:b w:val="0"/>
          <w:bCs/>
        </w:rPr>
        <w:t>W</w:t>
      </w:r>
      <w:r w:rsidRPr="00E515C2">
        <w:rPr>
          <w:b w:val="0"/>
          <w:bCs/>
        </w:rPr>
        <w:t xml:space="preserve">hite). </w:t>
      </w:r>
      <w:r w:rsidR="0098782D" w:rsidRPr="00E515C2">
        <w:rPr>
          <w:b w:val="0"/>
          <w:bCs/>
        </w:rPr>
        <w:t>Two</w:t>
      </w:r>
      <w:r w:rsidR="005C0049" w:rsidRPr="00E515C2">
        <w:rPr>
          <w:b w:val="0"/>
          <w:bCs/>
        </w:rPr>
        <w:t xml:space="preserve"> child</w:t>
      </w:r>
      <w:r w:rsidR="0098782D" w:rsidRPr="00E515C2">
        <w:rPr>
          <w:b w:val="0"/>
          <w:bCs/>
        </w:rPr>
        <w:t>ren did not complete all sorts and</w:t>
      </w:r>
      <w:r w:rsidR="005C0049" w:rsidRPr="00E515C2">
        <w:rPr>
          <w:b w:val="0"/>
          <w:bCs/>
        </w:rPr>
        <w:t xml:space="preserve"> w</w:t>
      </w:r>
      <w:r w:rsidR="0098782D" w:rsidRPr="00E515C2">
        <w:rPr>
          <w:b w:val="0"/>
          <w:bCs/>
        </w:rPr>
        <w:t>ere</w:t>
      </w:r>
      <w:r w:rsidR="005C0049" w:rsidRPr="00E515C2">
        <w:rPr>
          <w:b w:val="0"/>
          <w:bCs/>
        </w:rPr>
        <w:t xml:space="preserve"> excluded </w:t>
      </w:r>
      <w:r w:rsidR="0098782D" w:rsidRPr="00E515C2">
        <w:rPr>
          <w:b w:val="0"/>
          <w:bCs/>
        </w:rPr>
        <w:t>from the sorts they did not complete</w:t>
      </w:r>
      <w:r w:rsidR="005C0049" w:rsidRPr="00E515C2">
        <w:rPr>
          <w:b w:val="0"/>
          <w:bCs/>
        </w:rPr>
        <w:t xml:space="preserve">. </w:t>
      </w:r>
      <w:r w:rsidRPr="00E515C2">
        <w:rPr>
          <w:b w:val="0"/>
          <w:bCs/>
        </w:rPr>
        <w:t xml:space="preserve">We aimed to have 30 children in each age bin but had to stop data collection early </w:t>
      </w:r>
      <w:r w:rsidR="00DA4089" w:rsidRPr="00E515C2">
        <w:rPr>
          <w:b w:val="0"/>
          <w:bCs/>
        </w:rPr>
        <w:t>because of</w:t>
      </w:r>
      <w:r w:rsidRPr="00E515C2">
        <w:rPr>
          <w:b w:val="0"/>
          <w:bCs/>
        </w:rPr>
        <w:t xml:space="preserve"> the COVID-19 outbreak</w:t>
      </w:r>
      <w:r w:rsidR="005C0049" w:rsidRPr="00E515C2">
        <w:rPr>
          <w:b w:val="0"/>
          <w:bCs/>
        </w:rPr>
        <w:t>; the sample reported here includes</w:t>
      </w:r>
      <w:r w:rsidRPr="00E515C2">
        <w:rPr>
          <w:b w:val="0"/>
          <w:bCs/>
        </w:rPr>
        <w:t xml:space="preserve"> 21 3-year-olds, 35 4-year-olds, 28 5-year-olds, and 23 6-year-olds. 20 participants per subgroup </w:t>
      </w:r>
      <w:r w:rsidR="00156CEB" w:rsidRPr="00E515C2">
        <w:rPr>
          <w:b w:val="0"/>
          <w:bCs/>
        </w:rPr>
        <w:t xml:space="preserve">has </w:t>
      </w:r>
      <w:r w:rsidRPr="00E515C2">
        <w:rPr>
          <w:b w:val="0"/>
          <w:bCs/>
        </w:rPr>
        <w:t>provide</w:t>
      </w:r>
      <w:r w:rsidR="00156CEB" w:rsidRPr="00E515C2">
        <w:rPr>
          <w:b w:val="0"/>
          <w:bCs/>
        </w:rPr>
        <w:t>d</w:t>
      </w:r>
      <w:r w:rsidRPr="00E515C2">
        <w:rPr>
          <w:b w:val="0"/>
          <w:bCs/>
        </w:rPr>
        <w:t xml:space="preserve"> sufficient power for most cluster analysis techniques</w:t>
      </w:r>
      <w:r w:rsidR="0089231C" w:rsidRPr="00E515C2">
        <w:rPr>
          <w:b w:val="0"/>
          <w:bCs/>
        </w:rPr>
        <w:t xml:space="preserve"> </w:t>
      </w:r>
      <w:r w:rsidR="0089231C" w:rsidRPr="00E515C2">
        <w:rPr>
          <w:b w:val="0"/>
          <w:bCs/>
        </w:rPr>
        <w:fldChar w:fldCharType="begin" w:fldLock="1"/>
      </w:r>
      <w:r w:rsidR="0089231C" w:rsidRPr="00E515C2">
        <w:rPr>
          <w:b w:val="0"/>
          <w:bCs/>
        </w:rPr>
        <w:instrText>ADDIN CSL_CITATION {"citationItems":[{"id":"ITEM-1","itemData":{"abstract":"Cluster algorithms are gaining in popularity due to their compelling ability to identify discrete subgroups in data, and their increasing accessibility in mainstream programming languages and statistical software. While researchers can follow guidelines to choose the right algorithms, and to determine what constitutes convincing clustering, there are no firmly established ways of computing a priori statistical power for cluster analysis. Here, we take a simulation approach to estimate power and classification accuracy for popular analysis pipelines. We systematically varied cluster size, number of clusters, number of different features between clusters, effect size within each different feature, and cluster covariance structure in generated datasets. We then subjected these datasets to common dimensionality reduction approaches (none, multi-dimensional scaling, or uniform manifold approximation and projection) and cluster algorithms (k-means, hierarchical agglomerative clustering with Ward linkage and Euclidean distance, or average linkage and cosine distance, HDBSCAN). Furthermore, we simulated additional datasets to explore the effect of sample size and cluster separation on statistical power and classification accuracy. We found that clustering outcomes were driven by large effect sizes or the accumulation of many smaller effects across features, and were mostly unaffected by differences in covariance structure. Sufficient statistical power can be achieved with relatively small samples (N=20 per subgroup), provided cluster separation is large ({\\Delta}=4). Finally, we discuss whether fuzzy clustering (c-means) could provide a more parsimonious alternative for identifying separable multivariate normal distributions, particularly those with lower centroid separation.","author":[{"dropping-particle":"","family":"Dalmaijer","given":"E. S.","non-dropping-particle":"","parse-names":false,"suffix":""},{"dropping-particle":"","family":"Nord","given":"C. L.","non-dropping-particle":"","parse-names":false,"suffix":""},{"dropping-particle":"","family":"Astle","given":"D. E.","non-dropping-particle":"","parse-names":false,"suffix":""}],"container-title":"arXiv","id":"ITEM-1","issued":{"date-parts":[["2020","2","29"]]},"publisher":"arXiv","title":"Statistical power for cluster analysis","type":"article-journal"},"uris":["http://www.mendeley.com/documents/?uuid=188c12b6-0292-3bcb-b3fd-817e066a14de"]}],"mendeley":{"formattedCitation":"(Dalmaijer et al., 2020)","plainTextFormattedCitation":"(Dalmaijer et al., 2020)","previouslyFormattedCitation":"(Dalmaijer et al., 2020)"},"properties":{"noteIndex":0},"schema":"https://github.com/citation-style-language/schema/raw/master/csl-citation.json"}</w:instrText>
      </w:r>
      <w:r w:rsidR="0089231C" w:rsidRPr="00E515C2">
        <w:rPr>
          <w:b w:val="0"/>
          <w:bCs/>
        </w:rPr>
        <w:fldChar w:fldCharType="separate"/>
      </w:r>
      <w:r w:rsidR="0089231C" w:rsidRPr="00E515C2">
        <w:rPr>
          <w:b w:val="0"/>
          <w:bCs/>
          <w:noProof/>
        </w:rPr>
        <w:t>(Dalmaijer et al., 2020)</w:t>
      </w:r>
      <w:r w:rsidR="0089231C" w:rsidRPr="00E515C2">
        <w:rPr>
          <w:b w:val="0"/>
          <w:bCs/>
        </w:rPr>
        <w:fldChar w:fldCharType="end"/>
      </w:r>
      <w:r w:rsidR="00270C57" w:rsidRPr="00E515C2">
        <w:rPr>
          <w:b w:val="0"/>
          <w:bCs/>
        </w:rPr>
        <w:t>,</w:t>
      </w:r>
      <w:r w:rsidRPr="00E515C2">
        <w:rPr>
          <w:b w:val="0"/>
          <w:bCs/>
        </w:rPr>
        <w:t xml:space="preserve"> and our sample size is comparable to those used in past studies using the spatial arrangement method with children (n = 18 per group, Unger et al., 2016). </w:t>
      </w:r>
    </w:p>
    <w:p w14:paraId="68C9D3D9" w14:textId="233F9114" w:rsidR="00B4731D" w:rsidRPr="00E515C2" w:rsidRDefault="00EF66FD" w:rsidP="00E515C2">
      <w:pPr>
        <w:pStyle w:val="Heading2"/>
        <w:keepLines w:val="0"/>
        <w:spacing w:before="200" w:after="60" w:line="480" w:lineRule="auto"/>
        <w:rPr>
          <w:b w:val="0"/>
          <w:bCs/>
          <w:i/>
        </w:rPr>
      </w:pPr>
      <w:bookmarkStart w:id="6" w:name="_z5o108p2pcpe" w:colFirst="0" w:colLast="0"/>
      <w:bookmarkEnd w:id="6"/>
      <w:r>
        <w:t>Stimuli</w:t>
      </w:r>
      <w:r w:rsidR="00E86AB9">
        <w:t xml:space="preserve">. </w:t>
      </w:r>
      <w:r w:rsidR="00E86AB9">
        <w:rPr>
          <w:b w:val="0"/>
          <w:bCs/>
        </w:rPr>
        <w:t>S</w:t>
      </w:r>
      <w:r w:rsidRPr="00E515C2">
        <w:rPr>
          <w:b w:val="0"/>
          <w:bCs/>
        </w:rPr>
        <w:t xml:space="preserve">timuli were </w:t>
      </w:r>
      <w:r w:rsidR="002D276B" w:rsidRPr="00E515C2">
        <w:rPr>
          <w:b w:val="0"/>
          <w:bCs/>
        </w:rPr>
        <w:t xml:space="preserve">drawn </w:t>
      </w:r>
      <w:r w:rsidRPr="00E515C2">
        <w:rPr>
          <w:b w:val="0"/>
          <w:bCs/>
        </w:rPr>
        <w:t>from the Interdisciplinary Affective Science Laboratory (</w:t>
      </w:r>
      <w:proofErr w:type="spellStart"/>
      <w:r w:rsidRPr="00E515C2">
        <w:rPr>
          <w:b w:val="0"/>
          <w:bCs/>
        </w:rPr>
        <w:t>IASLab</w:t>
      </w:r>
      <w:proofErr w:type="spellEnd"/>
      <w:r w:rsidRPr="00E515C2">
        <w:rPr>
          <w:b w:val="0"/>
          <w:bCs/>
        </w:rPr>
        <w:t>) Facial Stimuli Set.</w:t>
      </w:r>
      <w:r w:rsidRPr="00E515C2">
        <w:rPr>
          <w:b w:val="0"/>
          <w:bCs/>
          <w:vertAlign w:val="superscript"/>
        </w:rPr>
        <w:footnoteReference w:id="1"/>
      </w:r>
      <w:r w:rsidRPr="00E515C2">
        <w:rPr>
          <w:b w:val="0"/>
          <w:bCs/>
        </w:rPr>
        <w:t xml:space="preserve"> </w:t>
      </w:r>
      <w:r w:rsidR="002D276B" w:rsidRPr="00E515C2">
        <w:rPr>
          <w:b w:val="0"/>
          <w:bCs/>
        </w:rPr>
        <w:t>We selected a</w:t>
      </w:r>
      <w:r w:rsidRPr="00E515C2">
        <w:rPr>
          <w:b w:val="0"/>
          <w:bCs/>
        </w:rPr>
        <w:t xml:space="preserve">ctors </w:t>
      </w:r>
      <w:r w:rsidR="002D276B" w:rsidRPr="00E515C2">
        <w:rPr>
          <w:b w:val="0"/>
          <w:bCs/>
        </w:rPr>
        <w:t xml:space="preserve">with the </w:t>
      </w:r>
      <w:r w:rsidRPr="00E515C2">
        <w:rPr>
          <w:b w:val="0"/>
          <w:bCs/>
        </w:rPr>
        <w:t xml:space="preserve">highest average accuracy ratings and no facial hair. The stimuli </w:t>
      </w:r>
      <w:r w:rsidR="002D276B" w:rsidRPr="00E515C2">
        <w:rPr>
          <w:b w:val="0"/>
          <w:bCs/>
        </w:rPr>
        <w:t xml:space="preserve">were designated by </w:t>
      </w:r>
      <w:proofErr w:type="spellStart"/>
      <w:r w:rsidR="002D276B" w:rsidRPr="00E515C2">
        <w:rPr>
          <w:b w:val="0"/>
          <w:bCs/>
        </w:rPr>
        <w:t>IASLab</w:t>
      </w:r>
      <w:proofErr w:type="spellEnd"/>
      <w:r w:rsidR="002D276B" w:rsidRPr="00E515C2">
        <w:rPr>
          <w:b w:val="0"/>
          <w:bCs/>
        </w:rPr>
        <w:t xml:space="preserve"> as </w:t>
      </w:r>
      <w:r w:rsidRPr="00E515C2">
        <w:rPr>
          <w:b w:val="0"/>
          <w:bCs/>
        </w:rPr>
        <w:t xml:space="preserve">open and closed mouth </w:t>
      </w:r>
      <w:r w:rsidR="002D276B" w:rsidRPr="00E515C2">
        <w:rPr>
          <w:b w:val="0"/>
          <w:bCs/>
        </w:rPr>
        <w:t xml:space="preserve">versions </w:t>
      </w:r>
      <w:r w:rsidRPr="00E515C2">
        <w:rPr>
          <w:b w:val="0"/>
          <w:bCs/>
        </w:rPr>
        <w:t xml:space="preserve">of anger, calm, disgust, excitement, fear, happiness, neutral, sadness, and surprise for a total of 18 images in each sorting </w:t>
      </w:r>
      <w:r w:rsidR="006734DF" w:rsidRPr="00E515C2">
        <w:rPr>
          <w:b w:val="0"/>
          <w:bCs/>
        </w:rPr>
        <w:t>condition</w:t>
      </w:r>
      <w:r w:rsidRPr="00E515C2">
        <w:rPr>
          <w:b w:val="0"/>
          <w:bCs/>
        </w:rPr>
        <w:t xml:space="preserve">. </w:t>
      </w:r>
      <w:r w:rsidR="00DA4089" w:rsidRPr="00E515C2">
        <w:rPr>
          <w:b w:val="0"/>
          <w:bCs/>
        </w:rPr>
        <w:t xml:space="preserve">To </w:t>
      </w:r>
      <w:r w:rsidR="002D276B" w:rsidRPr="00E515C2">
        <w:rPr>
          <w:b w:val="0"/>
          <w:bCs/>
        </w:rPr>
        <w:t xml:space="preserve">test for the robustness of any possible effects, each participant completed two sorting conditions. </w:t>
      </w:r>
      <w:r w:rsidRPr="00E515C2">
        <w:rPr>
          <w:b w:val="0"/>
          <w:bCs/>
        </w:rPr>
        <w:t xml:space="preserve">One sorting </w:t>
      </w:r>
      <w:r w:rsidR="00707F56" w:rsidRPr="00E515C2">
        <w:rPr>
          <w:b w:val="0"/>
          <w:bCs/>
        </w:rPr>
        <w:t xml:space="preserve">condition </w:t>
      </w:r>
      <w:r w:rsidRPr="00E515C2">
        <w:rPr>
          <w:b w:val="0"/>
          <w:bCs/>
        </w:rPr>
        <w:t xml:space="preserve">consisted of 18 </w:t>
      </w:r>
      <w:r w:rsidR="002D276B" w:rsidRPr="00E515C2">
        <w:rPr>
          <w:b w:val="0"/>
          <w:bCs/>
        </w:rPr>
        <w:t xml:space="preserve">different facial configurations posed by the same </w:t>
      </w:r>
      <w:r w:rsidRPr="00E515C2">
        <w:rPr>
          <w:b w:val="0"/>
          <w:bCs/>
        </w:rPr>
        <w:t>individual</w:t>
      </w:r>
      <w:r w:rsidR="002D276B" w:rsidRPr="00E515C2">
        <w:rPr>
          <w:b w:val="0"/>
          <w:bCs/>
        </w:rPr>
        <w:t xml:space="preserve">; the other </w:t>
      </w:r>
      <w:r w:rsidRPr="00E515C2">
        <w:rPr>
          <w:b w:val="0"/>
          <w:bCs/>
        </w:rPr>
        <w:t>sort</w:t>
      </w:r>
      <w:r w:rsidR="002D276B" w:rsidRPr="00E515C2">
        <w:rPr>
          <w:b w:val="0"/>
          <w:bCs/>
        </w:rPr>
        <w:t xml:space="preserve">ing </w:t>
      </w:r>
      <w:r w:rsidR="00596E8D" w:rsidRPr="00E515C2">
        <w:rPr>
          <w:b w:val="0"/>
          <w:bCs/>
        </w:rPr>
        <w:t xml:space="preserve">condition </w:t>
      </w:r>
      <w:r w:rsidRPr="00E515C2">
        <w:rPr>
          <w:b w:val="0"/>
          <w:bCs/>
        </w:rPr>
        <w:t>consisted of 18 different individuals (half male and half female, with a male and female for each emotion).</w:t>
      </w:r>
      <w:r w:rsidR="002D276B" w:rsidRPr="00E515C2">
        <w:rPr>
          <w:b w:val="0"/>
          <w:bCs/>
        </w:rPr>
        <w:t xml:space="preserve"> In this manner, the Same Individual condition reveals how participants construe different facial configurations from one individual, whereas the Different Individual condition reflects a generalization across </w:t>
      </w:r>
      <w:r w:rsidR="002D276B" w:rsidRPr="00E515C2">
        <w:rPr>
          <w:b w:val="0"/>
          <w:bCs/>
        </w:rPr>
        <w:lastRenderedPageBreak/>
        <w:t>individual actors</w:t>
      </w:r>
      <w:r w:rsidR="00B4731D" w:rsidRPr="00E515C2">
        <w:rPr>
          <w:b w:val="0"/>
          <w:bCs/>
        </w:rPr>
        <w:t>, allowing examin</w:t>
      </w:r>
      <w:r w:rsidR="00E76B09">
        <w:rPr>
          <w:b w:val="0"/>
          <w:bCs/>
        </w:rPr>
        <w:t>ation</w:t>
      </w:r>
      <w:r w:rsidR="00B4731D" w:rsidRPr="00E515C2">
        <w:rPr>
          <w:b w:val="0"/>
          <w:bCs/>
        </w:rPr>
        <w:t xml:space="preserve"> </w:t>
      </w:r>
      <w:r w:rsidR="00E76B09">
        <w:rPr>
          <w:b w:val="0"/>
          <w:bCs/>
        </w:rPr>
        <w:t>o</w:t>
      </w:r>
      <w:r w:rsidR="00B4731D" w:rsidRPr="00E515C2">
        <w:rPr>
          <w:b w:val="0"/>
          <w:bCs/>
        </w:rPr>
        <w:t xml:space="preserve">f </w:t>
      </w:r>
      <w:r w:rsidR="00E76B09">
        <w:rPr>
          <w:b w:val="0"/>
          <w:bCs/>
        </w:rPr>
        <w:t xml:space="preserve">whether </w:t>
      </w:r>
      <w:r w:rsidR="00B4731D" w:rsidRPr="00E515C2">
        <w:rPr>
          <w:b w:val="0"/>
          <w:bCs/>
        </w:rPr>
        <w:t>similar sorting patterns emerge when a variety of different perceptual features are changing (facial cue, identity, race, and gender).</w:t>
      </w:r>
    </w:p>
    <w:p w14:paraId="1064E656" w14:textId="76B71F87" w:rsidR="00BB5940" w:rsidRDefault="008D341A" w:rsidP="00D9087D">
      <w:pPr>
        <w:spacing w:line="480" w:lineRule="auto"/>
        <w:ind w:firstLine="720"/>
      </w:pPr>
      <w:r>
        <w:rPr>
          <w:i/>
        </w:rPr>
        <w:t xml:space="preserve">Ratings </w:t>
      </w:r>
      <w:r w:rsidR="002B4763">
        <w:rPr>
          <w:i/>
        </w:rPr>
        <w:t xml:space="preserve">of </w:t>
      </w:r>
      <w:r w:rsidR="00EF66FD">
        <w:rPr>
          <w:i/>
        </w:rPr>
        <w:t xml:space="preserve">stimuli. </w:t>
      </w:r>
      <w:r w:rsidR="00637385">
        <w:t>Fifty</w:t>
      </w:r>
      <w:r w:rsidR="00EF66FD">
        <w:t xml:space="preserve"> undergraduates who did not participate in the sorting task completed 7-point Likert ratings of</w:t>
      </w:r>
      <w:r w:rsidR="00B71134">
        <w:t xml:space="preserve"> bipolar</w:t>
      </w:r>
      <w:r w:rsidR="00EF66FD">
        <w:t xml:space="preserve"> valence and arousal </w:t>
      </w:r>
      <w:r w:rsidR="0089231C">
        <w:fldChar w:fldCharType="begin" w:fldLock="1"/>
      </w:r>
      <w:r w:rsidR="0089231C">
        <w:instrText>ADDIN CSL_CITATION {"citationItems":[{"id":"ITEM-1","itemData":{"DOI":"10.3758/s13428-012-0314-x","ISSN":"1554351X","PMID":"23404613","abstract":"Information about the affective meanings of words is used by researchers working on emotions and moods, word recognition and memory, and text-based sentiment analysis. Three components of emotions are traditionally distinguished: valence (the pleasantness of a stimulus), arousal (the intensity of emotion provoked by a stimulus), and dominance (the degree of control exerted by a stimulus). Thus far, nearly all research has been based on the ANEW norms collected by Bradley and Lang (1999) for 1,034 words. We extended that database to nearly 14,000 English lemmas, providing researchers with a much richer source of information, including gender, age, and educational differences in emotion norms. As an example of the new possibilities, we included stimuli from nearly all of the category norms (e.g., types of diseases, occupations, and taboo words) collected by Van Overschelde, Rawson, and Dunlosky (Journal of Memory and Language 50:289-335, 2004), making it possible to include affect in studies of semantic memory. © 2013 Psychonomic Society, Inc.","author":[{"dropping-particle":"","family":"Warriner","given":"Amy Beth","non-dropping-particle":"","parse-names":false,"suffix":""},{"dropping-particle":"","family":"Kuperman","given":"Victor","non-dropping-particle":"","parse-names":false,"suffix":""},{"dropping-particle":"","family":"Brysbaert","given":"Marc","non-dropping-particle":"","parse-names":false,"suffix":""}],"container-title":"Behavior Research Methods","id":"ITEM-1","issue":"4","issued":{"date-parts":[["2013","12","13"]]},"page":"1191-1207","publisher":"Springer","title":"Norms of valence, arousal, and dominance for 13,915 English lemmas","type":"article-journal","volume":"45"},"uris":["http://www.mendeley.com/documents/?uuid=9045b9a2-d7c9-317f-9922-f0f6c4abf646"]}],"mendeley":{"formattedCitation":"(Warriner et al., 2013)","plainTextFormattedCitation":"(Warriner et al., 2013)","previouslyFormattedCitation":"(Warriner et al., 2013)"},"properties":{"noteIndex":0},"schema":"https://github.com/citation-style-language/schema/raw/master/csl-citation.json"}</w:instrText>
      </w:r>
      <w:r w:rsidR="0089231C">
        <w:fldChar w:fldCharType="separate"/>
      </w:r>
      <w:r w:rsidR="0089231C" w:rsidRPr="0089231C">
        <w:rPr>
          <w:noProof/>
        </w:rPr>
        <w:t>(Warriner et al., 2013)</w:t>
      </w:r>
      <w:r w:rsidR="0089231C">
        <w:fldChar w:fldCharType="end"/>
      </w:r>
      <w:r w:rsidR="00C40592">
        <w:t xml:space="preserve"> for each image. We also used</w:t>
      </w:r>
      <w:r w:rsidR="00EF66FD">
        <w:t xml:space="preserve"> </w:t>
      </w:r>
      <w:r w:rsidR="0057211F">
        <w:t xml:space="preserve">the </w:t>
      </w:r>
      <w:r w:rsidR="00EF66FD">
        <w:t xml:space="preserve">Evaluative Space Grid </w:t>
      </w:r>
      <w:r w:rsidR="0045001A">
        <w:t>(ESG</w:t>
      </w:r>
      <w:r w:rsidR="002B4763">
        <w:t>; Larsen, et al., 2009</w:t>
      </w:r>
      <w:r w:rsidR="0045001A">
        <w:t xml:space="preserve">) </w:t>
      </w:r>
      <w:r w:rsidR="002C24E3">
        <w:t xml:space="preserve">method </w:t>
      </w:r>
      <w:r w:rsidR="00C40592">
        <w:t xml:space="preserve">to collect </w:t>
      </w:r>
      <w:r w:rsidR="00EF66FD">
        <w:t xml:space="preserve">ratings of </w:t>
      </w:r>
      <w:r w:rsidR="00B71134">
        <w:t xml:space="preserve">bivariate valence (i.e., ratings of </w:t>
      </w:r>
      <w:r w:rsidR="00EF66FD">
        <w:t>positivity and negativity</w:t>
      </w:r>
      <w:r w:rsidR="00B71134">
        <w:t>)</w:t>
      </w:r>
      <w:r w:rsidR="00134AEF">
        <w:t xml:space="preserve">. </w:t>
      </w:r>
      <w:r w:rsidR="00A64F78">
        <w:t>Valence is often treated as a</w:t>
      </w:r>
      <w:r w:rsidR="00B71134">
        <w:t xml:space="preserve"> bipolar</w:t>
      </w:r>
      <w:r w:rsidR="00A64F78">
        <w:t xml:space="preserve"> measure ranging from negative at one pole to positive at the other</w:t>
      </w:r>
      <w:r w:rsidR="00B71134">
        <w:t xml:space="preserve"> with a neutral midpoint</w:t>
      </w:r>
      <w:r w:rsidR="00A64F78">
        <w:t xml:space="preserve">. However, </w:t>
      </w:r>
      <w:r w:rsidR="00B71134">
        <w:t>bivariate valence—r</w:t>
      </w:r>
      <w:r w:rsidR="00A64F78">
        <w:t>epresenting positivity and negativity in a two-dimensional space</w:t>
      </w:r>
      <w:r w:rsidR="00B71134">
        <w:t>—</w:t>
      </w:r>
      <w:r w:rsidR="00A64F78">
        <w:t>has been found to more accurately capture emotional experience</w:t>
      </w:r>
      <w:r w:rsidR="0089231C">
        <w:t xml:space="preserve"> </w:t>
      </w:r>
      <w:r w:rsidR="0089231C">
        <w:fldChar w:fldCharType="begin" w:fldLock="1"/>
      </w:r>
      <w:r w:rsidR="00875657">
        <w:instrText>ADDIN CSL_CITATION {"citationItems":[{"id":"ITEM-1","itemData":{"DOI":"10.1037/a0021846","ISSN":"00223514","PMID":"21219075","abstract":"Emotion theorists have long debated whether valence, which ranges from pleasant to unpleasant states, is an irreducible aspect of the experience of emotion or whether positivity and negativity are separable in experience. If valence is irreducible, it follows that people cannot feel happy and sad at the same time. Conversely, if positivity and negativity are separable, people may be able to experience such mixed emotions. The authors tested several alternative interpretations for prior evidence that happiness and sadness can co-occur in bittersweet situations (i.e., those containing both pleasant and unpleasant aspects). One possibility is that subjects who reported mixed emotions merely vacillated between happiness and sadness. The authors tested this hypothesis in Studies 1-3 by asking subjects to complete online continuous measures of happiness and sadness. Subjects reported more simultaneously mixed emotions during a bittersweet film clip than during a control clip. Another possibility is that subjects in earlier studies reported mixed emotions only because they were explicitly asked whether they felt happy and sad. The authors tested this hypothesis in Studies 4-6 with open-ended measures of emotion. Subjects were more likely to report mixed emotions after the bittersweet clip than the control clip. Both patterns occurred even when subjects were told that they were not expected to report mixed emotions (Studies 2 and 5) and among subjects who did not previously believe that people could simultaneously feel happy and sad (Studies 3 and 6). These results provide further evidence that positivity and negativity are separable in experience. © 2011 American Psychological Association.","author":[{"dropping-particle":"","family":"Larsen","given":"Jeff T.","non-dropping-particle":"","parse-names":false,"suffix":""},{"dropping-particle":"","family":"McGraw","given":"A. Peter","non-dropping-particle":"","parse-names":false,"suffix":""}],"container-title":"Journal of Personality and Social Psychology","id":"ITEM-1","issue":"6","issued":{"date-parts":[["2011","6"]]},"page":"1095-1110","title":"Further evidence for mixed emotions","type":"article-journal","volume":"100"},"uris":["http://www.mendeley.com/documents/?uuid=aa232505-42cd-3d6b-a244-ae88027e81e8"]},{"id":"ITEM-2","itemData":{"abstract":"(19X5') proposed a \"consensual\" structure of affect based on J. A. Russell's (1980) circumplcx. The authors\" review of the literature indicates that this 2-factor model captures robust structural properties of self-rated mood. Nevertheless, the evidence also indicates that the circumplcx does not fit the data closely and needs to be refined. Most notably, the model's dimensions are not entirely independent: moreover, with the exception of Pleasantness-Unpleasantness, they are not completely bipolar. More generally, the data suggest a model that falls somewhere between classic simple structure and a true circumplex. The authors then examine two of the dimensions imbedded in this structure, which they label Negative Activation (NA) and Positive Activation (PA). The authors argue that PA and NA represent the subjective components of broader biobchavioral systems of approach and withdrawal, respectively. The authors conclude by demonstrating how this framework helps to clarify various affect-related phenomena, including circadian rhythms, sleep, and the mood disorders. On the basis of a review and reanalysis of the existing data, Watson and Tellegen (1985) concluded that \"a basic two-dimensional structure of affect emerges across a number of different lines of research and a very large number of analyses\" (p. 234). They noted, moreover, that this structure emerged even in data sets compromised by methodological problems such as acquiescence bias and inappropriate response formats. Accordingly, they argued that this structure now was \"firmly established as the basic structure of English-language affect at the general factor level\" (p. 219). More than a decade has passed since Watson and Tellegen (1985) articulated this \"consensual\" model. The model has stimulated an enormous body of research, including a growing literature using advanced data analytic techniques (such as confirma-tory factor analysis) that were not widely available in 1985-on the adequacy of the model itself. How has it fared in the face of such scrutiny? Can it still be accepted as the basic structure of affect at the general factor level? Moreover, what have we learned about the basic dimensions of mood? The goal of this article is to examine these questions in light of contemporary data. We begin by examining the validity of this two-factor model. We then explore a specific conceptualization of this model that emphasizes the importance of two dimensions of activation. Our primary focus th…","author":[{"dropping-particle":"","family":"Watson","given":"David","non-dropping-particle":"","parse-names":false,"suffix":""},{"dropping-particle":"","family":"Wiese","given":"David","non-dropping-particle":"","parse-names":false,"suffix":""},{"dropping-particle":"","family":"Vaidya","given":"Jatin","non-dropping-particle":"","parse-names":false,"suffix":""},{"dropping-particle":"","family":"Tellegen","given":"Auke","non-dropping-particle":"","parse-names":false,"suffix":""},{"dropping-particle":"","family":"Watson","given":"D","non-dropping-particle":"","parse-names":false,"suffix":""},{"dropping-particle":"","family":"Tellegen","given":"A","non-dropping-particle":"","parse-names":false,"suffix":""},{"dropping-particle":"","family":"David","given":"Wiese","non-dropping-particle":"","parse-names":false,"suffix":""}],"container-title":"Journal ol' Personality and Social Psychology","id":"ITEM-2","issue":"5","issued":{"date-parts":[["1999"]]},"number-of-pages":"820-858","title":"The Two General Activation Systems of Affect: Structural Findings, Evolutionary Considerations, and Psychobiological Evidence The Affect Circumplex Historical Overview","type":"report","volume":"76"},"uris":["http://www.mendeley.com/documents/?uuid=f80e67ed-8b7f-3884-9fd3-d19b452649ec"]}],"mendeley":{"formattedCitation":"(Larsen &amp; McGraw, 2011; Watson et al., 1999)","plainTextFormattedCitation":"(Larsen &amp; McGraw, 2011; Watson et al., 1999)","previouslyFormattedCitation":"(Larsen &amp; McGraw, 2011; Watson et al., 1999)"},"properties":{"noteIndex":0},"schema":"https://github.com/citation-style-language/schema/raw/master/csl-citation.json"}</w:instrText>
      </w:r>
      <w:r w:rsidR="0089231C">
        <w:fldChar w:fldCharType="separate"/>
      </w:r>
      <w:r w:rsidR="0089231C" w:rsidRPr="0089231C">
        <w:rPr>
          <w:noProof/>
        </w:rPr>
        <w:t>(Larsen &amp; McGraw, 2011; Watson et al., 1999)</w:t>
      </w:r>
      <w:r w:rsidR="0089231C">
        <w:fldChar w:fldCharType="end"/>
      </w:r>
      <w:r w:rsidR="00A64F78">
        <w:t xml:space="preserve">. Traditional </w:t>
      </w:r>
      <w:r w:rsidR="004F62CC">
        <w:t xml:space="preserve">bipolar </w:t>
      </w:r>
      <w:r w:rsidR="00A64F78">
        <w:t xml:space="preserve">valence scales </w:t>
      </w:r>
      <w:r w:rsidR="002C24E3">
        <w:t xml:space="preserve">pose interpretive challenges: </w:t>
      </w:r>
      <w:r w:rsidR="00A64F78">
        <w:t xml:space="preserve">scores in the middle of the scale could indicate that the individual perceives the stimulus as neither positive nor negative (indifference, neutrality), that the individual perceives a mix of positivity and negativity (ambivalence, multiple emotions), or that the perceiver is uncertain (a stimulus could be either positive or negative depending upon the context). The </w:t>
      </w:r>
      <w:r w:rsidR="002C24E3">
        <w:t>ESG method</w:t>
      </w:r>
      <w:r w:rsidR="00A64F78">
        <w:t xml:space="preserve"> disentang</w:t>
      </w:r>
      <w:r w:rsidR="00A805E6">
        <w:t>les</w:t>
      </w:r>
      <w:r w:rsidR="00A64F78">
        <w:t xml:space="preserve"> these possibilities by presenting participants with </w:t>
      </w:r>
      <w:r w:rsidR="0045001A">
        <w:t xml:space="preserve">a square </w:t>
      </w:r>
      <w:r w:rsidR="002C24E3">
        <w:t xml:space="preserve">depicting </w:t>
      </w:r>
      <w:r w:rsidR="0045001A">
        <w:t>a 5-point positivity scale on one axis and a 5-point negativity scale on the other</w:t>
      </w:r>
      <w:r w:rsidR="00A64F78">
        <w:t>,</w:t>
      </w:r>
      <w:r w:rsidR="00C40592">
        <w:t xml:space="preserve"> allowing</w:t>
      </w:r>
      <w:r w:rsidR="00A7524D">
        <w:t xml:space="preserve"> </w:t>
      </w:r>
      <w:r w:rsidR="0045001A">
        <w:t xml:space="preserve">participants </w:t>
      </w:r>
      <w:r w:rsidR="00C40592">
        <w:t xml:space="preserve">to </w:t>
      </w:r>
      <w:r w:rsidR="0045001A">
        <w:t>select where the stimuli fall</w:t>
      </w:r>
      <w:r w:rsidR="00A64F78">
        <w:t xml:space="preserve"> along both dimensions</w:t>
      </w:r>
      <w:r w:rsidR="0045001A">
        <w:t xml:space="preserve">. </w:t>
      </w:r>
      <w:r w:rsidR="006A519D">
        <w:t>Additional details on stimuli ratings are available in the Supplemental Material.</w:t>
      </w:r>
    </w:p>
    <w:p w14:paraId="38CC80DA" w14:textId="0060C1F2" w:rsidR="00BB5940" w:rsidRPr="00E515C2" w:rsidRDefault="00EF66FD" w:rsidP="00E515C2">
      <w:pPr>
        <w:pStyle w:val="Heading3"/>
        <w:keepNext w:val="0"/>
        <w:keepLines w:val="0"/>
        <w:spacing w:line="480" w:lineRule="auto"/>
        <w:ind w:firstLine="0"/>
        <w:rPr>
          <w:b w:val="0"/>
          <w:bCs/>
        </w:rPr>
      </w:pPr>
      <w:bookmarkStart w:id="7" w:name="_ylo1qndlbql7" w:colFirst="0" w:colLast="0"/>
      <w:bookmarkEnd w:id="7"/>
      <w:r>
        <w:t>Design &amp; Procedure</w:t>
      </w:r>
      <w:r w:rsidR="00A805E6">
        <w:t xml:space="preserve">. </w:t>
      </w:r>
      <w:r w:rsidRPr="00E515C2">
        <w:rPr>
          <w:b w:val="0"/>
          <w:bCs/>
        </w:rPr>
        <w:t xml:space="preserve">Images were presented on a Dell 24: P2418HT touchscreen monitor using </w:t>
      </w:r>
      <w:proofErr w:type="spellStart"/>
      <w:r w:rsidRPr="00E515C2">
        <w:rPr>
          <w:b w:val="0"/>
          <w:bCs/>
        </w:rPr>
        <w:t>Psycho</w:t>
      </w:r>
      <w:r w:rsidR="00EE59C7" w:rsidRPr="00E515C2">
        <w:rPr>
          <w:b w:val="0"/>
          <w:bCs/>
        </w:rPr>
        <w:t>P</w:t>
      </w:r>
      <w:r w:rsidRPr="00E515C2">
        <w:rPr>
          <w:b w:val="0"/>
          <w:bCs/>
        </w:rPr>
        <w:t>y</w:t>
      </w:r>
      <w:proofErr w:type="spellEnd"/>
      <w:r w:rsidR="00EE3A81">
        <w:rPr>
          <w:b w:val="0"/>
          <w:bCs/>
        </w:rPr>
        <w:t xml:space="preserve"> </w:t>
      </w:r>
      <w:r w:rsidRPr="00E515C2">
        <w:rPr>
          <w:b w:val="0"/>
          <w:bCs/>
        </w:rPr>
        <w:t>[version v1.83.04; P</w:t>
      </w:r>
      <w:r w:rsidR="00875657" w:rsidRPr="00E515C2">
        <w:rPr>
          <w:b w:val="0"/>
          <w:bCs/>
        </w:rPr>
        <w:t>ei</w:t>
      </w:r>
      <w:r w:rsidRPr="00E515C2">
        <w:rPr>
          <w:b w:val="0"/>
          <w:bCs/>
        </w:rPr>
        <w:t xml:space="preserve">rce et al., 2019]. At the outset of each sorting </w:t>
      </w:r>
      <w:r w:rsidR="006734DF" w:rsidRPr="00E515C2">
        <w:rPr>
          <w:b w:val="0"/>
          <w:bCs/>
        </w:rPr>
        <w:t>condition</w:t>
      </w:r>
      <w:r w:rsidRPr="00E515C2">
        <w:rPr>
          <w:b w:val="0"/>
          <w:bCs/>
        </w:rPr>
        <w:t>, participants saw all the images to be sorted. The images then disappeared</w:t>
      </w:r>
      <w:r w:rsidR="00C36D57" w:rsidRPr="00E515C2">
        <w:rPr>
          <w:b w:val="0"/>
          <w:bCs/>
        </w:rPr>
        <w:t>,</w:t>
      </w:r>
      <w:r w:rsidRPr="00E515C2">
        <w:rPr>
          <w:b w:val="0"/>
          <w:bCs/>
        </w:rPr>
        <w:t xml:space="preserve"> and each image was presented one at a time in the center of the screen. Participants were instructed to arrange the images that go together</w:t>
      </w:r>
      <w:r w:rsidR="00442F85" w:rsidRPr="00E515C2">
        <w:rPr>
          <w:b w:val="0"/>
          <w:bCs/>
        </w:rPr>
        <w:t>,</w:t>
      </w:r>
      <w:r w:rsidRPr="00E515C2">
        <w:rPr>
          <w:b w:val="0"/>
          <w:bCs/>
        </w:rPr>
        <w:t xml:space="preserve"> or are the same kind of thing</w:t>
      </w:r>
      <w:r w:rsidR="00442F85" w:rsidRPr="00E515C2">
        <w:rPr>
          <w:b w:val="0"/>
          <w:bCs/>
        </w:rPr>
        <w:t>,</w:t>
      </w:r>
      <w:r w:rsidRPr="00E515C2">
        <w:rPr>
          <w:b w:val="0"/>
          <w:bCs/>
        </w:rPr>
        <w:t xml:space="preserve"> by touching the images they wished to </w:t>
      </w:r>
      <w:r w:rsidRPr="00E515C2">
        <w:rPr>
          <w:b w:val="0"/>
          <w:bCs/>
        </w:rPr>
        <w:lastRenderedPageBreak/>
        <w:t xml:space="preserve">move and dragging them to </w:t>
      </w:r>
      <w:r w:rsidR="00C36D57" w:rsidRPr="00E515C2">
        <w:rPr>
          <w:b w:val="0"/>
          <w:bCs/>
        </w:rPr>
        <w:t xml:space="preserve">any location they wished on </w:t>
      </w:r>
      <w:r w:rsidRPr="00E515C2">
        <w:rPr>
          <w:b w:val="0"/>
          <w:bCs/>
        </w:rPr>
        <w:t xml:space="preserve">the grid. </w:t>
      </w:r>
      <w:r w:rsidR="004E750B" w:rsidRPr="00E515C2">
        <w:rPr>
          <w:b w:val="0"/>
          <w:bCs/>
        </w:rPr>
        <w:t xml:space="preserve">To introduce participants to the task, they saw 4 images (soccer ball, basketball, rabbit, and chair) and practiced moving them around on the screen. </w:t>
      </w:r>
      <w:r w:rsidRPr="00E515C2">
        <w:rPr>
          <w:b w:val="0"/>
          <w:bCs/>
        </w:rPr>
        <w:t xml:space="preserve">The grid had no labels or axes, so </w:t>
      </w:r>
      <w:r w:rsidR="000552AF" w:rsidRPr="00E515C2">
        <w:rPr>
          <w:b w:val="0"/>
          <w:bCs/>
        </w:rPr>
        <w:t xml:space="preserve">participants </w:t>
      </w:r>
      <w:r w:rsidRPr="00E515C2">
        <w:rPr>
          <w:b w:val="0"/>
          <w:bCs/>
        </w:rPr>
        <w:t xml:space="preserve">were not sorting onto a predefined space. In order to ensure that images were clearly visible to participants, images would expand in size (from 140x140 to 315x315) while participants </w:t>
      </w:r>
      <w:r w:rsidR="00C36D57" w:rsidRPr="00E515C2">
        <w:rPr>
          <w:b w:val="0"/>
          <w:bCs/>
        </w:rPr>
        <w:t>touched them to move</w:t>
      </w:r>
      <w:r w:rsidRPr="00E515C2">
        <w:rPr>
          <w:b w:val="0"/>
          <w:bCs/>
        </w:rPr>
        <w:t xml:space="preserve"> the image</w:t>
      </w:r>
      <w:r w:rsidR="00442F85" w:rsidRPr="00E515C2">
        <w:rPr>
          <w:b w:val="0"/>
          <w:bCs/>
        </w:rPr>
        <w:t>,</w:t>
      </w:r>
      <w:r w:rsidRPr="00E515C2">
        <w:rPr>
          <w:b w:val="0"/>
          <w:bCs/>
        </w:rPr>
        <w:t xml:space="preserve"> and </w:t>
      </w:r>
      <w:r w:rsidR="00C36D57" w:rsidRPr="00E515C2">
        <w:rPr>
          <w:b w:val="0"/>
          <w:bCs/>
        </w:rPr>
        <w:t xml:space="preserve">then </w:t>
      </w:r>
      <w:r w:rsidRPr="00E515C2">
        <w:rPr>
          <w:b w:val="0"/>
          <w:bCs/>
        </w:rPr>
        <w:t>return</w:t>
      </w:r>
      <w:r w:rsidR="00C36D57" w:rsidRPr="00E515C2">
        <w:rPr>
          <w:b w:val="0"/>
          <w:bCs/>
        </w:rPr>
        <w:t>ed</w:t>
      </w:r>
      <w:r w:rsidRPr="00E515C2">
        <w:rPr>
          <w:b w:val="0"/>
          <w:bCs/>
        </w:rPr>
        <w:t xml:space="preserve"> to their original size once placed in the grid. When </w:t>
      </w:r>
      <w:r w:rsidR="00EE3A81">
        <w:rPr>
          <w:b w:val="0"/>
          <w:bCs/>
        </w:rPr>
        <w:t>participants</w:t>
      </w:r>
      <w:r w:rsidR="00EE3A81" w:rsidRPr="00E515C2">
        <w:rPr>
          <w:b w:val="0"/>
          <w:bCs/>
        </w:rPr>
        <w:t xml:space="preserve"> </w:t>
      </w:r>
      <w:r w:rsidRPr="00E515C2">
        <w:rPr>
          <w:b w:val="0"/>
          <w:bCs/>
        </w:rPr>
        <w:t xml:space="preserve">were no longer moving images, the experimenter asked if they were ready for the next picture. Participants could continue to move each image as </w:t>
      </w:r>
      <w:r w:rsidR="00EA0CCC">
        <w:rPr>
          <w:b w:val="0"/>
          <w:bCs/>
        </w:rPr>
        <w:t>often</w:t>
      </w:r>
      <w:r w:rsidRPr="00E515C2">
        <w:rPr>
          <w:b w:val="0"/>
          <w:bCs/>
        </w:rPr>
        <w:t xml:space="preserve"> as they wanted throughout the task. </w:t>
      </w:r>
    </w:p>
    <w:p w14:paraId="5C45956D" w14:textId="599A3D9B" w:rsidR="00BB5940" w:rsidRDefault="006F3052" w:rsidP="00E515C2">
      <w:pPr>
        <w:pStyle w:val="Heading3"/>
        <w:keepNext w:val="0"/>
        <w:keepLines w:val="0"/>
        <w:spacing w:line="480" w:lineRule="auto"/>
        <w:ind w:firstLine="0"/>
        <w:rPr>
          <w:b w:val="0"/>
        </w:rPr>
      </w:pPr>
      <w:bookmarkStart w:id="8" w:name="_i51ib4ddz5g" w:colFirst="0" w:colLast="0"/>
      <w:bookmarkStart w:id="9" w:name="_bd6bu48mwqet" w:colFirst="0" w:colLast="0"/>
      <w:bookmarkEnd w:id="8"/>
      <w:bookmarkEnd w:id="9"/>
      <w:r>
        <w:rPr>
          <w:b w:val="0"/>
          <w:bCs/>
          <w:i/>
          <w:iCs/>
        </w:rPr>
        <w:tab/>
      </w:r>
      <w:r>
        <w:rPr>
          <w:b w:val="0"/>
          <w:bCs/>
        </w:rPr>
        <w:t>The experiment began with a p</w:t>
      </w:r>
      <w:r w:rsidR="00EF66FD">
        <w:rPr>
          <w:b w:val="0"/>
        </w:rPr>
        <w:t>ractice</w:t>
      </w:r>
      <w:r>
        <w:rPr>
          <w:b w:val="0"/>
        </w:rPr>
        <w:t xml:space="preserve"> </w:t>
      </w:r>
      <w:r w:rsidR="00EF66FD">
        <w:rPr>
          <w:b w:val="0"/>
        </w:rPr>
        <w:t xml:space="preserve">in which </w:t>
      </w:r>
      <w:r>
        <w:rPr>
          <w:b w:val="0"/>
        </w:rPr>
        <w:t xml:space="preserve">participants arranged </w:t>
      </w:r>
      <w:r w:rsidR="00EF66FD">
        <w:rPr>
          <w:b w:val="0"/>
        </w:rPr>
        <w:t>5 images (car, bus</w:t>
      </w:r>
      <w:r>
        <w:rPr>
          <w:b w:val="0"/>
        </w:rPr>
        <w:t xml:space="preserve">, </w:t>
      </w:r>
      <w:r w:rsidR="00EF66FD">
        <w:rPr>
          <w:b w:val="0"/>
        </w:rPr>
        <w:t>squirrel, bird</w:t>
      </w:r>
      <w:r>
        <w:rPr>
          <w:b w:val="0"/>
        </w:rPr>
        <w:t xml:space="preserve">, </w:t>
      </w:r>
      <w:r w:rsidR="00EF66FD">
        <w:rPr>
          <w:b w:val="0"/>
        </w:rPr>
        <w:t xml:space="preserve">table). </w:t>
      </w:r>
      <w:r w:rsidR="004E750B">
        <w:rPr>
          <w:b w:val="0"/>
        </w:rPr>
        <w:t>The practice was not scored, because the principle of the method is that there are not wrong answers</w:t>
      </w:r>
      <w:r w:rsidR="00D60497">
        <w:rPr>
          <w:b w:val="0"/>
        </w:rPr>
        <w:t xml:space="preserve"> (see Supplemental Material for more details)</w:t>
      </w:r>
      <w:r w:rsidR="004E750B">
        <w:rPr>
          <w:b w:val="0"/>
        </w:rPr>
        <w:t xml:space="preserve">; however, </w:t>
      </w:r>
      <w:r w:rsidR="00442F85">
        <w:rPr>
          <w:b w:val="0"/>
        </w:rPr>
        <w:t xml:space="preserve">this allowed us to assess </w:t>
      </w:r>
      <w:r w:rsidR="006367D9">
        <w:rPr>
          <w:b w:val="0"/>
        </w:rPr>
        <w:t xml:space="preserve">whether </w:t>
      </w:r>
      <w:r>
        <w:rPr>
          <w:b w:val="0"/>
        </w:rPr>
        <w:t xml:space="preserve">participants understood the </w:t>
      </w:r>
      <w:r w:rsidR="00442F85">
        <w:rPr>
          <w:b w:val="0"/>
        </w:rPr>
        <w:t>task</w:t>
      </w:r>
      <w:r>
        <w:rPr>
          <w:b w:val="0"/>
        </w:rPr>
        <w:t xml:space="preserve"> (by, for example, </w:t>
      </w:r>
      <w:r w:rsidR="00EF66FD">
        <w:rPr>
          <w:b w:val="0"/>
        </w:rPr>
        <w:t>group</w:t>
      </w:r>
      <w:r w:rsidR="003D5AAE">
        <w:rPr>
          <w:b w:val="0"/>
        </w:rPr>
        <w:t>ing</w:t>
      </w:r>
      <w:r w:rsidR="00EF66FD">
        <w:rPr>
          <w:b w:val="0"/>
        </w:rPr>
        <w:t xml:space="preserve"> the animals together </w:t>
      </w:r>
      <w:r w:rsidR="004E750B">
        <w:rPr>
          <w:b w:val="0"/>
        </w:rPr>
        <w:t>or</w:t>
      </w:r>
      <w:r>
        <w:rPr>
          <w:b w:val="0"/>
        </w:rPr>
        <w:t>, as o</w:t>
      </w:r>
      <w:r w:rsidR="004E750B">
        <w:rPr>
          <w:b w:val="0"/>
        </w:rPr>
        <w:t xml:space="preserve">ne child </w:t>
      </w:r>
      <w:r>
        <w:rPr>
          <w:b w:val="0"/>
        </w:rPr>
        <w:t xml:space="preserve">explained, </w:t>
      </w:r>
      <w:r w:rsidR="004E750B">
        <w:rPr>
          <w:b w:val="0"/>
        </w:rPr>
        <w:t>group</w:t>
      </w:r>
      <w:r>
        <w:rPr>
          <w:b w:val="0"/>
        </w:rPr>
        <w:t>ing</w:t>
      </w:r>
      <w:r w:rsidR="004E750B">
        <w:rPr>
          <w:b w:val="0"/>
        </w:rPr>
        <w:t xml:space="preserve"> the squirrel and the table together because “they both have legs”).</w:t>
      </w:r>
      <w:r w:rsidR="00EF66FD">
        <w:rPr>
          <w:b w:val="0"/>
        </w:rPr>
        <w:t xml:space="preserve"> </w:t>
      </w:r>
      <w:r w:rsidR="00071FC3">
        <w:rPr>
          <w:b w:val="0"/>
        </w:rPr>
        <w:t xml:space="preserve">For the next two </w:t>
      </w:r>
      <w:r w:rsidR="00442F85">
        <w:rPr>
          <w:b w:val="0"/>
        </w:rPr>
        <w:t>conditions</w:t>
      </w:r>
      <w:r w:rsidR="00071FC3">
        <w:rPr>
          <w:b w:val="0"/>
        </w:rPr>
        <w:t xml:space="preserve">, participants </w:t>
      </w:r>
      <w:r w:rsidR="006367D9">
        <w:rPr>
          <w:b w:val="0"/>
        </w:rPr>
        <w:t>saw</w:t>
      </w:r>
      <w:r w:rsidR="00071FC3">
        <w:rPr>
          <w:b w:val="0"/>
        </w:rPr>
        <w:t xml:space="preserve"> faces</w:t>
      </w:r>
      <w:r w:rsidR="00442F85">
        <w:rPr>
          <w:b w:val="0"/>
        </w:rPr>
        <w:t xml:space="preserve"> with </w:t>
      </w:r>
      <w:r w:rsidR="00071FC3">
        <w:rPr>
          <w:b w:val="0"/>
        </w:rPr>
        <w:t>instruct</w:t>
      </w:r>
      <w:r w:rsidR="00442F85">
        <w:rPr>
          <w:b w:val="0"/>
        </w:rPr>
        <w:t>ions</w:t>
      </w:r>
      <w:r w:rsidR="00071FC3">
        <w:rPr>
          <w:b w:val="0"/>
        </w:rPr>
        <w:t xml:space="preserve"> to think about how the person might be feeling, and that people feeling the same kind of thing should go together. P</w:t>
      </w:r>
      <w:bookmarkStart w:id="10" w:name="_7z14ixo59j0x" w:colFirst="0" w:colLast="0"/>
      <w:bookmarkEnd w:id="10"/>
      <w:r w:rsidR="00EF66FD">
        <w:rPr>
          <w:b w:val="0"/>
        </w:rPr>
        <w:t xml:space="preserve">articipants </w:t>
      </w:r>
      <w:r w:rsidR="00071FC3">
        <w:rPr>
          <w:b w:val="0"/>
        </w:rPr>
        <w:t xml:space="preserve">then completed a </w:t>
      </w:r>
      <w:r w:rsidR="00071FC3" w:rsidRPr="001B5C22">
        <w:rPr>
          <w:b w:val="0"/>
          <w:bCs/>
          <w:i/>
          <w:iCs/>
        </w:rPr>
        <w:t>Same Individual Condition</w:t>
      </w:r>
      <w:r w:rsidR="00071FC3">
        <w:rPr>
          <w:b w:val="0"/>
          <w:bCs/>
          <w:i/>
          <w:iCs/>
        </w:rPr>
        <w:t xml:space="preserve"> </w:t>
      </w:r>
      <w:r w:rsidR="00071FC3">
        <w:rPr>
          <w:b w:val="0"/>
          <w:bCs/>
        </w:rPr>
        <w:t>in which they s</w:t>
      </w:r>
      <w:r w:rsidR="00EF66FD">
        <w:rPr>
          <w:b w:val="0"/>
        </w:rPr>
        <w:t xml:space="preserve">orted 18 facial cues of emotion for </w:t>
      </w:r>
      <w:r w:rsidR="00A70BBE">
        <w:rPr>
          <w:b w:val="0"/>
        </w:rPr>
        <w:t xml:space="preserve">one </w:t>
      </w:r>
      <w:r w:rsidR="00EF66FD">
        <w:rPr>
          <w:b w:val="0"/>
        </w:rPr>
        <w:t xml:space="preserve">actor </w:t>
      </w:r>
      <w:r w:rsidR="00A70BBE">
        <w:rPr>
          <w:b w:val="0"/>
        </w:rPr>
        <w:t>(</w:t>
      </w:r>
      <w:r w:rsidR="00D00F8A">
        <w:rPr>
          <w:b w:val="0"/>
        </w:rPr>
        <w:t xml:space="preserve">Male </w:t>
      </w:r>
      <w:r w:rsidR="00EF66FD">
        <w:rPr>
          <w:b w:val="0"/>
        </w:rPr>
        <w:t># 7</w:t>
      </w:r>
      <w:r w:rsidR="00A70BBE">
        <w:rPr>
          <w:b w:val="0"/>
        </w:rPr>
        <w:t>)</w:t>
      </w:r>
      <w:r w:rsidR="00EF66FD">
        <w:rPr>
          <w:b w:val="0"/>
        </w:rPr>
        <w:t xml:space="preserve">. </w:t>
      </w:r>
      <w:r w:rsidR="00071FC3">
        <w:rPr>
          <w:b w:val="0"/>
        </w:rPr>
        <w:t xml:space="preserve">Next, participants completed a </w:t>
      </w:r>
      <w:bookmarkStart w:id="11" w:name="_nsh4t9wyajkr" w:colFirst="0" w:colLast="0"/>
      <w:bookmarkEnd w:id="11"/>
      <w:r w:rsidR="00EF66FD" w:rsidRPr="001B5C22">
        <w:rPr>
          <w:b w:val="0"/>
          <w:bCs/>
          <w:i/>
          <w:iCs/>
        </w:rPr>
        <w:t>Different Individual</w:t>
      </w:r>
      <w:r w:rsidR="00071FC3">
        <w:rPr>
          <w:b w:val="0"/>
          <w:bCs/>
          <w:i/>
          <w:iCs/>
        </w:rPr>
        <w:t xml:space="preserve"> </w:t>
      </w:r>
      <w:r w:rsidR="00A70BBE" w:rsidRPr="001B5C22">
        <w:rPr>
          <w:b w:val="0"/>
          <w:bCs/>
          <w:i/>
          <w:iCs/>
        </w:rPr>
        <w:t>Condition</w:t>
      </w:r>
      <w:r w:rsidR="00071FC3">
        <w:rPr>
          <w:b w:val="0"/>
        </w:rPr>
        <w:t>,</w:t>
      </w:r>
      <w:r w:rsidR="00B4731D">
        <w:rPr>
          <w:b w:val="0"/>
        </w:rPr>
        <w:t xml:space="preserve"> </w:t>
      </w:r>
      <w:r w:rsidR="00071FC3">
        <w:rPr>
          <w:b w:val="0"/>
        </w:rPr>
        <w:t xml:space="preserve">this time </w:t>
      </w:r>
      <w:r w:rsidR="00EF66FD">
        <w:rPr>
          <w:b w:val="0"/>
        </w:rPr>
        <w:t>sort</w:t>
      </w:r>
      <w:r w:rsidR="00071FC3">
        <w:rPr>
          <w:b w:val="0"/>
        </w:rPr>
        <w:t>ing</w:t>
      </w:r>
      <w:r w:rsidR="00EF66FD">
        <w:rPr>
          <w:b w:val="0"/>
        </w:rPr>
        <w:t xml:space="preserve"> 18 facial </w:t>
      </w:r>
      <w:r w:rsidR="00B4731D">
        <w:rPr>
          <w:b w:val="0"/>
        </w:rPr>
        <w:t xml:space="preserve">configurations posed by </w:t>
      </w:r>
      <w:r w:rsidR="00EF66FD">
        <w:rPr>
          <w:b w:val="0"/>
        </w:rPr>
        <w:t>18 different actors</w:t>
      </w:r>
      <w:r w:rsidR="00D00F8A">
        <w:rPr>
          <w:b w:val="0"/>
        </w:rPr>
        <w:t xml:space="preserve"> (Females: # 1, 4, 7, 10, 13, 14, 15, 17, 22; Males: # 2, 3, 4, 5, 8, 12, 14, 15, 17)</w:t>
      </w:r>
      <w:r w:rsidR="00B4731D">
        <w:rPr>
          <w:b w:val="0"/>
        </w:rPr>
        <w:t xml:space="preserve">. </w:t>
      </w:r>
    </w:p>
    <w:p w14:paraId="556F62D1" w14:textId="77777777" w:rsidR="00EE6EC5" w:rsidRPr="00EE6EC5" w:rsidRDefault="00EE6EC5" w:rsidP="00D9087D">
      <w:pPr>
        <w:spacing w:line="480" w:lineRule="auto"/>
      </w:pPr>
    </w:p>
    <w:p w14:paraId="018AF10E" w14:textId="3A4FB52E" w:rsidR="00BB5940" w:rsidRDefault="00EF66FD" w:rsidP="00D9087D">
      <w:pPr>
        <w:pStyle w:val="Heading1"/>
        <w:pBdr>
          <w:top w:val="nil"/>
          <w:left w:val="nil"/>
          <w:bottom w:val="nil"/>
          <w:right w:val="nil"/>
          <w:between w:val="nil"/>
        </w:pBdr>
        <w:spacing w:line="480" w:lineRule="auto"/>
        <w:rPr>
          <w:rFonts w:eastAsia="Arial"/>
        </w:rPr>
      </w:pPr>
      <w:bookmarkStart w:id="12" w:name="_9wot101ywqqb" w:colFirst="0" w:colLast="0"/>
      <w:bookmarkEnd w:id="12"/>
      <w:r>
        <w:t>Results</w:t>
      </w:r>
    </w:p>
    <w:p w14:paraId="70E5DE9B" w14:textId="4895CB1C" w:rsidR="00A96876" w:rsidRDefault="00500D3F" w:rsidP="00E515C2">
      <w:pPr>
        <w:spacing w:line="480" w:lineRule="auto"/>
      </w:pPr>
      <w:r>
        <w:rPr>
          <w:bCs/>
        </w:rPr>
        <w:tab/>
      </w:r>
      <w:r w:rsidR="00EF66FD">
        <w:t xml:space="preserve">Analyses were conducted in R (version </w:t>
      </w:r>
      <w:r w:rsidR="00CF0479">
        <w:t>4</w:t>
      </w:r>
      <w:r w:rsidR="00EF66FD">
        <w:t>.</w:t>
      </w:r>
      <w:r w:rsidR="00CF0479">
        <w:t>0</w:t>
      </w:r>
      <w:r w:rsidR="00EF66FD">
        <w:t>.</w:t>
      </w:r>
      <w:r w:rsidR="00CF0479">
        <w:t>3</w:t>
      </w:r>
      <w:r w:rsidR="00EF66FD">
        <w:t>; R Development Core Team, 20</w:t>
      </w:r>
      <w:r w:rsidR="00CF0479">
        <w:t>20</w:t>
      </w:r>
      <w:r w:rsidR="00C91A15">
        <w:t>)</w:t>
      </w:r>
      <w:r>
        <w:t>, fitting l</w:t>
      </w:r>
      <w:r w:rsidR="00EF66FD">
        <w:t xml:space="preserve">inear mixed-effects models using the lme4 package (Bates, </w:t>
      </w:r>
      <w:proofErr w:type="spellStart"/>
      <w:r w:rsidR="00EF66FD">
        <w:t>Mächler</w:t>
      </w:r>
      <w:proofErr w:type="spellEnd"/>
      <w:r w:rsidR="00EF66FD">
        <w:t xml:space="preserve">, </w:t>
      </w:r>
      <w:proofErr w:type="spellStart"/>
      <w:r w:rsidR="00EF66FD">
        <w:t>Bolker</w:t>
      </w:r>
      <w:proofErr w:type="spellEnd"/>
      <w:r w:rsidR="00EF66FD">
        <w:t xml:space="preserve">, &amp; Walker, 2015; </w:t>
      </w:r>
      <w:r w:rsidR="00EF66FD">
        <w:lastRenderedPageBreak/>
        <w:t>version 1.1-2</w:t>
      </w:r>
      <w:r w:rsidR="00CF0479">
        <w:t>6</w:t>
      </w:r>
      <w:r>
        <w:t>)</w:t>
      </w:r>
      <w:r w:rsidR="00EF66FD">
        <w:t xml:space="preserve">. Following the recommendations of </w:t>
      </w:r>
      <w:r w:rsidR="00CA3666">
        <w:t>Luke</w:t>
      </w:r>
      <w:r w:rsidR="00875657">
        <w:t xml:space="preserve"> </w:t>
      </w:r>
      <w:r w:rsidR="00875657">
        <w:fldChar w:fldCharType="begin" w:fldLock="1"/>
      </w:r>
      <w:r w:rsidR="00F267A8">
        <w:instrText>ADDIN CSL_CITATION {"citationItems":[{"id":"ITEM-1","itemData":{"DOI":"10.3758/s13428-016-0809-y","ISSN":"15543528","PMID":"27620283","abstract":"Mixed-effects models are being used ever more frequently in the analysis of experimental data. However, in the lme4 package in R the standards for evaluating significance of fixed effects in these models (i.e., obtaining p-values) are somewhat vague. There are good reasons for this, but as researchers who are using these models are required in many cases to report p-values, some method for evaluating the significance of the model output is needed. This paper reports the results of simulations showing that the two most common methods for evaluating significance, using likelihood ratio tests and applying the z distribution to the Wald t values from the model output (t-as-z), are somewhat anti-conservative, especially for smaller sample sizes. Other methods for evaluating significance, including parametric bootstrapping and the Kenward-Roger and Satterthwaite approximations for degrees of freedom, were also evaluated. The results of these simulations suggest that Type 1 error rates are closest to.05 when models are fitted using REML and p-values are derived using the Kenward-Roger or Satterthwaite approximations, as these approximations both produced acceptable Type 1 error rates even for smaller samples.","author":[{"dropping-particle":"","family":"Luke","given":"Steven G.","non-dropping-particle":"","parse-names":false,"suffix":""}],"container-title":"Behavior Research Methods","id":"ITEM-1","issue":"4","issued":{"date-parts":[["2017","8","1"]]},"page":"1494-1502","publisher":"Springer New York LLC","title":"Evaluating significance in linear mixed-effects models in R","type":"article-journal","volume":"49"},"uris":["http://www.mendeley.com/documents/?uuid=6688def3-ffd5-3da8-8b25-91decaceeec3"]}],"mendeley":{"formattedCitation":"(Luke, 2017)","manualFormatting":"(2017)","plainTextFormattedCitation":"(Luke, 2017)","previouslyFormattedCitation":"(Luke, 2017)"},"properties":{"noteIndex":0},"schema":"https://github.com/citation-style-language/schema/raw/master/csl-citation.json"}</w:instrText>
      </w:r>
      <w:r w:rsidR="00875657">
        <w:fldChar w:fldCharType="separate"/>
      </w:r>
      <w:r w:rsidR="00875657" w:rsidRPr="00875657">
        <w:rPr>
          <w:noProof/>
        </w:rPr>
        <w:t>(2017)</w:t>
      </w:r>
      <w:r w:rsidR="00875657">
        <w:fldChar w:fldCharType="end"/>
      </w:r>
      <w:r w:rsidR="00EF66FD">
        <w:t xml:space="preserve">, </w:t>
      </w:r>
      <w:r w:rsidR="00EF66FD" w:rsidRPr="00F56EA0">
        <w:rPr>
          <w:i/>
          <w:iCs/>
        </w:rPr>
        <w:t>F</w:t>
      </w:r>
      <w:r w:rsidR="00EF66FD">
        <w:t xml:space="preserve">-values and </w:t>
      </w:r>
      <w:r w:rsidR="00EF66FD" w:rsidRPr="00F56EA0">
        <w:rPr>
          <w:i/>
          <w:iCs/>
        </w:rPr>
        <w:t>p</w:t>
      </w:r>
      <w:r w:rsidR="00EF66FD">
        <w:t xml:space="preserve">-values for linear mixed-effects models were obtained using </w:t>
      </w:r>
      <w:r w:rsidR="00574B78">
        <w:t xml:space="preserve">the Satterthwaite </w:t>
      </w:r>
      <w:r w:rsidR="00EF66FD">
        <w:t>approximation of the degrees of freedom</w:t>
      </w:r>
      <w:r w:rsidR="00E31B3F">
        <w:t xml:space="preserve"> (</w:t>
      </w:r>
      <w:r w:rsidR="00E31B3F" w:rsidRPr="00D9212C">
        <w:t>Kuznetsova</w:t>
      </w:r>
      <w:r w:rsidR="00E31B3F">
        <w:t xml:space="preserve">, </w:t>
      </w:r>
      <w:proofErr w:type="spellStart"/>
      <w:r w:rsidR="00E31B3F" w:rsidRPr="00D9212C">
        <w:t>Brockhoff</w:t>
      </w:r>
      <w:proofErr w:type="spellEnd"/>
      <w:r w:rsidR="00E31B3F">
        <w:t xml:space="preserve">, &amp; </w:t>
      </w:r>
      <w:r w:rsidR="00E31B3F" w:rsidRPr="00D9212C">
        <w:t>Christensen</w:t>
      </w:r>
      <w:r w:rsidR="00E31B3F">
        <w:t>, 2017)</w:t>
      </w:r>
      <w:r w:rsidR="00EF66FD">
        <w:t>.</w:t>
      </w:r>
      <w:r w:rsidR="001B7819" w:rsidRPr="001B7819">
        <w:t xml:space="preserve"> </w:t>
      </w:r>
      <w:r w:rsidR="0078648E">
        <w:t>Participant’s patterns of sorting behavior were characterized by calculating the Euclidean distance between images</w:t>
      </w:r>
      <w:r>
        <w:t xml:space="preserve">, which were then </w:t>
      </w:r>
      <w:r w:rsidR="00EF66FD">
        <w:t>normalized for each participant by scaling distances based on the maximum distance for each participant</w:t>
      </w:r>
      <w:r w:rsidR="008C0AFB">
        <w:t>.</w:t>
      </w:r>
      <w:r w:rsidR="004B4DFB">
        <w:t xml:space="preserve"> </w:t>
      </w:r>
      <w:r w:rsidR="00CF1DC7">
        <w:t>All analysis code and analytic details can be found on the project’s OSF page, including a walkthrough of each analysis (</w:t>
      </w:r>
      <w:r w:rsidR="00CF1DC7" w:rsidRPr="005C22D7">
        <w:t>https://rpubs.com/zcm/GRD_main</w:t>
      </w:r>
      <w:r w:rsidR="00CF1DC7">
        <w:t>) and supplementary details (</w:t>
      </w:r>
      <w:r w:rsidR="00CF1DC7" w:rsidRPr="005C22D7">
        <w:t>https://rpubs.com/zcm/GRD_supplemental</w:t>
      </w:r>
      <w:r w:rsidR="00CF1DC7">
        <w:t>)</w:t>
      </w:r>
      <w:r w:rsidR="004B4DFB">
        <w:t>.</w:t>
      </w:r>
      <w:r>
        <w:t xml:space="preserve"> We analyzed data using top-down, supervised approaches followed by bottom-up, unsupervised approaches.</w:t>
      </w:r>
    </w:p>
    <w:p w14:paraId="0E3EE719" w14:textId="5C578F60" w:rsidR="004E71B2" w:rsidRDefault="004E71B2" w:rsidP="00E515C2">
      <w:pPr>
        <w:spacing w:line="480" w:lineRule="auto"/>
        <w:rPr>
          <w:rFonts w:eastAsia="Arial"/>
          <w:b/>
        </w:rPr>
      </w:pPr>
      <w:r>
        <w:rPr>
          <w:rFonts w:eastAsia="Arial"/>
          <w:b/>
        </w:rPr>
        <w:t xml:space="preserve">Comparing </w:t>
      </w:r>
      <w:r w:rsidRPr="005B2577">
        <w:rPr>
          <w:rFonts w:eastAsia="Arial"/>
          <w:b/>
        </w:rPr>
        <w:t xml:space="preserve">dimensions of affect </w:t>
      </w:r>
      <w:r>
        <w:rPr>
          <w:rFonts w:eastAsia="Arial"/>
          <w:b/>
        </w:rPr>
        <w:t xml:space="preserve">and categories in </w:t>
      </w:r>
      <w:r w:rsidRPr="005B2577">
        <w:rPr>
          <w:rFonts w:eastAsia="Arial"/>
          <w:b/>
        </w:rPr>
        <w:t>sorting behaviors</w:t>
      </w:r>
      <w:r>
        <w:rPr>
          <w:rFonts w:eastAsia="Arial"/>
          <w:b/>
        </w:rPr>
        <w:t>.</w:t>
      </w:r>
    </w:p>
    <w:p w14:paraId="2624399B" w14:textId="102A5795" w:rsidR="00AC6073" w:rsidRDefault="00AC6073" w:rsidP="007C36CD">
      <w:pPr>
        <w:spacing w:line="480" w:lineRule="auto"/>
        <w:ind w:firstLine="720"/>
      </w:pPr>
      <w:r w:rsidRPr="00E515C2">
        <w:rPr>
          <w:bCs/>
        </w:rPr>
        <w:t xml:space="preserve">We </w:t>
      </w:r>
      <w:r w:rsidR="002759E1">
        <w:rPr>
          <w:bCs/>
        </w:rPr>
        <w:t>began with</w:t>
      </w:r>
      <w:r w:rsidRPr="00E515C2">
        <w:rPr>
          <w:bCs/>
        </w:rPr>
        <w:t xml:space="preserve"> top-down, supervised methods</w:t>
      </w:r>
      <w:r>
        <w:rPr>
          <w:bCs/>
        </w:rPr>
        <w:t xml:space="preserve"> to examine whether emotion category and dimensions of affect account for how closely different facial cues are placed to one another. We examin</w:t>
      </w:r>
      <w:r w:rsidR="002759E1">
        <w:rPr>
          <w:bCs/>
        </w:rPr>
        <w:t>ed</w:t>
      </w:r>
      <w:r>
        <w:rPr>
          <w:bCs/>
        </w:rPr>
        <w:t xml:space="preserve"> these features separately, and then compare how well the various dimensions and categories account for sorting behaviors.</w:t>
      </w:r>
    </w:p>
    <w:p w14:paraId="6ED8A543" w14:textId="52600CAD" w:rsidR="003A376F" w:rsidRDefault="00D9087D" w:rsidP="003A376F">
      <w:pPr>
        <w:pStyle w:val="Heading2"/>
        <w:keepLines w:val="0"/>
        <w:spacing w:before="200" w:after="60" w:line="480" w:lineRule="auto"/>
        <w:rPr>
          <w:b w:val="0"/>
          <w:bCs/>
        </w:rPr>
      </w:pPr>
      <w:r>
        <w:rPr>
          <w:rFonts w:ascii="Arial" w:eastAsia="Arial" w:hAnsi="Arial" w:cs="Arial"/>
          <w:sz w:val="22"/>
          <w:szCs w:val="22"/>
        </w:rPr>
        <w:tab/>
      </w:r>
      <w:bookmarkStart w:id="13" w:name="_9qfri21g7ash" w:colFirst="0" w:colLast="0"/>
      <w:bookmarkStart w:id="14" w:name="_1f9s5d52gni7" w:colFirst="0" w:colLast="0"/>
      <w:bookmarkStart w:id="15" w:name="_vm14r1dy1g5v" w:colFirst="0" w:colLast="0"/>
      <w:bookmarkEnd w:id="13"/>
      <w:bookmarkEnd w:id="14"/>
      <w:bookmarkEnd w:id="15"/>
      <w:r w:rsidR="004E71B2">
        <w:rPr>
          <w:b w:val="0"/>
          <w:i/>
          <w:iCs/>
        </w:rPr>
        <w:t xml:space="preserve">Emotion Category. </w:t>
      </w:r>
      <w:r w:rsidR="00560403" w:rsidRPr="00E515C2">
        <w:rPr>
          <w:b w:val="0"/>
          <w:bCs/>
        </w:rPr>
        <w:t xml:space="preserve">We first </w:t>
      </w:r>
      <w:r w:rsidR="003A376F">
        <w:rPr>
          <w:b w:val="0"/>
          <w:bCs/>
        </w:rPr>
        <w:t>investigated developmental change in the</w:t>
      </w:r>
      <w:r w:rsidR="00EF66FD" w:rsidRPr="00E515C2">
        <w:rPr>
          <w:b w:val="0"/>
          <w:bCs/>
        </w:rPr>
        <w:t xml:space="preserve"> use </w:t>
      </w:r>
      <w:r w:rsidR="003A376F">
        <w:rPr>
          <w:b w:val="0"/>
          <w:bCs/>
        </w:rPr>
        <w:t xml:space="preserve">of </w:t>
      </w:r>
      <w:r w:rsidR="00560403" w:rsidRPr="00E515C2">
        <w:rPr>
          <w:b w:val="0"/>
          <w:bCs/>
        </w:rPr>
        <w:t xml:space="preserve">common English language </w:t>
      </w:r>
      <w:r w:rsidR="00EF66FD" w:rsidRPr="00E515C2">
        <w:rPr>
          <w:b w:val="0"/>
          <w:bCs/>
        </w:rPr>
        <w:t>emotion categories (e.g., sad, happy, anger, disgust, fear, surprise, neutral, calm, excitement</w:t>
      </w:r>
      <w:r w:rsidR="009B3EF6" w:rsidRPr="00E515C2">
        <w:rPr>
          <w:rStyle w:val="FootnoteReference"/>
          <w:b w:val="0"/>
          <w:bCs/>
        </w:rPr>
        <w:footnoteReference w:id="2"/>
      </w:r>
      <w:r w:rsidR="00EF66FD" w:rsidRPr="00E515C2">
        <w:rPr>
          <w:b w:val="0"/>
          <w:bCs/>
        </w:rPr>
        <w:t xml:space="preserve">) </w:t>
      </w:r>
      <w:r w:rsidR="006F3F58">
        <w:rPr>
          <w:b w:val="0"/>
          <w:bCs/>
        </w:rPr>
        <w:t xml:space="preserve">as a </w:t>
      </w:r>
      <w:r w:rsidR="00EF66FD" w:rsidRPr="00E515C2">
        <w:rPr>
          <w:b w:val="0"/>
          <w:bCs/>
        </w:rPr>
        <w:t xml:space="preserve">structure </w:t>
      </w:r>
      <w:r w:rsidR="006F3F58">
        <w:rPr>
          <w:b w:val="0"/>
          <w:bCs/>
        </w:rPr>
        <w:t xml:space="preserve">for emotion </w:t>
      </w:r>
      <w:r w:rsidR="00EF66FD" w:rsidRPr="00E515C2">
        <w:rPr>
          <w:b w:val="0"/>
          <w:bCs/>
        </w:rPr>
        <w:t>cues</w:t>
      </w:r>
      <w:r w:rsidR="00560403" w:rsidRPr="00E515C2">
        <w:rPr>
          <w:b w:val="0"/>
          <w:bCs/>
        </w:rPr>
        <w:t xml:space="preserve">. To do so, </w:t>
      </w:r>
      <w:r w:rsidR="00B04E82" w:rsidRPr="00E515C2">
        <w:rPr>
          <w:b w:val="0"/>
          <w:bCs/>
        </w:rPr>
        <w:t>w</w:t>
      </w:r>
      <w:r w:rsidR="00EF66FD" w:rsidRPr="00E515C2">
        <w:rPr>
          <w:b w:val="0"/>
          <w:bCs/>
        </w:rPr>
        <w:t xml:space="preserve">e computed the average distance between images that shared the same category label </w:t>
      </w:r>
      <w:r w:rsidR="00F53E6C" w:rsidRPr="00E515C2">
        <w:rPr>
          <w:b w:val="0"/>
          <w:bCs/>
        </w:rPr>
        <w:t xml:space="preserve">(e.g., the distance of one happy face to another happy face) </w:t>
      </w:r>
      <w:r w:rsidR="00EF66FD" w:rsidRPr="00E515C2">
        <w:rPr>
          <w:b w:val="0"/>
          <w:bCs/>
        </w:rPr>
        <w:t>versus images that had differing category labels</w:t>
      </w:r>
      <w:r w:rsidR="00F53E6C" w:rsidRPr="00E515C2">
        <w:rPr>
          <w:b w:val="0"/>
          <w:bCs/>
        </w:rPr>
        <w:t xml:space="preserve"> (e.g., the distance of one happy face to a sad face)</w:t>
      </w:r>
      <w:r w:rsidR="00EF66FD" w:rsidRPr="00E515C2">
        <w:rPr>
          <w:b w:val="0"/>
          <w:bCs/>
        </w:rPr>
        <w:t xml:space="preserve"> for each participant (see also Unger et al., 2016 for a similar approach). </w:t>
      </w:r>
      <w:r w:rsidR="002F55EE">
        <w:rPr>
          <w:b w:val="0"/>
          <w:bCs/>
        </w:rPr>
        <w:t>To do so, we</w:t>
      </w:r>
      <w:r w:rsidR="00EF66FD" w:rsidRPr="00E515C2">
        <w:rPr>
          <w:b w:val="0"/>
          <w:bCs/>
        </w:rPr>
        <w:t xml:space="preserve"> fit a linear mixed-effects model estimating the average distance between item pairs </w:t>
      </w:r>
      <w:r w:rsidR="00EF66FD" w:rsidRPr="00E515C2">
        <w:rPr>
          <w:b w:val="0"/>
          <w:bCs/>
        </w:rPr>
        <w:lastRenderedPageBreak/>
        <w:t>for</w:t>
      </w:r>
      <w:r w:rsidR="00392D7F" w:rsidRPr="00E515C2">
        <w:rPr>
          <w:b w:val="0"/>
          <w:bCs/>
        </w:rPr>
        <w:t xml:space="preserve"> adults versus children (coded .5,-.5)</w:t>
      </w:r>
      <w:r w:rsidR="00EF66FD" w:rsidRPr="00E515C2">
        <w:rPr>
          <w:b w:val="0"/>
          <w:bCs/>
        </w:rPr>
        <w:t>, the category match for an image pair (same category pair</w:t>
      </w:r>
      <w:r w:rsidR="00392D7F" w:rsidRPr="00E515C2">
        <w:rPr>
          <w:b w:val="0"/>
          <w:bCs/>
        </w:rPr>
        <w:t xml:space="preserve"> </w:t>
      </w:r>
      <w:r w:rsidR="00EF66FD" w:rsidRPr="00E515C2">
        <w:rPr>
          <w:b w:val="0"/>
          <w:bCs/>
        </w:rPr>
        <w:t>vs. different category pair; centered), and their interaction</w:t>
      </w:r>
      <w:r w:rsidR="001B5C22" w:rsidRPr="00E515C2">
        <w:rPr>
          <w:b w:val="0"/>
          <w:bCs/>
        </w:rPr>
        <w:t xml:space="preserve"> </w:t>
      </w:r>
      <w:r w:rsidR="00392D7F" w:rsidRPr="00E515C2">
        <w:rPr>
          <w:b w:val="0"/>
          <w:bCs/>
        </w:rPr>
        <w:t xml:space="preserve">with </w:t>
      </w:r>
      <w:r w:rsidR="00EF66FD" w:rsidRPr="00E515C2">
        <w:rPr>
          <w:b w:val="0"/>
          <w:bCs/>
        </w:rPr>
        <w:t>a by-participant random intercept and a by-participant random slope for category match.</w:t>
      </w:r>
      <w:r w:rsidR="009B3EF6" w:rsidRPr="00E515C2">
        <w:rPr>
          <w:b w:val="0"/>
          <w:bCs/>
        </w:rPr>
        <w:t xml:space="preserve"> We analyzed results collapsing across sorting </w:t>
      </w:r>
      <w:r w:rsidR="00A96876" w:rsidRPr="00E515C2">
        <w:rPr>
          <w:b w:val="0"/>
          <w:bCs/>
        </w:rPr>
        <w:t xml:space="preserve">conditions, </w:t>
      </w:r>
      <w:r w:rsidR="009B3EF6" w:rsidRPr="00E515C2">
        <w:rPr>
          <w:b w:val="0"/>
          <w:bCs/>
        </w:rPr>
        <w:t xml:space="preserve">as there was no evidence that results differed between </w:t>
      </w:r>
      <w:r w:rsidR="004C3377" w:rsidRPr="00E515C2">
        <w:rPr>
          <w:b w:val="0"/>
          <w:bCs/>
        </w:rPr>
        <w:t>the same and different individual sorts</w:t>
      </w:r>
      <w:r w:rsidR="009B3EF6" w:rsidRPr="00E515C2">
        <w:rPr>
          <w:b w:val="0"/>
          <w:bCs/>
        </w:rPr>
        <w:t xml:space="preserve"> (</w:t>
      </w:r>
      <w:r w:rsidR="00824888" w:rsidRPr="00E515C2">
        <w:rPr>
          <w:b w:val="0"/>
          <w:bCs/>
          <w:i/>
        </w:rPr>
        <w:t>p</w:t>
      </w:r>
      <w:r w:rsidR="00824888" w:rsidRPr="00E515C2">
        <w:rPr>
          <w:b w:val="0"/>
          <w:bCs/>
        </w:rPr>
        <w:t xml:space="preserve"> = .43</w:t>
      </w:r>
      <w:r w:rsidR="0072466C" w:rsidRPr="002877A2">
        <w:rPr>
          <w:b w:val="0"/>
          <w:bCs/>
        </w:rPr>
        <w:t>)</w:t>
      </w:r>
      <w:r w:rsidR="009B3EF6" w:rsidRPr="002877A2">
        <w:rPr>
          <w:b w:val="0"/>
          <w:bCs/>
        </w:rPr>
        <w:t>.</w:t>
      </w:r>
      <w:r w:rsidR="004A2678" w:rsidRPr="002877A2">
        <w:rPr>
          <w:b w:val="0"/>
          <w:bCs/>
        </w:rPr>
        <w:t xml:space="preserve"> </w:t>
      </w:r>
      <w:r w:rsidR="00154617" w:rsidRPr="007C36CD">
        <w:rPr>
          <w:b w:val="0"/>
          <w:bCs/>
        </w:rPr>
        <w:t>Adults were more likely than children to place images belonging to the same emotion categories closer together than images belonging to different emotion cate</w:t>
      </w:r>
      <w:r w:rsidR="00420A85" w:rsidRPr="007C36CD">
        <w:rPr>
          <w:b w:val="0"/>
          <w:bCs/>
        </w:rPr>
        <w:t>g</w:t>
      </w:r>
      <w:r w:rsidR="00154617" w:rsidRPr="007C36CD">
        <w:rPr>
          <w:b w:val="0"/>
          <w:bCs/>
        </w:rPr>
        <w:t xml:space="preserve">ories, </w:t>
      </w:r>
      <w:r w:rsidR="00154617" w:rsidRPr="007C36CD">
        <w:rPr>
          <w:b w:val="0"/>
          <w:bCs/>
          <w:i/>
          <w:iCs/>
        </w:rPr>
        <w:t xml:space="preserve">b </w:t>
      </w:r>
      <w:r w:rsidR="00154617" w:rsidRPr="007C36CD">
        <w:rPr>
          <w:b w:val="0"/>
          <w:bCs/>
        </w:rPr>
        <w:t>= -</w:t>
      </w:r>
      <w:r w:rsidR="00820932" w:rsidRPr="007C36CD">
        <w:rPr>
          <w:b w:val="0"/>
          <w:bCs/>
        </w:rPr>
        <w:t>0</w:t>
      </w:r>
      <w:r w:rsidR="00154617" w:rsidRPr="007C36CD">
        <w:rPr>
          <w:b w:val="0"/>
          <w:bCs/>
        </w:rPr>
        <w:t>.15, Wald 95% CI = [-</w:t>
      </w:r>
      <w:r w:rsidR="00820932" w:rsidRPr="007C36CD">
        <w:rPr>
          <w:b w:val="0"/>
          <w:bCs/>
        </w:rPr>
        <w:t>0.</w:t>
      </w:r>
      <w:r w:rsidR="00154617" w:rsidRPr="007C36CD">
        <w:rPr>
          <w:b w:val="0"/>
          <w:bCs/>
        </w:rPr>
        <w:t>17,-</w:t>
      </w:r>
      <w:r w:rsidR="00820932" w:rsidRPr="007C36CD">
        <w:rPr>
          <w:b w:val="0"/>
          <w:bCs/>
        </w:rPr>
        <w:t>0.</w:t>
      </w:r>
      <w:r w:rsidR="00154617" w:rsidRPr="007C36CD">
        <w:rPr>
          <w:b w:val="0"/>
          <w:bCs/>
        </w:rPr>
        <w:t xml:space="preserve">12], </w:t>
      </w:r>
      <w:r w:rsidR="00154617" w:rsidRPr="007C36CD">
        <w:rPr>
          <w:b w:val="0"/>
          <w:bCs/>
          <w:i/>
          <w:iCs/>
        </w:rPr>
        <w:t>F</w:t>
      </w:r>
      <w:r w:rsidR="00154617" w:rsidRPr="007C36CD">
        <w:rPr>
          <w:b w:val="0"/>
          <w:bCs/>
        </w:rPr>
        <w:t>(1,</w:t>
      </w:r>
      <w:r w:rsidR="00DF1AA9" w:rsidRPr="007C36CD">
        <w:rPr>
          <w:b w:val="0"/>
          <w:bCs/>
        </w:rPr>
        <w:t>172</w:t>
      </w:r>
      <w:r w:rsidR="00154617" w:rsidRPr="007C36CD">
        <w:rPr>
          <w:b w:val="0"/>
          <w:bCs/>
        </w:rPr>
        <w:t>.0</w:t>
      </w:r>
      <w:r w:rsidR="00DF1AA9" w:rsidRPr="007C36CD">
        <w:rPr>
          <w:b w:val="0"/>
          <w:bCs/>
        </w:rPr>
        <w:t>4</w:t>
      </w:r>
      <w:r w:rsidR="00154617" w:rsidRPr="007C36CD">
        <w:rPr>
          <w:b w:val="0"/>
          <w:bCs/>
        </w:rPr>
        <w:t xml:space="preserve">) = </w:t>
      </w:r>
      <w:r w:rsidR="00DF1AA9" w:rsidRPr="007C36CD">
        <w:rPr>
          <w:b w:val="0"/>
          <w:bCs/>
        </w:rPr>
        <w:t>122</w:t>
      </w:r>
      <w:r w:rsidR="00154617" w:rsidRPr="007C36CD">
        <w:rPr>
          <w:b w:val="0"/>
          <w:bCs/>
        </w:rPr>
        <w:t>.</w:t>
      </w:r>
      <w:r w:rsidR="00DF1AA9" w:rsidRPr="007C36CD">
        <w:rPr>
          <w:b w:val="0"/>
          <w:bCs/>
        </w:rPr>
        <w:t>02</w:t>
      </w:r>
      <w:r w:rsidR="00154617" w:rsidRPr="007C36CD">
        <w:rPr>
          <w:b w:val="0"/>
          <w:bCs/>
        </w:rPr>
        <w:t xml:space="preserve">, </w:t>
      </w:r>
      <w:r w:rsidR="00154617" w:rsidRPr="007C36CD">
        <w:rPr>
          <w:b w:val="0"/>
          <w:bCs/>
          <w:i/>
          <w:iCs/>
        </w:rPr>
        <w:t>p</w:t>
      </w:r>
      <w:r w:rsidR="00154617" w:rsidRPr="007C36CD">
        <w:rPr>
          <w:b w:val="0"/>
          <w:bCs/>
        </w:rPr>
        <w:t xml:space="preserve"> &lt; </w:t>
      </w:r>
      <w:r w:rsidR="0089508A" w:rsidRPr="007C36CD">
        <w:rPr>
          <w:b w:val="0"/>
          <w:bCs/>
        </w:rPr>
        <w:t>0</w:t>
      </w:r>
      <w:r w:rsidR="00154617" w:rsidRPr="007C36CD">
        <w:rPr>
          <w:b w:val="0"/>
          <w:bCs/>
        </w:rPr>
        <w:t xml:space="preserve">.001. </w:t>
      </w:r>
    </w:p>
    <w:p w14:paraId="1475FF4A" w14:textId="46D78123" w:rsidR="007761FC" w:rsidRPr="005C0F9E" w:rsidRDefault="003A376F" w:rsidP="003A376F">
      <w:pPr>
        <w:spacing w:line="480" w:lineRule="auto"/>
        <w:ind w:firstLine="720"/>
        <w:rPr>
          <w:bCs/>
        </w:rPr>
      </w:pPr>
      <w:r>
        <w:rPr>
          <w:bCs/>
        </w:rPr>
        <w:t xml:space="preserve">To understand how children’s use of emotion categories changed across development, we </w:t>
      </w:r>
      <w:r w:rsidR="006C73F6">
        <w:rPr>
          <w:bCs/>
        </w:rPr>
        <w:t xml:space="preserve">next </w:t>
      </w:r>
      <w:r>
        <w:rPr>
          <w:bCs/>
        </w:rPr>
        <w:t xml:space="preserve">fit a linear mixed-effects model on the child data with age (in years; centered) as a continuous predictor </w:t>
      </w:r>
      <w:r w:rsidR="002F55EE">
        <w:rPr>
          <w:bCs/>
        </w:rPr>
        <w:t>with an</w:t>
      </w:r>
      <w:r>
        <w:rPr>
          <w:bCs/>
        </w:rPr>
        <w:t xml:space="preserve"> otherwise identical model structure. Children were</w:t>
      </w:r>
      <w:r w:rsidR="00430A31" w:rsidRPr="000B3706">
        <w:rPr>
          <w:bCs/>
        </w:rPr>
        <w:t xml:space="preserve"> </w:t>
      </w:r>
      <w:r w:rsidR="007761FC" w:rsidRPr="000B3706">
        <w:rPr>
          <w:bCs/>
        </w:rPr>
        <w:t>more likely to sort facial configurations based upon emotion category labels</w:t>
      </w:r>
      <w:r w:rsidR="000A1802" w:rsidRPr="00D8749D">
        <w:rPr>
          <w:bCs/>
        </w:rPr>
        <w:t xml:space="preserve"> </w:t>
      </w:r>
      <w:r w:rsidR="00805783" w:rsidRPr="000C640A">
        <w:rPr>
          <w:bCs/>
        </w:rPr>
        <w:t>with increasing age</w:t>
      </w:r>
      <w:r w:rsidR="007761FC" w:rsidRPr="00E5743B">
        <w:rPr>
          <w:bCs/>
        </w:rPr>
        <w:t xml:space="preserve">, </w:t>
      </w:r>
      <w:r w:rsidR="007761FC" w:rsidRPr="0048423B">
        <w:rPr>
          <w:bCs/>
          <w:i/>
        </w:rPr>
        <w:t>b</w:t>
      </w:r>
      <w:r w:rsidR="007761FC" w:rsidRPr="0048423B">
        <w:rPr>
          <w:bCs/>
        </w:rPr>
        <w:t xml:space="preserve"> = -</w:t>
      </w:r>
      <w:r w:rsidR="002241C3" w:rsidRPr="0048423B">
        <w:rPr>
          <w:bCs/>
        </w:rPr>
        <w:t>0</w:t>
      </w:r>
      <w:r w:rsidR="007761FC" w:rsidRPr="0048423B">
        <w:rPr>
          <w:bCs/>
        </w:rPr>
        <w:t>.03, Wald 95% CI = [-</w:t>
      </w:r>
      <w:r w:rsidR="002241C3" w:rsidRPr="0048423B">
        <w:rPr>
          <w:bCs/>
        </w:rPr>
        <w:t>0</w:t>
      </w:r>
      <w:r w:rsidR="007761FC" w:rsidRPr="0048423B">
        <w:rPr>
          <w:bCs/>
        </w:rPr>
        <w:t>.04, -</w:t>
      </w:r>
      <w:r w:rsidR="002241C3" w:rsidRPr="00B40A80">
        <w:rPr>
          <w:bCs/>
        </w:rPr>
        <w:t>0</w:t>
      </w:r>
      <w:r w:rsidR="007761FC" w:rsidRPr="00B40A80">
        <w:rPr>
          <w:bCs/>
        </w:rPr>
        <w:t xml:space="preserve">.02], </w:t>
      </w:r>
      <w:r w:rsidR="007761FC" w:rsidRPr="00B40A80">
        <w:rPr>
          <w:bCs/>
          <w:i/>
          <w:iCs/>
        </w:rPr>
        <w:t>F</w:t>
      </w:r>
      <w:r w:rsidR="007761FC" w:rsidRPr="00B40A80">
        <w:rPr>
          <w:bCs/>
        </w:rPr>
        <w:t>(1,1</w:t>
      </w:r>
      <w:r w:rsidR="00DF1AA9" w:rsidRPr="00B40A80">
        <w:rPr>
          <w:bCs/>
        </w:rPr>
        <w:t>31</w:t>
      </w:r>
      <w:r w:rsidR="007761FC" w:rsidRPr="00B40A80">
        <w:rPr>
          <w:bCs/>
        </w:rPr>
        <w:t>.</w:t>
      </w:r>
      <w:r w:rsidR="00DF1AA9" w:rsidRPr="00B40A80">
        <w:rPr>
          <w:bCs/>
        </w:rPr>
        <w:t>25</w:t>
      </w:r>
      <w:r w:rsidR="007761FC" w:rsidRPr="00B40A80">
        <w:rPr>
          <w:bCs/>
        </w:rPr>
        <w:t xml:space="preserve">) = 26.49, </w:t>
      </w:r>
      <w:r w:rsidR="007761FC" w:rsidRPr="00D062C0">
        <w:rPr>
          <w:bCs/>
          <w:i/>
        </w:rPr>
        <w:t>p</w:t>
      </w:r>
      <w:r w:rsidR="007761FC" w:rsidRPr="00D062C0">
        <w:rPr>
          <w:bCs/>
        </w:rPr>
        <w:t xml:space="preserve"> &lt; </w:t>
      </w:r>
      <w:r w:rsidR="0089508A" w:rsidRPr="00D062C0">
        <w:rPr>
          <w:bCs/>
        </w:rPr>
        <w:t>0</w:t>
      </w:r>
      <w:r w:rsidR="007761FC" w:rsidRPr="008D717C">
        <w:rPr>
          <w:bCs/>
        </w:rPr>
        <w:t>.001. This developmental increase in use of category labels is shown in Figure 1</w:t>
      </w:r>
      <w:r w:rsidR="003222D3" w:rsidRPr="00665841">
        <w:rPr>
          <w:bCs/>
        </w:rPr>
        <w:t xml:space="preserve"> (see </w:t>
      </w:r>
      <w:r w:rsidR="00E83655">
        <w:rPr>
          <w:bCs/>
        </w:rPr>
        <w:t>S</w:t>
      </w:r>
      <w:r w:rsidR="003222D3" w:rsidRPr="00665841">
        <w:rPr>
          <w:bCs/>
        </w:rPr>
        <w:t xml:space="preserve">upplementary </w:t>
      </w:r>
      <w:r w:rsidR="00E83655">
        <w:rPr>
          <w:bCs/>
        </w:rPr>
        <w:t>M</w:t>
      </w:r>
      <w:r w:rsidR="003222D3" w:rsidRPr="00665841">
        <w:rPr>
          <w:bCs/>
        </w:rPr>
        <w:t>a</w:t>
      </w:r>
      <w:r w:rsidR="003222D3" w:rsidRPr="00447828">
        <w:rPr>
          <w:bCs/>
        </w:rPr>
        <w:t>terials for plots representing age as a continuous variable)</w:t>
      </w:r>
      <w:r w:rsidR="007761FC" w:rsidRPr="004A23BB">
        <w:rPr>
          <w:bCs/>
        </w:rPr>
        <w:t xml:space="preserve">. Follow-up analyses of each age group separately reveals that neither 3-year-olds </w:t>
      </w:r>
      <w:r w:rsidR="007761FC" w:rsidRPr="002B1B6B">
        <w:rPr>
          <w:bCs/>
        </w:rPr>
        <w:t>(</w:t>
      </w:r>
      <w:r w:rsidR="007761FC" w:rsidRPr="008C4803">
        <w:rPr>
          <w:bCs/>
          <w:i/>
        </w:rPr>
        <w:t>p</w:t>
      </w:r>
      <w:r w:rsidR="007761FC" w:rsidRPr="008C4803">
        <w:rPr>
          <w:bCs/>
        </w:rPr>
        <w:t xml:space="preserve"> = .45) nor 4-year-olds (</w:t>
      </w:r>
      <w:r w:rsidR="007761FC" w:rsidRPr="00F520D5">
        <w:rPr>
          <w:bCs/>
          <w:i/>
        </w:rPr>
        <w:t>p</w:t>
      </w:r>
      <w:r w:rsidR="007761FC" w:rsidRPr="00F520D5">
        <w:rPr>
          <w:bCs/>
        </w:rPr>
        <w:t xml:space="preserve"> = .33) </w:t>
      </w:r>
      <w:r w:rsidR="00820932" w:rsidRPr="00F520D5">
        <w:rPr>
          <w:bCs/>
        </w:rPr>
        <w:t xml:space="preserve">showed evidence of </w:t>
      </w:r>
      <w:r w:rsidR="007761FC" w:rsidRPr="00A940B1">
        <w:rPr>
          <w:bCs/>
        </w:rPr>
        <w:t>sor</w:t>
      </w:r>
      <w:r w:rsidR="00820932" w:rsidRPr="0046476B">
        <w:rPr>
          <w:bCs/>
        </w:rPr>
        <w:t>ting</w:t>
      </w:r>
      <w:r w:rsidR="007761FC" w:rsidRPr="003E6ED7">
        <w:rPr>
          <w:bCs/>
        </w:rPr>
        <w:t xml:space="preserve"> based upon emotion categories, while 5-year-olds (</w:t>
      </w:r>
      <w:r w:rsidR="007761FC" w:rsidRPr="001C0C0C">
        <w:rPr>
          <w:bCs/>
          <w:i/>
        </w:rPr>
        <w:t>b</w:t>
      </w:r>
      <w:r w:rsidR="007761FC" w:rsidRPr="001C0C0C">
        <w:rPr>
          <w:bCs/>
        </w:rPr>
        <w:t xml:space="preserve"> = -</w:t>
      </w:r>
      <w:r w:rsidR="00F50FE7" w:rsidRPr="002877A2">
        <w:rPr>
          <w:bCs/>
        </w:rPr>
        <w:t>0</w:t>
      </w:r>
      <w:r w:rsidR="007761FC" w:rsidRPr="002877A2">
        <w:rPr>
          <w:bCs/>
        </w:rPr>
        <w:t>.06, Wald 95% CI = [-</w:t>
      </w:r>
      <w:r w:rsidR="00F50FE7" w:rsidRPr="002877A2">
        <w:rPr>
          <w:bCs/>
        </w:rPr>
        <w:t>0</w:t>
      </w:r>
      <w:r w:rsidR="007761FC" w:rsidRPr="002877A2">
        <w:rPr>
          <w:bCs/>
        </w:rPr>
        <w:t>.09, -</w:t>
      </w:r>
      <w:r w:rsidR="00F50FE7" w:rsidRPr="002877A2">
        <w:rPr>
          <w:bCs/>
        </w:rPr>
        <w:t>0</w:t>
      </w:r>
      <w:r w:rsidR="007761FC" w:rsidRPr="002877A2">
        <w:rPr>
          <w:bCs/>
        </w:rPr>
        <w:t xml:space="preserve">.04], </w:t>
      </w:r>
      <w:r w:rsidR="007761FC" w:rsidRPr="002877A2">
        <w:rPr>
          <w:bCs/>
          <w:i/>
          <w:iCs/>
        </w:rPr>
        <w:t>F</w:t>
      </w:r>
      <w:r w:rsidR="007761FC" w:rsidRPr="002877A2">
        <w:rPr>
          <w:bCs/>
        </w:rPr>
        <w:t>(1,</w:t>
      </w:r>
      <w:r w:rsidR="00DF1AA9" w:rsidRPr="002877A2">
        <w:rPr>
          <w:bCs/>
        </w:rPr>
        <w:t>31.81</w:t>
      </w:r>
      <w:r w:rsidR="007761FC" w:rsidRPr="002877A2">
        <w:rPr>
          <w:bCs/>
        </w:rPr>
        <w:t xml:space="preserve">) = 22.27, </w:t>
      </w:r>
      <w:r w:rsidR="007761FC" w:rsidRPr="002877A2">
        <w:rPr>
          <w:bCs/>
          <w:i/>
        </w:rPr>
        <w:t>p</w:t>
      </w:r>
      <w:r w:rsidR="007761FC" w:rsidRPr="002877A2">
        <w:rPr>
          <w:bCs/>
        </w:rPr>
        <w:t xml:space="preserve"> &lt; .001) and 6-year-olds (</w:t>
      </w:r>
      <w:r w:rsidR="007761FC" w:rsidRPr="002877A2">
        <w:rPr>
          <w:bCs/>
          <w:i/>
        </w:rPr>
        <w:t>b</w:t>
      </w:r>
      <w:r w:rsidR="007761FC" w:rsidRPr="002877A2">
        <w:rPr>
          <w:bCs/>
        </w:rPr>
        <w:t xml:space="preserve"> = -</w:t>
      </w:r>
      <w:r w:rsidR="00F50FE7" w:rsidRPr="002877A2">
        <w:rPr>
          <w:bCs/>
        </w:rPr>
        <w:t>0</w:t>
      </w:r>
      <w:r w:rsidR="007761FC" w:rsidRPr="002877A2">
        <w:rPr>
          <w:bCs/>
        </w:rPr>
        <w:t>.11, Wald 95% CI = [-</w:t>
      </w:r>
      <w:r w:rsidR="00F50FE7" w:rsidRPr="002877A2">
        <w:rPr>
          <w:bCs/>
        </w:rPr>
        <w:t>0</w:t>
      </w:r>
      <w:r w:rsidR="007761FC" w:rsidRPr="002877A2">
        <w:rPr>
          <w:bCs/>
        </w:rPr>
        <w:t>.14, -</w:t>
      </w:r>
      <w:r w:rsidR="00F50FE7" w:rsidRPr="002877A2">
        <w:rPr>
          <w:bCs/>
        </w:rPr>
        <w:t>0</w:t>
      </w:r>
      <w:r w:rsidR="007761FC" w:rsidRPr="002877A2">
        <w:rPr>
          <w:bCs/>
        </w:rPr>
        <w:t xml:space="preserve">.08], </w:t>
      </w:r>
      <w:r w:rsidR="007761FC" w:rsidRPr="002877A2">
        <w:rPr>
          <w:bCs/>
          <w:i/>
          <w:iCs/>
        </w:rPr>
        <w:t>F</w:t>
      </w:r>
      <w:r w:rsidR="007761FC" w:rsidRPr="002877A2">
        <w:rPr>
          <w:bCs/>
        </w:rPr>
        <w:t>(1,</w:t>
      </w:r>
      <w:r w:rsidR="00DF1AA9" w:rsidRPr="002877A2">
        <w:rPr>
          <w:bCs/>
        </w:rPr>
        <w:t>33.94</w:t>
      </w:r>
      <w:r w:rsidR="007761FC" w:rsidRPr="002877A2">
        <w:rPr>
          <w:bCs/>
        </w:rPr>
        <w:t xml:space="preserve">) = 65.47, </w:t>
      </w:r>
      <w:r w:rsidR="007761FC" w:rsidRPr="002877A2">
        <w:rPr>
          <w:bCs/>
          <w:i/>
        </w:rPr>
        <w:t>p</w:t>
      </w:r>
      <w:r w:rsidR="007761FC" w:rsidRPr="002877A2">
        <w:rPr>
          <w:bCs/>
        </w:rPr>
        <w:t xml:space="preserve"> &lt; .00</w:t>
      </w:r>
      <w:r w:rsidR="00732C3F" w:rsidRPr="005C0F9E">
        <w:rPr>
          <w:bCs/>
        </w:rPr>
        <w:t>1</w:t>
      </w:r>
      <w:r w:rsidR="007761FC" w:rsidRPr="005C0F9E">
        <w:rPr>
          <w:bCs/>
        </w:rPr>
        <w:t>) beg</w:t>
      </w:r>
      <w:r w:rsidR="006B73DE" w:rsidRPr="005C0F9E">
        <w:rPr>
          <w:bCs/>
        </w:rPr>
        <w:t>a</w:t>
      </w:r>
      <w:r w:rsidR="007761FC" w:rsidRPr="005C0F9E">
        <w:rPr>
          <w:bCs/>
        </w:rPr>
        <w:t>n using category information</w:t>
      </w:r>
      <w:r w:rsidR="006F2FDD" w:rsidRPr="005C0F9E">
        <w:rPr>
          <w:bCs/>
        </w:rPr>
        <w:t>, though much less than adults</w:t>
      </w:r>
      <w:r w:rsidR="007761FC" w:rsidRPr="005C0F9E">
        <w:rPr>
          <w:bCs/>
        </w:rPr>
        <w:t>.</w:t>
      </w:r>
      <w:r w:rsidR="00F34409" w:rsidRPr="005C0F9E">
        <w:rPr>
          <w:bCs/>
        </w:rPr>
        <w:t xml:space="preserve"> </w:t>
      </w:r>
    </w:p>
    <w:p w14:paraId="32EF6550" w14:textId="757A8376" w:rsidR="00F64E16" w:rsidRDefault="00B40A80" w:rsidP="00E515C2">
      <w:pPr>
        <w:spacing w:line="480" w:lineRule="auto"/>
      </w:pPr>
      <w:r>
        <w:rPr>
          <w:noProof/>
        </w:rPr>
        <w:lastRenderedPageBreak/>
        <w:drawing>
          <wp:inline distT="0" distB="0" distL="0" distR="0" wp14:anchorId="78123163" wp14:editId="6E1F7BD2">
            <wp:extent cx="5943600" cy="4754880"/>
            <wp:effectExtent l="0" t="0" r="0" b="0"/>
            <wp:docPr id="10" name="Picture 10"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box and whisker chart&#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4754880"/>
                    </a:xfrm>
                    <a:prstGeom prst="rect">
                      <a:avLst/>
                    </a:prstGeom>
                  </pic:spPr>
                </pic:pic>
              </a:graphicData>
            </a:graphic>
          </wp:inline>
        </w:drawing>
      </w:r>
    </w:p>
    <w:p w14:paraId="475D3DBD" w14:textId="25FB02CD" w:rsidR="005026E5" w:rsidRDefault="00F64E16" w:rsidP="00D9087D">
      <w:pPr>
        <w:rPr>
          <w:rFonts w:eastAsia="Arial"/>
        </w:rPr>
      </w:pPr>
      <w:r w:rsidRPr="00064AB9">
        <w:rPr>
          <w:rFonts w:eastAsia="Arial"/>
          <w:i/>
          <w:iCs/>
        </w:rPr>
        <w:t>Figure 1</w:t>
      </w:r>
      <w:r w:rsidR="00C37A38" w:rsidRPr="005E020C">
        <w:rPr>
          <w:rFonts w:eastAsia="Arial"/>
        </w:rPr>
        <w:t xml:space="preserve">. </w:t>
      </w:r>
      <w:r w:rsidR="00264B66">
        <w:rPr>
          <w:rFonts w:eastAsia="Arial"/>
        </w:rPr>
        <w:t xml:space="preserve">Use of emotion categories in sorting behavior. </w:t>
      </w:r>
      <w:r w:rsidR="00404CA8">
        <w:rPr>
          <w:rFonts w:eastAsia="Arial"/>
        </w:rPr>
        <w:t>Y-axis represents the d</w:t>
      </w:r>
      <w:r w:rsidR="005026E5" w:rsidRPr="005E020C">
        <w:rPr>
          <w:rFonts w:eastAsia="Arial"/>
        </w:rPr>
        <w:t>ifference in average distance for items belonging to the same vs. different emotion categories. An average value of zero represents no distinction by emotion category</w:t>
      </w:r>
      <w:r w:rsidR="003468B1">
        <w:rPr>
          <w:rFonts w:eastAsia="Arial"/>
        </w:rPr>
        <w:t xml:space="preserve"> as faces from the same versus different emotion categories were equally far apart</w:t>
      </w:r>
      <w:r w:rsidR="005026E5" w:rsidRPr="005E020C">
        <w:rPr>
          <w:rFonts w:eastAsia="Arial"/>
        </w:rPr>
        <w:t>. Error bars represent 95% confidence intervals</w:t>
      </w:r>
    </w:p>
    <w:p w14:paraId="170BCDBD" w14:textId="77777777" w:rsidR="00C52D27" w:rsidRDefault="00C52D27" w:rsidP="00D9087D">
      <w:pPr>
        <w:spacing w:line="480" w:lineRule="auto"/>
        <w:rPr>
          <w:rFonts w:eastAsia="Arial"/>
          <w:b/>
        </w:rPr>
      </w:pPr>
    </w:p>
    <w:p w14:paraId="6E265B94" w14:textId="2A3E3214" w:rsidR="00AC6073" w:rsidRDefault="00424036" w:rsidP="00336EC6">
      <w:pPr>
        <w:spacing w:line="480" w:lineRule="auto"/>
        <w:ind w:firstLine="720"/>
      </w:pPr>
      <w:r w:rsidRPr="007C36CD">
        <w:rPr>
          <w:rFonts w:eastAsia="Arial"/>
          <w:bCs/>
          <w:i/>
          <w:iCs/>
        </w:rPr>
        <w:t>D</w:t>
      </w:r>
      <w:r w:rsidR="004E71B2">
        <w:rPr>
          <w:rFonts w:eastAsia="Arial"/>
          <w:bCs/>
          <w:i/>
          <w:iCs/>
        </w:rPr>
        <w:t xml:space="preserve">imensions of Affect. </w:t>
      </w:r>
      <w:r w:rsidR="00FF1675">
        <w:t xml:space="preserve">Next, we </w:t>
      </w:r>
      <w:r w:rsidR="004B5D3F">
        <w:t xml:space="preserve">tested </w:t>
      </w:r>
      <w:r w:rsidR="00FF1675">
        <w:t xml:space="preserve">whether </w:t>
      </w:r>
      <w:r w:rsidR="00220EB8">
        <w:t xml:space="preserve">bipolar </w:t>
      </w:r>
      <w:r w:rsidR="00FF1675">
        <w:t xml:space="preserve">valence, </w:t>
      </w:r>
      <w:r w:rsidR="00220EB8">
        <w:t>bivariate valence</w:t>
      </w:r>
      <w:r w:rsidR="00984B32">
        <w:t xml:space="preserve"> (separate ratings of positivity and negativity)</w:t>
      </w:r>
      <w:r w:rsidR="00220EB8">
        <w:t>, and arousal</w:t>
      </w:r>
      <w:r w:rsidR="00FF1675">
        <w:t xml:space="preserve"> predicted participant’s sorting behavior. </w:t>
      </w:r>
      <w:r w:rsidR="007A4BCE">
        <w:t>To do so, we fit a</w:t>
      </w:r>
      <w:r w:rsidR="003A0EA0">
        <w:t xml:space="preserve"> series of</w:t>
      </w:r>
      <w:r w:rsidR="007A4BCE">
        <w:t xml:space="preserve"> linear mixed-effects model</w:t>
      </w:r>
      <w:r w:rsidR="002877A2">
        <w:t>s</w:t>
      </w:r>
      <w:r w:rsidR="007A4BCE">
        <w:t xml:space="preserve"> </w:t>
      </w:r>
      <w:r w:rsidR="00C4027A">
        <w:t xml:space="preserve">regressing </w:t>
      </w:r>
      <w:r w:rsidR="007A4BCE">
        <w:t xml:space="preserve">the average distance between item pairs </w:t>
      </w:r>
      <w:r w:rsidR="008C4803">
        <w:t>on</w:t>
      </w:r>
      <w:r w:rsidR="00C4027A">
        <w:t xml:space="preserve"> the similarity of </w:t>
      </w:r>
      <w:r w:rsidR="007A4BCE">
        <w:t>the dimension of interest (</w:t>
      </w:r>
      <w:r w:rsidR="00220EB8">
        <w:t xml:space="preserve">bipolar </w:t>
      </w:r>
      <w:r w:rsidR="007A4BCE">
        <w:t>valence, arousal, positivity, and negativity)</w:t>
      </w:r>
      <w:r w:rsidR="00C4027A">
        <w:t xml:space="preserve"> – measured in terms of the difference in average stimulus rating</w:t>
      </w:r>
      <w:r w:rsidR="007C36CD">
        <w:t xml:space="preserve"> between image pairs</w:t>
      </w:r>
      <w:r w:rsidR="00E37E96">
        <w:t xml:space="preserve">. This analysis included </w:t>
      </w:r>
      <w:r w:rsidR="008C4803">
        <w:t xml:space="preserve">age group (adults: .5; children: -.5), </w:t>
      </w:r>
      <w:r w:rsidR="007A4BCE">
        <w:t>and interaction</w:t>
      </w:r>
      <w:r w:rsidR="00E37E96">
        <w:t>s</w:t>
      </w:r>
      <w:r w:rsidR="007A4BCE">
        <w:t xml:space="preserve"> </w:t>
      </w:r>
      <w:r w:rsidR="008C4803">
        <w:lastRenderedPageBreak/>
        <w:t xml:space="preserve">including </w:t>
      </w:r>
      <w:r w:rsidR="007A4BCE">
        <w:t>a by-participant random intercept</w:t>
      </w:r>
      <w:r w:rsidR="00B0581A">
        <w:t>,</w:t>
      </w:r>
      <w:r w:rsidR="007A4BCE">
        <w:t xml:space="preserve"> a by-participant random slope for </w:t>
      </w:r>
      <w:r w:rsidR="003A0EA0">
        <w:t>the dimension of interest</w:t>
      </w:r>
      <w:r w:rsidR="00B0581A">
        <w:t>, and a by-item random intercept</w:t>
      </w:r>
      <w:r w:rsidR="007A4BCE">
        <w:t>.</w:t>
      </w:r>
      <w:r w:rsidR="001202CB">
        <w:t xml:space="preserve"> </w:t>
      </w:r>
      <w:r w:rsidR="00192949">
        <w:t>A</w:t>
      </w:r>
      <w:r w:rsidR="001202CB">
        <w:t>dults were more likely</w:t>
      </w:r>
      <w:r w:rsidR="00EC7EEB">
        <w:t xml:space="preserve"> than children</w:t>
      </w:r>
      <w:r w:rsidR="001202CB">
        <w:t xml:space="preserve"> to use </w:t>
      </w:r>
      <w:r w:rsidR="0092453B">
        <w:t xml:space="preserve">each of the </w:t>
      </w:r>
      <w:r w:rsidR="001202CB">
        <w:t>four dimensions to guide their sorting behaviors (</w:t>
      </w:r>
      <w:r w:rsidR="00792E08">
        <w:t xml:space="preserve">bipolar </w:t>
      </w:r>
      <w:r w:rsidR="001202CB">
        <w:t xml:space="preserve">valence: </w:t>
      </w:r>
      <w:r w:rsidR="001202CB">
        <w:rPr>
          <w:i/>
        </w:rPr>
        <w:t>b</w:t>
      </w:r>
      <w:r w:rsidR="001202CB">
        <w:t xml:space="preserve"> = </w:t>
      </w:r>
      <w:r w:rsidR="004352A2">
        <w:t>0</w:t>
      </w:r>
      <w:r w:rsidR="009C5D90">
        <w:t>.07</w:t>
      </w:r>
      <w:r w:rsidR="001202CB">
        <w:t>, Wald 95% CI =[</w:t>
      </w:r>
      <w:r w:rsidR="004352A2">
        <w:t>0</w:t>
      </w:r>
      <w:r w:rsidR="009C5D90">
        <w:t>.06</w:t>
      </w:r>
      <w:r w:rsidR="001202CB">
        <w:t>,</w:t>
      </w:r>
      <w:r w:rsidR="004352A2">
        <w:t xml:space="preserve"> 0</w:t>
      </w:r>
      <w:r w:rsidR="009C5D90">
        <w:t>.08</w:t>
      </w:r>
      <w:r w:rsidR="001202CB">
        <w:t xml:space="preserve">], </w:t>
      </w:r>
      <w:r w:rsidR="004C3B4C" w:rsidRPr="00CF1DC7">
        <w:rPr>
          <w:i/>
          <w:iCs/>
          <w:kern w:val="1"/>
        </w:rPr>
        <w:t>F(</w:t>
      </w:r>
      <w:r w:rsidR="004C3B4C">
        <w:rPr>
          <w:kern w:val="1"/>
        </w:rPr>
        <w:t>1,</w:t>
      </w:r>
      <w:r w:rsidR="004C3B4C" w:rsidRPr="00DE0EB7">
        <w:rPr>
          <w:kern w:val="1"/>
        </w:rPr>
        <w:t xml:space="preserve"> </w:t>
      </w:r>
      <w:r w:rsidR="004C3B4C">
        <w:rPr>
          <w:kern w:val="1"/>
        </w:rPr>
        <w:t>145.44)</w:t>
      </w:r>
      <w:r w:rsidR="004C3B4C">
        <w:t>= 148.24</w:t>
      </w:r>
      <w:r w:rsidR="001202CB">
        <w:t xml:space="preserve">, </w:t>
      </w:r>
      <w:r w:rsidR="001202CB">
        <w:rPr>
          <w:i/>
        </w:rPr>
        <w:t>p</w:t>
      </w:r>
      <w:r w:rsidR="001202CB">
        <w:t xml:space="preserve"> &lt; .001; arousal: </w:t>
      </w:r>
      <w:r w:rsidR="001202CB">
        <w:rPr>
          <w:i/>
        </w:rPr>
        <w:t>b</w:t>
      </w:r>
      <w:r w:rsidR="001202CB">
        <w:t xml:space="preserve"> = </w:t>
      </w:r>
      <w:r w:rsidR="004352A2">
        <w:t>0</w:t>
      </w:r>
      <w:r w:rsidR="00054522">
        <w:t>.03</w:t>
      </w:r>
      <w:r w:rsidR="001202CB">
        <w:t>, Wald 95% CI =[</w:t>
      </w:r>
      <w:r w:rsidR="004352A2">
        <w:t>0</w:t>
      </w:r>
      <w:r w:rsidR="005411D3">
        <w:t>.02</w:t>
      </w:r>
      <w:r w:rsidR="001202CB">
        <w:t>,</w:t>
      </w:r>
      <w:r w:rsidR="005411D3" w:rsidRPr="005411D3">
        <w:t xml:space="preserve"> </w:t>
      </w:r>
      <w:r w:rsidR="004352A2">
        <w:t>0</w:t>
      </w:r>
      <w:r w:rsidR="005411D3">
        <w:t>.04</w:t>
      </w:r>
      <w:r w:rsidR="001202CB">
        <w:t xml:space="preserve">], </w:t>
      </w:r>
      <w:r w:rsidR="004C3B4C" w:rsidRPr="00CF1DC7">
        <w:rPr>
          <w:i/>
          <w:iCs/>
          <w:kern w:val="1"/>
        </w:rPr>
        <w:t>F</w:t>
      </w:r>
      <w:r w:rsidR="004C3B4C">
        <w:rPr>
          <w:kern w:val="1"/>
        </w:rPr>
        <w:t>(1,</w:t>
      </w:r>
      <w:r w:rsidR="004352A2">
        <w:rPr>
          <w:kern w:val="1"/>
        </w:rPr>
        <w:t xml:space="preserve"> </w:t>
      </w:r>
      <w:r w:rsidR="004C3B4C">
        <w:rPr>
          <w:kern w:val="1"/>
        </w:rPr>
        <w:t>142.97)</w:t>
      </w:r>
      <w:r w:rsidR="004C3B4C" w:rsidRPr="00DE0EB7">
        <w:rPr>
          <w:kern w:val="1"/>
        </w:rPr>
        <w:t xml:space="preserve"> </w:t>
      </w:r>
      <w:r w:rsidR="004C3B4C">
        <w:t>= 42.19</w:t>
      </w:r>
      <w:r w:rsidR="001202CB">
        <w:t xml:space="preserve">, </w:t>
      </w:r>
      <w:r w:rsidR="001202CB">
        <w:rPr>
          <w:i/>
        </w:rPr>
        <w:t>p</w:t>
      </w:r>
      <w:r w:rsidR="001202CB">
        <w:t xml:space="preserve"> &lt; .001; positivity: </w:t>
      </w:r>
      <w:r w:rsidR="001202CB">
        <w:rPr>
          <w:i/>
        </w:rPr>
        <w:t>b</w:t>
      </w:r>
      <w:r w:rsidR="001202CB">
        <w:t xml:space="preserve"> =</w:t>
      </w:r>
      <w:r w:rsidR="005411D3">
        <w:t xml:space="preserve"> </w:t>
      </w:r>
      <w:r w:rsidR="004352A2">
        <w:t>0</w:t>
      </w:r>
      <w:r w:rsidR="005411D3">
        <w:t>.10</w:t>
      </w:r>
      <w:r w:rsidR="001202CB">
        <w:t>, Wald 95% CI =[</w:t>
      </w:r>
      <w:r w:rsidR="004352A2">
        <w:t>0</w:t>
      </w:r>
      <w:r w:rsidR="005411D3">
        <w:t>.08</w:t>
      </w:r>
      <w:r w:rsidR="001202CB">
        <w:t>,</w:t>
      </w:r>
      <w:r w:rsidR="004352A2">
        <w:t xml:space="preserve"> </w:t>
      </w:r>
      <w:r w:rsidR="005411D3">
        <w:t>0.11</w:t>
      </w:r>
      <w:r w:rsidR="001202CB">
        <w:t xml:space="preserve">], </w:t>
      </w:r>
      <w:r w:rsidR="004C3B4C" w:rsidRPr="00CF1DC7">
        <w:rPr>
          <w:i/>
          <w:iCs/>
          <w:kern w:val="1"/>
        </w:rPr>
        <w:t>F</w:t>
      </w:r>
      <w:r w:rsidR="004C3B4C">
        <w:rPr>
          <w:kern w:val="1"/>
        </w:rPr>
        <w:t>(1,</w:t>
      </w:r>
      <w:r w:rsidR="004352A2">
        <w:rPr>
          <w:kern w:val="1"/>
        </w:rPr>
        <w:t xml:space="preserve"> </w:t>
      </w:r>
      <w:r w:rsidR="004C3B4C">
        <w:rPr>
          <w:kern w:val="1"/>
        </w:rPr>
        <w:t>145.50)</w:t>
      </w:r>
      <w:r w:rsidR="004C3B4C" w:rsidRPr="00DE0EB7">
        <w:rPr>
          <w:kern w:val="1"/>
        </w:rPr>
        <w:t xml:space="preserve"> </w:t>
      </w:r>
      <w:r w:rsidR="004C3B4C">
        <w:t>= 146.91</w:t>
      </w:r>
      <w:r w:rsidR="001202CB">
        <w:t xml:space="preserve">, </w:t>
      </w:r>
      <w:r w:rsidR="001202CB">
        <w:rPr>
          <w:i/>
        </w:rPr>
        <w:t>p</w:t>
      </w:r>
      <w:r w:rsidR="001202CB">
        <w:t xml:space="preserve"> &lt; .001; negativity: </w:t>
      </w:r>
      <w:r w:rsidR="001202CB">
        <w:rPr>
          <w:i/>
        </w:rPr>
        <w:t>b</w:t>
      </w:r>
      <w:r w:rsidR="001202CB">
        <w:t xml:space="preserve"> =</w:t>
      </w:r>
      <w:r w:rsidR="005411D3">
        <w:t xml:space="preserve"> </w:t>
      </w:r>
      <w:r w:rsidR="004352A2">
        <w:t>0</w:t>
      </w:r>
      <w:r w:rsidR="005411D3">
        <w:t>.11</w:t>
      </w:r>
      <w:r w:rsidR="001202CB">
        <w:t>, Wald 95% CI =[</w:t>
      </w:r>
      <w:r w:rsidR="004352A2">
        <w:t>0</w:t>
      </w:r>
      <w:r w:rsidR="005411D3">
        <w:t>.09</w:t>
      </w:r>
      <w:r w:rsidR="001202CB">
        <w:t>,</w:t>
      </w:r>
      <w:r w:rsidR="004352A2">
        <w:t xml:space="preserve"> 0</w:t>
      </w:r>
      <w:r w:rsidR="005411D3">
        <w:t>.13</w:t>
      </w:r>
      <w:r w:rsidR="004352A2">
        <w:t>]</w:t>
      </w:r>
      <w:r w:rsidR="004C3B4C" w:rsidRPr="004C3B4C">
        <w:rPr>
          <w:kern w:val="1"/>
        </w:rPr>
        <w:t xml:space="preserve"> </w:t>
      </w:r>
      <w:r w:rsidR="004C3B4C" w:rsidRPr="00CF1DC7">
        <w:rPr>
          <w:i/>
          <w:iCs/>
          <w:kern w:val="1"/>
        </w:rPr>
        <w:t>F</w:t>
      </w:r>
      <w:r w:rsidR="004C3B4C">
        <w:rPr>
          <w:kern w:val="1"/>
        </w:rPr>
        <w:t>(1,</w:t>
      </w:r>
      <w:r w:rsidR="004352A2">
        <w:rPr>
          <w:kern w:val="1"/>
        </w:rPr>
        <w:t xml:space="preserve"> </w:t>
      </w:r>
      <w:r w:rsidR="004C3B4C">
        <w:rPr>
          <w:kern w:val="1"/>
        </w:rPr>
        <w:t>144.36)</w:t>
      </w:r>
      <w:r w:rsidR="004C3B4C" w:rsidRPr="00DE0EB7">
        <w:rPr>
          <w:kern w:val="1"/>
        </w:rPr>
        <w:t xml:space="preserve"> </w:t>
      </w:r>
      <w:r w:rsidR="004C3B4C">
        <w:t>= 110.77</w:t>
      </w:r>
      <w:r w:rsidR="001202CB">
        <w:t xml:space="preserve">, </w:t>
      </w:r>
      <w:r w:rsidR="001202CB">
        <w:rPr>
          <w:i/>
        </w:rPr>
        <w:t>p</w:t>
      </w:r>
      <w:r w:rsidR="001202CB">
        <w:t xml:space="preserve"> &lt; .001)</w:t>
      </w:r>
      <w:r w:rsidR="00BB5433">
        <w:t>. To further understand the developmental change in children’s use of each dimension, we</w:t>
      </w:r>
      <w:r w:rsidR="00BB5433">
        <w:rPr>
          <w:bCs/>
        </w:rPr>
        <w:t xml:space="preserve"> fit linear mixed-effects models on the child data with age (in years; centered) as a continuous predictor and </w:t>
      </w:r>
      <w:r w:rsidR="005208DB">
        <w:rPr>
          <w:bCs/>
        </w:rPr>
        <w:t xml:space="preserve">an </w:t>
      </w:r>
      <w:r w:rsidR="00BB5433">
        <w:rPr>
          <w:bCs/>
        </w:rPr>
        <w:t xml:space="preserve">otherwise identical model structure. </w:t>
      </w:r>
      <w:r w:rsidR="00BB5433">
        <w:t>Children</w:t>
      </w:r>
      <w:r w:rsidR="001202CB">
        <w:t xml:space="preserve"> increasingly used </w:t>
      </w:r>
      <w:r w:rsidR="00BB5433">
        <w:t xml:space="preserve">each </w:t>
      </w:r>
      <w:r w:rsidR="001202CB">
        <w:t xml:space="preserve">feature across development (valence: </w:t>
      </w:r>
      <w:r w:rsidR="001202CB">
        <w:rPr>
          <w:i/>
        </w:rPr>
        <w:t>b</w:t>
      </w:r>
      <w:r w:rsidR="001202CB">
        <w:t xml:space="preserve"> =</w:t>
      </w:r>
      <w:r w:rsidR="004352A2">
        <w:t xml:space="preserve"> 0</w:t>
      </w:r>
      <w:r w:rsidR="000E5493">
        <w:t>.</w:t>
      </w:r>
      <w:r w:rsidR="008438EF">
        <w:t>0</w:t>
      </w:r>
      <w:r w:rsidR="000E5493">
        <w:t>1</w:t>
      </w:r>
      <w:r w:rsidR="001202CB">
        <w:t xml:space="preserve"> , Wald 95% CI =[</w:t>
      </w:r>
      <w:r w:rsidR="004352A2">
        <w:t>0</w:t>
      </w:r>
      <w:r w:rsidR="000E5493">
        <w:t>.0</w:t>
      </w:r>
      <w:r w:rsidR="008438EF">
        <w:t>1</w:t>
      </w:r>
      <w:r w:rsidR="001202CB">
        <w:t>,</w:t>
      </w:r>
      <w:r w:rsidR="004352A2">
        <w:t xml:space="preserve"> 0</w:t>
      </w:r>
      <w:r w:rsidR="000E5493">
        <w:t>.</w:t>
      </w:r>
      <w:r w:rsidR="008438EF">
        <w:t>02</w:t>
      </w:r>
      <w:r w:rsidR="001202CB">
        <w:t xml:space="preserve">], </w:t>
      </w:r>
      <w:r w:rsidR="004C3B4C" w:rsidRPr="00CF1DC7">
        <w:rPr>
          <w:i/>
          <w:iCs/>
          <w:kern w:val="1"/>
        </w:rPr>
        <w:t>F</w:t>
      </w:r>
      <w:r w:rsidR="004C3B4C">
        <w:rPr>
          <w:kern w:val="1"/>
        </w:rPr>
        <w:t>(1,</w:t>
      </w:r>
      <w:r w:rsidR="004352A2">
        <w:rPr>
          <w:kern w:val="1"/>
        </w:rPr>
        <w:t xml:space="preserve"> </w:t>
      </w:r>
      <w:r w:rsidR="004C3B4C">
        <w:rPr>
          <w:kern w:val="1"/>
        </w:rPr>
        <w:t>103.81)</w:t>
      </w:r>
      <w:r w:rsidR="004C3B4C" w:rsidRPr="00DE0EB7">
        <w:rPr>
          <w:kern w:val="1"/>
        </w:rPr>
        <w:t xml:space="preserve"> </w:t>
      </w:r>
      <w:r w:rsidR="001202CB">
        <w:t>=</w:t>
      </w:r>
      <w:r w:rsidR="000E5493">
        <w:t xml:space="preserve"> </w:t>
      </w:r>
      <w:r w:rsidR="008438EF">
        <w:t>30.91</w:t>
      </w:r>
      <w:r w:rsidR="001202CB">
        <w:t xml:space="preserve">, </w:t>
      </w:r>
      <w:r w:rsidR="001202CB">
        <w:rPr>
          <w:i/>
        </w:rPr>
        <w:t>p</w:t>
      </w:r>
      <w:r w:rsidR="001202CB">
        <w:t xml:space="preserve"> &lt; .001; positivity: </w:t>
      </w:r>
      <w:r w:rsidR="001202CB">
        <w:rPr>
          <w:i/>
        </w:rPr>
        <w:t>b</w:t>
      </w:r>
      <w:r w:rsidR="001202CB">
        <w:t xml:space="preserve"> = </w:t>
      </w:r>
      <w:r w:rsidR="004352A2">
        <w:t>0</w:t>
      </w:r>
      <w:r w:rsidR="00423C19">
        <w:t>.01</w:t>
      </w:r>
      <w:r w:rsidR="001202CB">
        <w:t>, Wald 95% CI =[</w:t>
      </w:r>
      <w:r w:rsidR="004352A2">
        <w:t>0</w:t>
      </w:r>
      <w:r w:rsidR="00423C19">
        <w:t>.01</w:t>
      </w:r>
      <w:r w:rsidR="001202CB">
        <w:t>,</w:t>
      </w:r>
      <w:r w:rsidR="004352A2">
        <w:t xml:space="preserve"> 0</w:t>
      </w:r>
      <w:r w:rsidR="00423C19">
        <w:t>.02</w:t>
      </w:r>
      <w:r w:rsidR="001202CB">
        <w:t xml:space="preserve">], </w:t>
      </w:r>
      <w:r w:rsidR="004C3B4C" w:rsidRPr="00CF1DC7">
        <w:rPr>
          <w:i/>
          <w:iCs/>
          <w:kern w:val="1"/>
        </w:rPr>
        <w:t>F</w:t>
      </w:r>
      <w:r w:rsidR="004C3B4C">
        <w:rPr>
          <w:kern w:val="1"/>
        </w:rPr>
        <w:t>(1,</w:t>
      </w:r>
      <w:r w:rsidR="004352A2">
        <w:rPr>
          <w:kern w:val="1"/>
        </w:rPr>
        <w:t xml:space="preserve"> </w:t>
      </w:r>
      <w:r w:rsidR="004C3B4C">
        <w:rPr>
          <w:kern w:val="1"/>
        </w:rPr>
        <w:t>103.87)</w:t>
      </w:r>
      <w:r w:rsidR="004C3B4C" w:rsidRPr="00DE0EB7">
        <w:rPr>
          <w:kern w:val="1"/>
        </w:rPr>
        <w:t xml:space="preserve"> </w:t>
      </w:r>
      <w:r w:rsidR="001202CB">
        <w:t>=</w:t>
      </w:r>
      <w:r w:rsidR="00423C19">
        <w:t xml:space="preserve"> 21.36</w:t>
      </w:r>
      <w:r w:rsidR="001202CB">
        <w:t xml:space="preserve">, </w:t>
      </w:r>
      <w:r w:rsidR="001202CB">
        <w:rPr>
          <w:i/>
        </w:rPr>
        <w:t>p</w:t>
      </w:r>
      <w:r w:rsidR="001202CB">
        <w:t xml:space="preserve"> &lt; .001; negativity: </w:t>
      </w:r>
      <w:r w:rsidR="001202CB">
        <w:rPr>
          <w:i/>
        </w:rPr>
        <w:t>b</w:t>
      </w:r>
      <w:r w:rsidR="001202CB">
        <w:t xml:space="preserve"> =</w:t>
      </w:r>
      <w:r w:rsidR="00423C19">
        <w:t xml:space="preserve"> </w:t>
      </w:r>
      <w:r w:rsidR="004352A2">
        <w:t>0</w:t>
      </w:r>
      <w:r w:rsidR="00423C19">
        <w:t>.03</w:t>
      </w:r>
      <w:r w:rsidR="001202CB">
        <w:t xml:space="preserve"> , Wald 95% CI =[</w:t>
      </w:r>
      <w:r w:rsidR="004352A2">
        <w:t>0</w:t>
      </w:r>
      <w:r w:rsidR="00423C19">
        <w:t>.02</w:t>
      </w:r>
      <w:r w:rsidR="001202CB">
        <w:t>,</w:t>
      </w:r>
      <w:r w:rsidR="004352A2">
        <w:t xml:space="preserve"> 0</w:t>
      </w:r>
      <w:r w:rsidR="00423C19">
        <w:t>.03</w:t>
      </w:r>
      <w:r w:rsidR="001202CB">
        <w:t xml:space="preserve">], </w:t>
      </w:r>
      <w:r w:rsidR="004C3B4C" w:rsidRPr="00CF1DC7">
        <w:rPr>
          <w:i/>
          <w:iCs/>
          <w:kern w:val="1"/>
        </w:rPr>
        <w:t>F</w:t>
      </w:r>
      <w:r w:rsidR="004C3B4C">
        <w:rPr>
          <w:kern w:val="1"/>
        </w:rPr>
        <w:t>(1,</w:t>
      </w:r>
      <w:r w:rsidR="004352A2">
        <w:rPr>
          <w:kern w:val="1"/>
        </w:rPr>
        <w:t xml:space="preserve"> </w:t>
      </w:r>
      <w:r w:rsidR="004C3B4C">
        <w:rPr>
          <w:kern w:val="1"/>
        </w:rPr>
        <w:t>102.88)</w:t>
      </w:r>
      <w:r w:rsidR="004C3B4C" w:rsidRPr="00DE0EB7">
        <w:rPr>
          <w:kern w:val="1"/>
        </w:rPr>
        <w:t xml:space="preserve"> </w:t>
      </w:r>
      <w:r w:rsidR="004C3B4C">
        <w:t>=</w:t>
      </w:r>
      <w:r w:rsidR="004352A2">
        <w:t xml:space="preserve"> </w:t>
      </w:r>
      <w:r w:rsidR="004C3B4C">
        <w:t>34.69</w:t>
      </w:r>
      <w:r w:rsidR="001202CB">
        <w:t xml:space="preserve">, </w:t>
      </w:r>
      <w:r w:rsidR="001202CB">
        <w:rPr>
          <w:i/>
        </w:rPr>
        <w:t>p</w:t>
      </w:r>
      <w:r w:rsidR="001202CB">
        <w:t xml:space="preserve"> &lt; .001</w:t>
      </w:r>
      <w:r w:rsidR="0064624C">
        <w:t>)—</w:t>
      </w:r>
      <w:r w:rsidR="005208DB">
        <w:t xml:space="preserve"> </w:t>
      </w:r>
      <w:r w:rsidR="00FF590D">
        <w:t>with the ex</w:t>
      </w:r>
      <w:r w:rsidR="008C6838">
        <w:t>cep</w:t>
      </w:r>
      <w:r w:rsidR="00FF590D">
        <w:t xml:space="preserve">tion of </w:t>
      </w:r>
      <w:r w:rsidR="00620FFF">
        <w:t xml:space="preserve">arousal, </w:t>
      </w:r>
      <w:r w:rsidR="008438EF">
        <w:rPr>
          <w:i/>
        </w:rPr>
        <w:t>b</w:t>
      </w:r>
      <w:r w:rsidR="00423C19">
        <w:rPr>
          <w:i/>
        </w:rPr>
        <w:t xml:space="preserve"> </w:t>
      </w:r>
      <w:r w:rsidR="008438EF">
        <w:t xml:space="preserve">= </w:t>
      </w:r>
      <w:r w:rsidR="004352A2">
        <w:t>0</w:t>
      </w:r>
      <w:r w:rsidR="001E2624">
        <w:t>.003</w:t>
      </w:r>
      <w:r w:rsidR="008438EF">
        <w:t>, Wald 95% CI =[</w:t>
      </w:r>
      <w:r w:rsidR="001E2624">
        <w:t>-</w:t>
      </w:r>
      <w:r w:rsidR="004352A2">
        <w:t>0</w:t>
      </w:r>
      <w:r w:rsidR="001E2624">
        <w:t>.001</w:t>
      </w:r>
      <w:r w:rsidR="008438EF">
        <w:t>,</w:t>
      </w:r>
      <w:r w:rsidR="00B36644">
        <w:t xml:space="preserve"> </w:t>
      </w:r>
      <w:r w:rsidR="004352A2">
        <w:t>0</w:t>
      </w:r>
      <w:r w:rsidR="001E2624">
        <w:t>.01</w:t>
      </w:r>
      <w:r w:rsidR="008438EF">
        <w:t xml:space="preserve">], </w:t>
      </w:r>
      <w:r w:rsidR="004C3B4C" w:rsidRPr="00CF1DC7">
        <w:rPr>
          <w:i/>
          <w:iCs/>
          <w:kern w:val="1"/>
        </w:rPr>
        <w:t>F</w:t>
      </w:r>
      <w:r w:rsidR="004C3B4C">
        <w:rPr>
          <w:kern w:val="1"/>
        </w:rPr>
        <w:t>(1,</w:t>
      </w:r>
      <w:r w:rsidR="00B36644">
        <w:rPr>
          <w:kern w:val="1"/>
        </w:rPr>
        <w:t xml:space="preserve"> </w:t>
      </w:r>
      <w:r w:rsidR="004C3B4C">
        <w:rPr>
          <w:kern w:val="1"/>
        </w:rPr>
        <w:t>103.62)</w:t>
      </w:r>
      <w:r w:rsidR="004C3B4C" w:rsidRPr="00DE0EB7">
        <w:rPr>
          <w:kern w:val="1"/>
        </w:rPr>
        <w:t xml:space="preserve"> </w:t>
      </w:r>
      <w:r w:rsidR="004C3B4C">
        <w:t>= 2.02</w:t>
      </w:r>
      <w:r w:rsidR="008438EF">
        <w:t xml:space="preserve">, </w:t>
      </w:r>
      <w:r w:rsidR="008438EF">
        <w:rPr>
          <w:i/>
        </w:rPr>
        <w:t>p</w:t>
      </w:r>
      <w:r w:rsidR="008438EF">
        <w:t xml:space="preserve"> </w:t>
      </w:r>
      <w:r w:rsidR="001E2624">
        <w:t>=</w:t>
      </w:r>
      <w:r w:rsidR="008438EF">
        <w:t xml:space="preserve"> .1</w:t>
      </w:r>
      <w:r w:rsidR="001E2624">
        <w:t>6</w:t>
      </w:r>
      <w:r w:rsidR="00870442">
        <w:t>.</w:t>
      </w:r>
      <w:r w:rsidR="00400F5C">
        <w:t xml:space="preserve"> </w:t>
      </w:r>
      <w:r w:rsidR="00C40592">
        <w:t>The</w:t>
      </w:r>
      <w:r w:rsidR="00400F5C">
        <w:t xml:space="preserve"> pattern </w:t>
      </w:r>
      <w:r w:rsidR="00C40592">
        <w:t xml:space="preserve">for </w:t>
      </w:r>
      <w:r w:rsidR="00400F5C">
        <w:t xml:space="preserve">arousal highlights how children’s development may not always occur as straightforward linear </w:t>
      </w:r>
      <w:r w:rsidR="00AD7DDB">
        <w:t>differentiation</w:t>
      </w:r>
      <w:r w:rsidR="00400F5C">
        <w:t xml:space="preserve"> (see Supplemental Material </w:t>
      </w:r>
      <w:r w:rsidR="007806C3">
        <w:t xml:space="preserve">section 3 </w:t>
      </w:r>
      <w:r w:rsidR="00400F5C">
        <w:t xml:space="preserve">for </w:t>
      </w:r>
      <w:r w:rsidR="00C40592">
        <w:t>additional</w:t>
      </w:r>
      <w:r w:rsidR="00400F5C">
        <w:t xml:space="preserve"> detail</w:t>
      </w:r>
      <w:r w:rsidR="00C55C09">
        <w:t>s</w:t>
      </w:r>
      <w:r w:rsidR="00400F5C">
        <w:t>).</w:t>
      </w:r>
    </w:p>
    <w:p w14:paraId="3FF12501" w14:textId="11D26DD4" w:rsidR="00BB5940" w:rsidRPr="00E515C2" w:rsidRDefault="00FC213B" w:rsidP="00D9087D">
      <w:pPr>
        <w:spacing w:line="480" w:lineRule="auto"/>
        <w:ind w:firstLine="720"/>
      </w:pPr>
      <w:r w:rsidRPr="004C70E8">
        <w:rPr>
          <w:rFonts w:eastAsia="Arial"/>
          <w:bCs/>
          <w:i/>
          <w:iCs/>
        </w:rPr>
        <w:t xml:space="preserve">Comparing </w:t>
      </w:r>
      <w:r w:rsidR="00EF66FD" w:rsidRPr="004C70E8">
        <w:rPr>
          <w:rFonts w:eastAsia="Arial"/>
          <w:bCs/>
          <w:i/>
          <w:iCs/>
        </w:rPr>
        <w:t xml:space="preserve">dimensions of </w:t>
      </w:r>
      <w:r w:rsidR="00A24CC6" w:rsidRPr="004C70E8">
        <w:rPr>
          <w:rFonts w:eastAsia="Arial"/>
          <w:bCs/>
          <w:i/>
          <w:iCs/>
        </w:rPr>
        <w:t xml:space="preserve">affect </w:t>
      </w:r>
      <w:r w:rsidRPr="004C70E8">
        <w:rPr>
          <w:rFonts w:eastAsia="Arial"/>
          <w:bCs/>
          <w:i/>
          <w:iCs/>
        </w:rPr>
        <w:t xml:space="preserve">and categories in </w:t>
      </w:r>
      <w:r w:rsidR="00EF66FD" w:rsidRPr="004C70E8">
        <w:rPr>
          <w:rFonts w:eastAsia="Arial"/>
          <w:bCs/>
          <w:i/>
          <w:iCs/>
        </w:rPr>
        <w:t>sorting behaviors</w:t>
      </w:r>
      <w:r w:rsidRPr="004C70E8">
        <w:rPr>
          <w:rFonts w:eastAsia="Arial"/>
          <w:bCs/>
          <w:i/>
          <w:iCs/>
        </w:rPr>
        <w:t>.</w:t>
      </w:r>
      <w:r>
        <w:t xml:space="preserve"> </w:t>
      </w:r>
      <w:r w:rsidR="00285C6C">
        <w:t>Finally</w:t>
      </w:r>
      <w:r w:rsidR="00EF66FD">
        <w:t xml:space="preserve">, we </w:t>
      </w:r>
      <w:r w:rsidR="00285C6C">
        <w:t xml:space="preserve">examined </w:t>
      </w:r>
      <w:r w:rsidR="006C255F">
        <w:t xml:space="preserve">how well emotion category predicted participant’s sorting behavior compared to </w:t>
      </w:r>
      <w:r w:rsidR="00C02D22">
        <w:t xml:space="preserve">valence </w:t>
      </w:r>
      <w:r w:rsidR="00792E08">
        <w:t>and arousal</w:t>
      </w:r>
      <w:r w:rsidR="00026216">
        <w:t>.</w:t>
      </w:r>
      <w:r w:rsidR="00635D44">
        <w:t xml:space="preserve"> </w:t>
      </w:r>
      <w:r w:rsidR="00B92BDC">
        <w:t>To do so, we computed the average distance between all stimulus pairs (n = 3</w:t>
      </w:r>
      <w:r w:rsidR="00003DEE">
        <w:t>0</w:t>
      </w:r>
      <w:r w:rsidR="00B92BDC">
        <w:t xml:space="preserve">6 unique pairs) for each age group and predicted these distances from </w:t>
      </w:r>
      <w:r w:rsidR="00DD0B17">
        <w:t xml:space="preserve">a pair’s similarity </w:t>
      </w:r>
      <w:r w:rsidR="003044C0">
        <w:t xml:space="preserve">on </w:t>
      </w:r>
      <w:r w:rsidR="00DD0B17">
        <w:t xml:space="preserve">each </w:t>
      </w:r>
      <w:r w:rsidR="003044C0">
        <w:t>dimension of interest simultaneou</w:t>
      </w:r>
      <w:r w:rsidR="00DD0B17">
        <w:t>sl</w:t>
      </w:r>
      <w:r w:rsidR="003044C0">
        <w:t>y</w:t>
      </w:r>
      <w:r w:rsidR="00B92BDC">
        <w:t xml:space="preserve">. This general linear model revealed </w:t>
      </w:r>
      <w:r w:rsidR="00C0541A">
        <w:t xml:space="preserve">how </w:t>
      </w:r>
      <w:r w:rsidR="00B92BDC">
        <w:t xml:space="preserve">much each dimension aided in explaining variance in </w:t>
      </w:r>
      <w:r w:rsidR="00003DEE">
        <w:t>each age group’s</w:t>
      </w:r>
      <w:r w:rsidR="00B92BDC">
        <w:t xml:space="preserve"> sorting behavior.</w:t>
      </w:r>
      <w:r w:rsidR="009D43DC">
        <w:t xml:space="preserve"> </w:t>
      </w:r>
      <w:r w:rsidR="00EF66FD">
        <w:t xml:space="preserve">First, we estimated </w:t>
      </w:r>
      <w:r w:rsidR="00003DEE">
        <w:t xml:space="preserve">the </w:t>
      </w:r>
      <w:r w:rsidR="003F3E9D">
        <w:t xml:space="preserve">use of </w:t>
      </w:r>
      <w:r w:rsidR="00792E08">
        <w:t xml:space="preserve">bipolar </w:t>
      </w:r>
      <w:r w:rsidR="00EF66FD">
        <w:t xml:space="preserve">valence, arousal, and whether image pairs shared the same </w:t>
      </w:r>
      <w:r w:rsidR="005A380C">
        <w:t xml:space="preserve">discrete emotion </w:t>
      </w:r>
      <w:r w:rsidR="00EF66FD">
        <w:lastRenderedPageBreak/>
        <w:t>category (0 = different category</w:t>
      </w:r>
      <w:r w:rsidR="000101EF">
        <w:t xml:space="preserve"> pair</w:t>
      </w:r>
      <w:r w:rsidR="00EF66FD">
        <w:t>; 1 = same category</w:t>
      </w:r>
      <w:r w:rsidR="000101EF">
        <w:t xml:space="preserve"> pair</w:t>
      </w:r>
      <w:r w:rsidR="00EF66FD">
        <w:t xml:space="preserve">). Second, we </w:t>
      </w:r>
      <w:r w:rsidR="00AE6E2B">
        <w:t xml:space="preserve">estimated the effects of </w:t>
      </w:r>
      <w:r w:rsidR="00792E08">
        <w:t xml:space="preserve">bivariate valence with </w:t>
      </w:r>
      <w:r w:rsidR="00AE6E2B">
        <w:t xml:space="preserve">positivity and negativity as two orthogonal dimensions. </w:t>
      </w:r>
    </w:p>
    <w:p w14:paraId="577740B3" w14:textId="60E86995" w:rsidR="00EC78BF" w:rsidRPr="00EC78BF" w:rsidRDefault="00697238" w:rsidP="00E515C2">
      <w:pPr>
        <w:spacing w:line="480" w:lineRule="auto"/>
        <w:ind w:firstLine="181"/>
        <w:rPr>
          <w:bCs/>
          <w:i/>
          <w:iCs/>
        </w:rPr>
      </w:pPr>
      <w:r>
        <w:rPr>
          <w:b/>
        </w:rPr>
        <w:tab/>
      </w:r>
      <w:r w:rsidR="00EC78BF" w:rsidRPr="00EC78BF">
        <w:rPr>
          <w:bCs/>
          <w:i/>
          <w:iCs/>
        </w:rPr>
        <w:t>Bipolar valence, arousal, and shared emotion category.</w:t>
      </w:r>
      <w:r w:rsidR="00EC78BF" w:rsidRPr="00EC78BF">
        <w:rPr>
          <w:b/>
          <w:bCs/>
          <w:i/>
          <w:iCs/>
        </w:rPr>
        <w:t xml:space="preserve"> </w:t>
      </w:r>
      <w:r w:rsidR="00EC78BF" w:rsidRPr="00E515C2">
        <w:rPr>
          <w:bCs/>
        </w:rPr>
        <w:t xml:space="preserve">Valence emerged as (by far) the strongest predictor (Figure 2) of how participants grouped facial images, an effect that increased steadily with age. Arousal was a </w:t>
      </w:r>
      <w:r w:rsidR="00B34C02">
        <w:rPr>
          <w:bCs/>
        </w:rPr>
        <w:t xml:space="preserve">significant </w:t>
      </w:r>
      <w:r w:rsidR="00EC78BF" w:rsidRPr="00E515C2">
        <w:rPr>
          <w:bCs/>
        </w:rPr>
        <w:t>predictor for 4-</w:t>
      </w:r>
      <w:proofErr w:type="gramStart"/>
      <w:r w:rsidR="00EC78BF" w:rsidRPr="00E515C2">
        <w:rPr>
          <w:bCs/>
        </w:rPr>
        <w:t>year-olds, but</w:t>
      </w:r>
      <w:proofErr w:type="gramEnd"/>
      <w:r w:rsidR="00EC78BF" w:rsidRPr="00E515C2">
        <w:rPr>
          <w:bCs/>
        </w:rPr>
        <w:t xml:space="preserve"> declined as children grew older. Consistent with the results from the previous section, emotion category did not emerge as a predictor until age 5 years. The total variance explained by this model increased steadily across age (Table 1)</w:t>
      </w:r>
      <w:r w:rsidR="00C0541A">
        <w:rPr>
          <w:bCs/>
        </w:rPr>
        <w:t>, accounting for a significant amount of the error variance</w:t>
      </w:r>
      <w:r w:rsidR="00EC78BF" w:rsidRPr="00E515C2">
        <w:rPr>
          <w:bCs/>
        </w:rPr>
        <w:t xml:space="preserve"> for all age groups: </w:t>
      </w:r>
      <w:r w:rsidR="00EC78BF" w:rsidRPr="000C4FD7">
        <w:rPr>
          <w:bCs/>
          <w:i/>
          <w:iCs/>
        </w:rPr>
        <w:t>F</w:t>
      </w:r>
      <w:r w:rsidR="00EC78BF" w:rsidRPr="00E515C2">
        <w:rPr>
          <w:bCs/>
        </w:rPr>
        <w:t xml:space="preserve">(3, 302) &gt; 15, </w:t>
      </w:r>
      <w:r w:rsidR="00EC78BF" w:rsidRPr="004C70E8">
        <w:rPr>
          <w:bCs/>
          <w:i/>
          <w:iCs/>
        </w:rPr>
        <w:t>p</w:t>
      </w:r>
      <w:r w:rsidR="00EC78BF" w:rsidRPr="00E515C2">
        <w:rPr>
          <w:bCs/>
        </w:rPr>
        <w:t xml:space="preserve"> &lt; .001) with the exception of the youngest age group (3-year-olds: </w:t>
      </w:r>
      <w:r w:rsidR="00EC78BF" w:rsidRPr="000C4FD7">
        <w:rPr>
          <w:bCs/>
          <w:i/>
          <w:iCs/>
        </w:rPr>
        <w:t>F</w:t>
      </w:r>
      <w:r w:rsidR="00EC78BF" w:rsidRPr="00E515C2">
        <w:rPr>
          <w:bCs/>
        </w:rPr>
        <w:t xml:space="preserve">(3, 302) = 1.33, </w:t>
      </w:r>
      <w:r w:rsidR="00EC78BF" w:rsidRPr="004C70E8">
        <w:rPr>
          <w:bCs/>
          <w:i/>
          <w:iCs/>
        </w:rPr>
        <w:t>p</w:t>
      </w:r>
      <w:r w:rsidR="00EC78BF" w:rsidRPr="00E515C2">
        <w:rPr>
          <w:bCs/>
        </w:rPr>
        <w:t xml:space="preserve"> = .26.</w:t>
      </w:r>
      <w:r w:rsidR="00EC78BF" w:rsidRPr="00EC78BF">
        <w:rPr>
          <w:bCs/>
          <w:i/>
          <w:iCs/>
        </w:rPr>
        <w:t xml:space="preserve"> </w:t>
      </w:r>
    </w:p>
    <w:p w14:paraId="395C451A" w14:textId="09BE4696" w:rsidR="00B9280C" w:rsidRDefault="00B40A80" w:rsidP="00B40A80">
      <w:pPr>
        <w:spacing w:line="480" w:lineRule="auto"/>
        <w:rPr>
          <w:rFonts w:ascii="Arial" w:eastAsia="Arial" w:hAnsi="Arial" w:cs="Arial"/>
          <w:sz w:val="22"/>
          <w:szCs w:val="22"/>
        </w:rPr>
      </w:pPr>
      <w:r>
        <w:rPr>
          <w:rFonts w:ascii="Arial" w:eastAsia="Arial" w:hAnsi="Arial" w:cs="Arial"/>
          <w:noProof/>
          <w:sz w:val="22"/>
          <w:szCs w:val="22"/>
        </w:rPr>
        <w:drawing>
          <wp:inline distT="0" distB="0" distL="0" distR="0" wp14:anchorId="63A68FFA" wp14:editId="41B58832">
            <wp:extent cx="4148667" cy="4148667"/>
            <wp:effectExtent l="0" t="0" r="4445" b="4445"/>
            <wp:docPr id="12" name="Picture 12"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bar chart&#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4161781" cy="4161781"/>
                    </a:xfrm>
                    <a:prstGeom prst="rect">
                      <a:avLst/>
                    </a:prstGeom>
                  </pic:spPr>
                </pic:pic>
              </a:graphicData>
            </a:graphic>
          </wp:inline>
        </w:drawing>
      </w:r>
    </w:p>
    <w:p w14:paraId="011FC37B" w14:textId="74669DE9" w:rsidR="007E7BAC" w:rsidRDefault="007E7BAC" w:rsidP="00D9087D">
      <w:pPr>
        <w:rPr>
          <w:rFonts w:eastAsia="Arial"/>
        </w:rPr>
      </w:pPr>
      <w:r w:rsidRPr="007806C3">
        <w:rPr>
          <w:rFonts w:eastAsia="Arial"/>
          <w:i/>
          <w:iCs/>
        </w:rPr>
        <w:t>Figure 2</w:t>
      </w:r>
      <w:r>
        <w:rPr>
          <w:rFonts w:eastAsia="Arial"/>
        </w:rPr>
        <w:t>.</w:t>
      </w:r>
      <w:r w:rsidRPr="005E020C">
        <w:rPr>
          <w:rFonts w:eastAsia="Arial"/>
        </w:rPr>
        <w:t xml:space="preserve"> Delta R-squared for each predictor</w:t>
      </w:r>
      <w:r>
        <w:rPr>
          <w:rFonts w:eastAsia="Arial"/>
        </w:rPr>
        <w:t xml:space="preserve"> of sorting behavior</w:t>
      </w:r>
      <w:r w:rsidRPr="005E020C">
        <w:rPr>
          <w:rFonts w:eastAsia="Arial"/>
        </w:rPr>
        <w:t>. Error bars represent bootstrapped 95% confidence intervals.</w:t>
      </w:r>
    </w:p>
    <w:p w14:paraId="6CAF24CF" w14:textId="77777777" w:rsidR="00767868" w:rsidRDefault="00767868" w:rsidP="00767868">
      <w:pPr>
        <w:rPr>
          <w:rFonts w:ascii="Arial" w:eastAsia="Arial" w:hAnsi="Arial" w:cs="Arial"/>
        </w:rPr>
      </w:pPr>
      <w:r>
        <w:lastRenderedPageBreak/>
        <w:t xml:space="preserve">Table 1: Predicting Sorting Distance from Valence, Arousal, and Shared Emotion Category </w:t>
      </w:r>
    </w:p>
    <w:p w14:paraId="1624016D" w14:textId="77777777" w:rsidR="00767868" w:rsidRDefault="00767868" w:rsidP="00767868">
      <w:pPr>
        <w:ind w:firstLine="181"/>
        <w:rPr>
          <w:sz w:val="20"/>
          <w:szCs w:val="20"/>
        </w:rPr>
      </w:pPr>
    </w:p>
    <w:tbl>
      <w:tblPr>
        <w:tblStyle w:val="a"/>
        <w:tblW w:w="9270" w:type="dxa"/>
        <w:tblBorders>
          <w:top w:val="nil"/>
          <w:left w:val="nil"/>
          <w:bottom w:val="nil"/>
          <w:right w:val="nil"/>
          <w:insideH w:val="nil"/>
          <w:insideV w:val="nil"/>
        </w:tblBorders>
        <w:tblLayout w:type="fixed"/>
        <w:tblLook w:val="0600" w:firstRow="0" w:lastRow="0" w:firstColumn="0" w:lastColumn="0" w:noHBand="1" w:noVBand="1"/>
      </w:tblPr>
      <w:tblGrid>
        <w:gridCol w:w="4050"/>
        <w:gridCol w:w="1350"/>
        <w:gridCol w:w="990"/>
        <w:gridCol w:w="900"/>
        <w:gridCol w:w="699"/>
        <w:gridCol w:w="1281"/>
      </w:tblGrid>
      <w:tr w:rsidR="00767868" w14:paraId="394D634D" w14:textId="77777777" w:rsidTr="003A376F">
        <w:tc>
          <w:tcPr>
            <w:tcW w:w="4050" w:type="dxa"/>
            <w:tcBorders>
              <w:top w:val="single" w:sz="12" w:space="0" w:color="000000"/>
              <w:left w:val="nil"/>
              <w:bottom w:val="single" w:sz="12" w:space="0" w:color="000000"/>
              <w:right w:val="nil"/>
            </w:tcBorders>
            <w:tcMar>
              <w:top w:w="0" w:type="dxa"/>
              <w:left w:w="0" w:type="dxa"/>
              <w:bottom w:w="0" w:type="dxa"/>
              <w:right w:w="0" w:type="dxa"/>
            </w:tcMar>
          </w:tcPr>
          <w:p w14:paraId="7E577F8C" w14:textId="77777777" w:rsidR="00767868" w:rsidRPr="0089189A" w:rsidRDefault="00767868" w:rsidP="003A376F">
            <w:pPr>
              <w:spacing w:line="276" w:lineRule="auto"/>
              <w:rPr>
                <w:b/>
                <w:sz w:val="22"/>
                <w:szCs w:val="22"/>
              </w:rPr>
            </w:pPr>
            <w:r w:rsidRPr="0089189A">
              <w:rPr>
                <w:b/>
                <w:sz w:val="22"/>
                <w:szCs w:val="22"/>
              </w:rPr>
              <w:t>Predictor</w:t>
            </w:r>
          </w:p>
        </w:tc>
        <w:tc>
          <w:tcPr>
            <w:tcW w:w="1350" w:type="dxa"/>
            <w:tcBorders>
              <w:top w:val="single" w:sz="12" w:space="0" w:color="000000"/>
              <w:left w:val="nil"/>
              <w:bottom w:val="single" w:sz="12" w:space="0" w:color="000000"/>
              <w:right w:val="nil"/>
            </w:tcBorders>
            <w:tcMar>
              <w:top w:w="0" w:type="dxa"/>
              <w:left w:w="0" w:type="dxa"/>
              <w:bottom w:w="0" w:type="dxa"/>
              <w:right w:w="0" w:type="dxa"/>
            </w:tcMar>
            <w:vAlign w:val="center"/>
          </w:tcPr>
          <w:p w14:paraId="7DC50C9A" w14:textId="77777777" w:rsidR="00767868" w:rsidRPr="0089189A" w:rsidRDefault="00767868" w:rsidP="003A376F">
            <w:pPr>
              <w:spacing w:line="276" w:lineRule="auto"/>
              <w:jc w:val="center"/>
              <w:rPr>
                <w:b/>
                <w:sz w:val="22"/>
                <w:szCs w:val="22"/>
              </w:rPr>
            </w:pPr>
            <w:r w:rsidRPr="0089189A">
              <w:rPr>
                <w:b/>
                <w:sz w:val="22"/>
                <w:szCs w:val="22"/>
              </w:rPr>
              <w:t>Estimate</w:t>
            </w:r>
          </w:p>
        </w:tc>
        <w:tc>
          <w:tcPr>
            <w:tcW w:w="990" w:type="dxa"/>
            <w:tcBorders>
              <w:top w:val="single" w:sz="12" w:space="0" w:color="000000"/>
              <w:left w:val="nil"/>
              <w:bottom w:val="single" w:sz="12" w:space="0" w:color="000000"/>
              <w:right w:val="nil"/>
            </w:tcBorders>
            <w:tcMar>
              <w:top w:w="0" w:type="dxa"/>
              <w:left w:w="0" w:type="dxa"/>
              <w:bottom w:w="0" w:type="dxa"/>
              <w:right w:w="0" w:type="dxa"/>
            </w:tcMar>
            <w:vAlign w:val="center"/>
          </w:tcPr>
          <w:p w14:paraId="0B815BC5" w14:textId="77777777" w:rsidR="00767868" w:rsidRPr="0089189A" w:rsidRDefault="00767868" w:rsidP="003A376F">
            <w:pPr>
              <w:spacing w:line="276" w:lineRule="auto"/>
              <w:jc w:val="center"/>
              <w:rPr>
                <w:b/>
                <w:sz w:val="22"/>
                <w:szCs w:val="22"/>
              </w:rPr>
            </w:pPr>
            <w:r w:rsidRPr="0089189A">
              <w:rPr>
                <w:b/>
                <w:i/>
                <w:sz w:val="22"/>
                <w:szCs w:val="22"/>
              </w:rPr>
              <w:t>t</w:t>
            </w:r>
            <w:r w:rsidRPr="0089189A">
              <w:rPr>
                <w:b/>
                <w:sz w:val="22"/>
                <w:szCs w:val="22"/>
              </w:rPr>
              <w:t>-value</w:t>
            </w:r>
          </w:p>
        </w:tc>
        <w:tc>
          <w:tcPr>
            <w:tcW w:w="900" w:type="dxa"/>
            <w:tcBorders>
              <w:top w:val="single" w:sz="12" w:space="0" w:color="000000"/>
              <w:left w:val="nil"/>
              <w:bottom w:val="single" w:sz="12" w:space="0" w:color="000000"/>
              <w:right w:val="nil"/>
            </w:tcBorders>
            <w:tcMar>
              <w:top w:w="0" w:type="dxa"/>
              <w:left w:w="0" w:type="dxa"/>
              <w:bottom w:w="0" w:type="dxa"/>
              <w:right w:w="0" w:type="dxa"/>
            </w:tcMar>
            <w:vAlign w:val="center"/>
          </w:tcPr>
          <w:p w14:paraId="7CAA56BA" w14:textId="77777777" w:rsidR="00767868" w:rsidRPr="0089189A" w:rsidRDefault="00767868" w:rsidP="003A376F">
            <w:pPr>
              <w:spacing w:line="276" w:lineRule="auto"/>
              <w:jc w:val="center"/>
              <w:rPr>
                <w:b/>
                <w:i/>
                <w:sz w:val="22"/>
                <w:szCs w:val="22"/>
              </w:rPr>
            </w:pPr>
            <w:r w:rsidRPr="0089189A">
              <w:rPr>
                <w:b/>
                <w:i/>
                <w:sz w:val="22"/>
                <w:szCs w:val="22"/>
              </w:rPr>
              <w:t>p</w:t>
            </w:r>
          </w:p>
        </w:tc>
        <w:tc>
          <w:tcPr>
            <w:tcW w:w="699" w:type="dxa"/>
            <w:tcBorders>
              <w:top w:val="single" w:sz="12" w:space="0" w:color="000000"/>
              <w:left w:val="nil"/>
              <w:bottom w:val="single" w:sz="12" w:space="0" w:color="000000"/>
              <w:right w:val="nil"/>
            </w:tcBorders>
            <w:tcMar>
              <w:top w:w="0" w:type="dxa"/>
              <w:left w:w="0" w:type="dxa"/>
              <w:bottom w:w="0" w:type="dxa"/>
              <w:right w:w="0" w:type="dxa"/>
            </w:tcMar>
            <w:vAlign w:val="center"/>
          </w:tcPr>
          <w:p w14:paraId="2DCE0652" w14:textId="77777777" w:rsidR="00767868" w:rsidRPr="0089189A" w:rsidRDefault="00767868" w:rsidP="003A376F">
            <w:pPr>
              <w:spacing w:line="276" w:lineRule="auto"/>
              <w:jc w:val="center"/>
              <w:rPr>
                <w:b/>
                <w:sz w:val="22"/>
                <w:szCs w:val="22"/>
                <w:vertAlign w:val="superscript"/>
              </w:rPr>
            </w:pPr>
            <w:r w:rsidRPr="0089189A">
              <w:rPr>
                <w:b/>
                <w:sz w:val="22"/>
                <w:szCs w:val="22"/>
              </w:rPr>
              <w:t>ΔR</w:t>
            </w:r>
            <w:r w:rsidRPr="0089189A">
              <w:rPr>
                <w:b/>
                <w:sz w:val="22"/>
                <w:szCs w:val="22"/>
                <w:vertAlign w:val="superscript"/>
              </w:rPr>
              <w:t>2</w:t>
            </w:r>
          </w:p>
        </w:tc>
        <w:tc>
          <w:tcPr>
            <w:tcW w:w="1281" w:type="dxa"/>
            <w:tcBorders>
              <w:top w:val="single" w:sz="12" w:space="0" w:color="000000"/>
              <w:left w:val="nil"/>
              <w:bottom w:val="single" w:sz="12" w:space="0" w:color="000000"/>
              <w:right w:val="nil"/>
            </w:tcBorders>
            <w:tcMar>
              <w:top w:w="0" w:type="dxa"/>
              <w:left w:w="0" w:type="dxa"/>
              <w:bottom w:w="0" w:type="dxa"/>
              <w:right w:w="0" w:type="dxa"/>
            </w:tcMar>
            <w:vAlign w:val="center"/>
          </w:tcPr>
          <w:p w14:paraId="53D54F3B" w14:textId="77777777" w:rsidR="00767868" w:rsidRPr="0089189A" w:rsidRDefault="00767868" w:rsidP="003A376F">
            <w:pPr>
              <w:spacing w:line="276" w:lineRule="auto"/>
              <w:jc w:val="center"/>
              <w:rPr>
                <w:b/>
                <w:sz w:val="22"/>
                <w:szCs w:val="22"/>
              </w:rPr>
            </w:pPr>
            <w:r w:rsidRPr="0089189A">
              <w:rPr>
                <w:b/>
                <w:sz w:val="22"/>
                <w:szCs w:val="22"/>
              </w:rPr>
              <w:t>Overall R</w:t>
            </w:r>
            <w:r w:rsidRPr="0089189A">
              <w:rPr>
                <w:b/>
                <w:sz w:val="22"/>
                <w:szCs w:val="22"/>
                <w:vertAlign w:val="superscript"/>
              </w:rPr>
              <w:t>2</w:t>
            </w:r>
          </w:p>
        </w:tc>
      </w:tr>
      <w:tr w:rsidR="00767868" w14:paraId="78721904" w14:textId="77777777" w:rsidTr="003A376F">
        <w:tc>
          <w:tcPr>
            <w:tcW w:w="4050" w:type="dxa"/>
            <w:tcBorders>
              <w:top w:val="nil"/>
              <w:left w:val="nil"/>
              <w:bottom w:val="nil"/>
              <w:right w:val="nil"/>
            </w:tcBorders>
            <w:tcMar>
              <w:top w:w="0" w:type="dxa"/>
              <w:left w:w="0" w:type="dxa"/>
              <w:bottom w:w="0" w:type="dxa"/>
              <w:right w:w="0" w:type="dxa"/>
            </w:tcMar>
          </w:tcPr>
          <w:p w14:paraId="68E744C8" w14:textId="295D6D07" w:rsidR="00767868" w:rsidRPr="0089189A" w:rsidRDefault="00767868" w:rsidP="003A376F">
            <w:pPr>
              <w:spacing w:line="276" w:lineRule="auto"/>
              <w:rPr>
                <w:b/>
                <w:i/>
              </w:rPr>
            </w:pPr>
            <w:r w:rsidRPr="0089189A">
              <w:rPr>
                <w:b/>
                <w:i/>
              </w:rPr>
              <w:t>3</w:t>
            </w:r>
            <w:r>
              <w:rPr>
                <w:b/>
                <w:i/>
              </w:rPr>
              <w:t>-</w:t>
            </w:r>
            <w:r w:rsidRPr="0089189A">
              <w:rPr>
                <w:b/>
                <w:i/>
              </w:rPr>
              <w:t>year-olds</w:t>
            </w:r>
          </w:p>
        </w:tc>
        <w:tc>
          <w:tcPr>
            <w:tcW w:w="1350" w:type="dxa"/>
            <w:tcBorders>
              <w:top w:val="nil"/>
              <w:left w:val="nil"/>
              <w:bottom w:val="nil"/>
              <w:right w:val="nil"/>
            </w:tcBorders>
            <w:tcMar>
              <w:top w:w="0" w:type="dxa"/>
              <w:left w:w="0" w:type="dxa"/>
              <w:bottom w:w="0" w:type="dxa"/>
              <w:right w:w="0" w:type="dxa"/>
            </w:tcMar>
            <w:vAlign w:val="center"/>
          </w:tcPr>
          <w:p w14:paraId="0B469542" w14:textId="77777777" w:rsidR="00767868" w:rsidRPr="0089189A" w:rsidRDefault="00767868" w:rsidP="003A376F">
            <w:pPr>
              <w:spacing w:line="276" w:lineRule="auto"/>
              <w:jc w:val="center"/>
            </w:pPr>
          </w:p>
        </w:tc>
        <w:tc>
          <w:tcPr>
            <w:tcW w:w="990" w:type="dxa"/>
            <w:tcBorders>
              <w:top w:val="nil"/>
              <w:left w:val="nil"/>
              <w:bottom w:val="nil"/>
              <w:right w:val="nil"/>
            </w:tcBorders>
            <w:tcMar>
              <w:top w:w="0" w:type="dxa"/>
              <w:left w:w="0" w:type="dxa"/>
              <w:bottom w:w="0" w:type="dxa"/>
              <w:right w:w="0" w:type="dxa"/>
            </w:tcMar>
            <w:vAlign w:val="center"/>
          </w:tcPr>
          <w:p w14:paraId="2DD8CE55" w14:textId="77777777" w:rsidR="00767868" w:rsidRPr="0089189A" w:rsidRDefault="00767868" w:rsidP="003A376F">
            <w:pPr>
              <w:spacing w:line="276" w:lineRule="auto"/>
              <w:jc w:val="center"/>
            </w:pPr>
          </w:p>
        </w:tc>
        <w:tc>
          <w:tcPr>
            <w:tcW w:w="900" w:type="dxa"/>
            <w:tcBorders>
              <w:top w:val="nil"/>
              <w:left w:val="nil"/>
              <w:bottom w:val="nil"/>
              <w:right w:val="nil"/>
            </w:tcBorders>
            <w:tcMar>
              <w:top w:w="0" w:type="dxa"/>
              <w:left w:w="0" w:type="dxa"/>
              <w:bottom w:w="0" w:type="dxa"/>
              <w:right w:w="0" w:type="dxa"/>
            </w:tcMar>
            <w:vAlign w:val="center"/>
          </w:tcPr>
          <w:p w14:paraId="7170660C" w14:textId="77777777" w:rsidR="00767868" w:rsidRPr="0089189A" w:rsidRDefault="00767868" w:rsidP="003A376F">
            <w:pPr>
              <w:spacing w:line="276" w:lineRule="auto"/>
              <w:jc w:val="center"/>
            </w:pPr>
          </w:p>
        </w:tc>
        <w:tc>
          <w:tcPr>
            <w:tcW w:w="699" w:type="dxa"/>
            <w:tcBorders>
              <w:top w:val="nil"/>
              <w:left w:val="nil"/>
              <w:bottom w:val="nil"/>
              <w:right w:val="nil"/>
            </w:tcBorders>
            <w:tcMar>
              <w:top w:w="0" w:type="dxa"/>
              <w:left w:w="0" w:type="dxa"/>
              <w:bottom w:w="0" w:type="dxa"/>
              <w:right w:w="0" w:type="dxa"/>
            </w:tcMar>
            <w:vAlign w:val="center"/>
          </w:tcPr>
          <w:p w14:paraId="0007CC08" w14:textId="77777777" w:rsidR="00767868" w:rsidRPr="0089189A" w:rsidRDefault="00767868" w:rsidP="003A376F">
            <w:pPr>
              <w:spacing w:line="276" w:lineRule="auto"/>
              <w:jc w:val="center"/>
            </w:pPr>
          </w:p>
        </w:tc>
        <w:tc>
          <w:tcPr>
            <w:tcW w:w="1281" w:type="dxa"/>
            <w:tcBorders>
              <w:top w:val="nil"/>
              <w:left w:val="nil"/>
              <w:bottom w:val="nil"/>
              <w:right w:val="nil"/>
            </w:tcBorders>
            <w:tcMar>
              <w:top w:w="0" w:type="dxa"/>
              <w:left w:w="0" w:type="dxa"/>
              <w:bottom w:w="0" w:type="dxa"/>
              <w:right w:w="0" w:type="dxa"/>
            </w:tcMar>
            <w:vAlign w:val="center"/>
          </w:tcPr>
          <w:p w14:paraId="462AF126" w14:textId="38136ED9" w:rsidR="00767868" w:rsidRPr="0089189A" w:rsidRDefault="00767868" w:rsidP="003A376F">
            <w:pPr>
              <w:spacing w:line="276" w:lineRule="auto"/>
              <w:jc w:val="center"/>
            </w:pPr>
            <w:r w:rsidRPr="0089189A">
              <w:t>.0</w:t>
            </w:r>
            <w:r w:rsidR="00531920">
              <w:t>1</w:t>
            </w:r>
          </w:p>
        </w:tc>
      </w:tr>
      <w:tr w:rsidR="00767868" w14:paraId="70DC5DA5" w14:textId="77777777" w:rsidTr="003A376F">
        <w:tc>
          <w:tcPr>
            <w:tcW w:w="4050" w:type="dxa"/>
            <w:tcBorders>
              <w:top w:val="nil"/>
              <w:left w:val="nil"/>
              <w:bottom w:val="nil"/>
              <w:right w:val="nil"/>
            </w:tcBorders>
            <w:tcMar>
              <w:top w:w="0" w:type="dxa"/>
              <w:left w:w="0" w:type="dxa"/>
              <w:bottom w:w="0" w:type="dxa"/>
              <w:right w:w="0" w:type="dxa"/>
            </w:tcMar>
          </w:tcPr>
          <w:p w14:paraId="4C36B09A" w14:textId="77777777" w:rsidR="00767868" w:rsidRPr="0089189A" w:rsidRDefault="00767868" w:rsidP="003A376F">
            <w:pPr>
              <w:spacing w:line="276" w:lineRule="auto"/>
              <w:rPr>
                <w:b/>
                <w:sz w:val="22"/>
                <w:szCs w:val="22"/>
              </w:rPr>
            </w:pPr>
            <w:r w:rsidRPr="0089189A">
              <w:rPr>
                <w:b/>
                <w:sz w:val="22"/>
                <w:szCs w:val="22"/>
              </w:rPr>
              <w:t>Valence</w:t>
            </w:r>
          </w:p>
        </w:tc>
        <w:tc>
          <w:tcPr>
            <w:tcW w:w="1350" w:type="dxa"/>
            <w:tcBorders>
              <w:top w:val="nil"/>
              <w:left w:val="nil"/>
              <w:bottom w:val="nil"/>
              <w:right w:val="nil"/>
            </w:tcBorders>
            <w:tcMar>
              <w:top w:w="0" w:type="dxa"/>
              <w:left w:w="0" w:type="dxa"/>
              <w:bottom w:w="0" w:type="dxa"/>
              <w:right w:w="0" w:type="dxa"/>
            </w:tcMar>
            <w:vAlign w:val="center"/>
          </w:tcPr>
          <w:p w14:paraId="6921F16A" w14:textId="7A867B44" w:rsidR="00767868" w:rsidRPr="0089189A" w:rsidRDefault="00531920" w:rsidP="003A376F">
            <w:pPr>
              <w:spacing w:line="276" w:lineRule="auto"/>
              <w:jc w:val="center"/>
              <w:rPr>
                <w:sz w:val="22"/>
                <w:szCs w:val="22"/>
              </w:rPr>
            </w:pPr>
            <w:r>
              <w:rPr>
                <w:sz w:val="22"/>
                <w:szCs w:val="22"/>
              </w:rPr>
              <w:t>0</w:t>
            </w:r>
            <w:r w:rsidR="00767868" w:rsidRPr="0089189A">
              <w:rPr>
                <w:sz w:val="22"/>
                <w:szCs w:val="22"/>
              </w:rPr>
              <w:t>.004</w:t>
            </w:r>
          </w:p>
        </w:tc>
        <w:tc>
          <w:tcPr>
            <w:tcW w:w="990" w:type="dxa"/>
            <w:tcBorders>
              <w:top w:val="nil"/>
              <w:left w:val="nil"/>
              <w:bottom w:val="nil"/>
              <w:right w:val="nil"/>
            </w:tcBorders>
            <w:tcMar>
              <w:top w:w="0" w:type="dxa"/>
              <w:left w:w="0" w:type="dxa"/>
              <w:bottom w:w="0" w:type="dxa"/>
              <w:right w:w="0" w:type="dxa"/>
            </w:tcMar>
            <w:vAlign w:val="center"/>
          </w:tcPr>
          <w:p w14:paraId="563757CF" w14:textId="77777777" w:rsidR="00767868" w:rsidRPr="0089189A" w:rsidRDefault="00767868" w:rsidP="003A376F">
            <w:pPr>
              <w:spacing w:line="276" w:lineRule="auto"/>
              <w:jc w:val="center"/>
              <w:rPr>
                <w:sz w:val="22"/>
                <w:szCs w:val="22"/>
              </w:rPr>
            </w:pPr>
            <w:r w:rsidRPr="0089189A">
              <w:rPr>
                <w:sz w:val="22"/>
                <w:szCs w:val="22"/>
              </w:rPr>
              <w:t>1.67</w:t>
            </w:r>
          </w:p>
        </w:tc>
        <w:tc>
          <w:tcPr>
            <w:tcW w:w="900" w:type="dxa"/>
            <w:tcBorders>
              <w:top w:val="nil"/>
              <w:left w:val="nil"/>
              <w:bottom w:val="nil"/>
              <w:right w:val="nil"/>
            </w:tcBorders>
            <w:tcMar>
              <w:top w:w="0" w:type="dxa"/>
              <w:left w:w="0" w:type="dxa"/>
              <w:bottom w:w="0" w:type="dxa"/>
              <w:right w:w="0" w:type="dxa"/>
            </w:tcMar>
            <w:vAlign w:val="center"/>
          </w:tcPr>
          <w:p w14:paraId="2430740C" w14:textId="77777777" w:rsidR="00767868" w:rsidRPr="0089189A" w:rsidRDefault="00767868" w:rsidP="003A376F">
            <w:pPr>
              <w:spacing w:line="276" w:lineRule="auto"/>
              <w:jc w:val="center"/>
              <w:rPr>
                <w:sz w:val="22"/>
                <w:szCs w:val="22"/>
              </w:rPr>
            </w:pPr>
            <w:r w:rsidRPr="0089189A">
              <w:rPr>
                <w:sz w:val="22"/>
                <w:szCs w:val="22"/>
              </w:rPr>
              <w:t>.10</w:t>
            </w:r>
          </w:p>
        </w:tc>
        <w:tc>
          <w:tcPr>
            <w:tcW w:w="699" w:type="dxa"/>
            <w:tcBorders>
              <w:top w:val="nil"/>
              <w:left w:val="nil"/>
              <w:bottom w:val="nil"/>
              <w:right w:val="nil"/>
            </w:tcBorders>
            <w:tcMar>
              <w:top w:w="0" w:type="dxa"/>
              <w:left w:w="0" w:type="dxa"/>
              <w:bottom w:w="0" w:type="dxa"/>
              <w:right w:w="0" w:type="dxa"/>
            </w:tcMar>
            <w:vAlign w:val="center"/>
          </w:tcPr>
          <w:p w14:paraId="71E0ADA6" w14:textId="77777777" w:rsidR="00767868" w:rsidRPr="0089189A" w:rsidRDefault="00767868" w:rsidP="003A376F">
            <w:pPr>
              <w:spacing w:line="276" w:lineRule="auto"/>
              <w:jc w:val="center"/>
              <w:rPr>
                <w:sz w:val="22"/>
                <w:szCs w:val="22"/>
              </w:rPr>
            </w:pPr>
            <w:r w:rsidRPr="0089189A">
              <w:rPr>
                <w:sz w:val="22"/>
                <w:szCs w:val="22"/>
              </w:rPr>
              <w:t>.01</w:t>
            </w:r>
          </w:p>
        </w:tc>
        <w:tc>
          <w:tcPr>
            <w:tcW w:w="1281" w:type="dxa"/>
            <w:tcBorders>
              <w:top w:val="nil"/>
              <w:left w:val="nil"/>
              <w:bottom w:val="nil"/>
              <w:right w:val="nil"/>
            </w:tcBorders>
            <w:tcMar>
              <w:top w:w="0" w:type="dxa"/>
              <w:left w:w="0" w:type="dxa"/>
              <w:bottom w:w="0" w:type="dxa"/>
              <w:right w:w="0" w:type="dxa"/>
            </w:tcMar>
            <w:vAlign w:val="center"/>
          </w:tcPr>
          <w:p w14:paraId="5372A979" w14:textId="77777777" w:rsidR="00767868" w:rsidRPr="0089189A" w:rsidRDefault="00767868" w:rsidP="003A376F">
            <w:pPr>
              <w:spacing w:line="276" w:lineRule="auto"/>
              <w:jc w:val="center"/>
              <w:rPr>
                <w:sz w:val="22"/>
                <w:szCs w:val="22"/>
              </w:rPr>
            </w:pPr>
          </w:p>
        </w:tc>
      </w:tr>
      <w:tr w:rsidR="00767868" w14:paraId="5F50B35E" w14:textId="77777777" w:rsidTr="003A376F">
        <w:tc>
          <w:tcPr>
            <w:tcW w:w="4050" w:type="dxa"/>
            <w:tcBorders>
              <w:top w:val="nil"/>
              <w:left w:val="nil"/>
              <w:bottom w:val="nil"/>
              <w:right w:val="nil"/>
            </w:tcBorders>
            <w:tcMar>
              <w:top w:w="0" w:type="dxa"/>
              <w:left w:w="0" w:type="dxa"/>
              <w:bottom w:w="0" w:type="dxa"/>
              <w:right w:w="0" w:type="dxa"/>
            </w:tcMar>
          </w:tcPr>
          <w:p w14:paraId="51018936" w14:textId="77777777" w:rsidR="00767868" w:rsidRPr="0089189A" w:rsidRDefault="00767868" w:rsidP="003A376F">
            <w:pPr>
              <w:spacing w:line="276" w:lineRule="auto"/>
              <w:rPr>
                <w:b/>
                <w:sz w:val="22"/>
                <w:szCs w:val="22"/>
              </w:rPr>
            </w:pPr>
            <w:r w:rsidRPr="0089189A">
              <w:rPr>
                <w:b/>
                <w:sz w:val="22"/>
                <w:szCs w:val="22"/>
              </w:rPr>
              <w:t>Arousal</w:t>
            </w:r>
          </w:p>
        </w:tc>
        <w:tc>
          <w:tcPr>
            <w:tcW w:w="1350" w:type="dxa"/>
            <w:tcBorders>
              <w:top w:val="nil"/>
              <w:left w:val="nil"/>
              <w:bottom w:val="nil"/>
              <w:right w:val="nil"/>
            </w:tcBorders>
            <w:tcMar>
              <w:top w:w="0" w:type="dxa"/>
              <w:left w:w="0" w:type="dxa"/>
              <w:bottom w:w="0" w:type="dxa"/>
              <w:right w:w="0" w:type="dxa"/>
            </w:tcMar>
            <w:vAlign w:val="center"/>
          </w:tcPr>
          <w:p w14:paraId="42F9C9A3" w14:textId="1433D44B" w:rsidR="00767868" w:rsidRPr="0089189A" w:rsidRDefault="00767868" w:rsidP="003A376F">
            <w:pPr>
              <w:spacing w:line="276" w:lineRule="auto"/>
              <w:jc w:val="center"/>
              <w:rPr>
                <w:sz w:val="22"/>
                <w:szCs w:val="22"/>
              </w:rPr>
            </w:pPr>
            <w:r w:rsidRPr="0089189A">
              <w:rPr>
                <w:sz w:val="22"/>
                <w:szCs w:val="22"/>
              </w:rPr>
              <w:t>-</w:t>
            </w:r>
            <w:r w:rsidR="00531920">
              <w:rPr>
                <w:sz w:val="22"/>
                <w:szCs w:val="22"/>
              </w:rPr>
              <w:t>0</w:t>
            </w:r>
            <w:r w:rsidRPr="0089189A">
              <w:rPr>
                <w:sz w:val="22"/>
                <w:szCs w:val="22"/>
              </w:rPr>
              <w:t>.004</w:t>
            </w:r>
          </w:p>
        </w:tc>
        <w:tc>
          <w:tcPr>
            <w:tcW w:w="990" w:type="dxa"/>
            <w:tcBorders>
              <w:top w:val="nil"/>
              <w:left w:val="nil"/>
              <w:bottom w:val="nil"/>
              <w:right w:val="nil"/>
            </w:tcBorders>
            <w:tcMar>
              <w:top w:w="0" w:type="dxa"/>
              <w:left w:w="0" w:type="dxa"/>
              <w:bottom w:w="0" w:type="dxa"/>
              <w:right w:w="0" w:type="dxa"/>
            </w:tcMar>
            <w:vAlign w:val="center"/>
          </w:tcPr>
          <w:p w14:paraId="03B95713" w14:textId="77777777" w:rsidR="00767868" w:rsidRPr="0089189A" w:rsidRDefault="00767868" w:rsidP="003A376F">
            <w:pPr>
              <w:spacing w:line="276" w:lineRule="auto"/>
              <w:jc w:val="center"/>
              <w:rPr>
                <w:sz w:val="22"/>
                <w:szCs w:val="22"/>
              </w:rPr>
            </w:pPr>
            <w:r w:rsidRPr="0089189A">
              <w:rPr>
                <w:sz w:val="22"/>
                <w:szCs w:val="22"/>
              </w:rPr>
              <w:t>-1.12</w:t>
            </w:r>
          </w:p>
        </w:tc>
        <w:tc>
          <w:tcPr>
            <w:tcW w:w="900" w:type="dxa"/>
            <w:tcBorders>
              <w:top w:val="nil"/>
              <w:left w:val="nil"/>
              <w:bottom w:val="nil"/>
              <w:right w:val="nil"/>
            </w:tcBorders>
            <w:tcMar>
              <w:top w:w="0" w:type="dxa"/>
              <w:left w:w="0" w:type="dxa"/>
              <w:bottom w:w="0" w:type="dxa"/>
              <w:right w:w="0" w:type="dxa"/>
            </w:tcMar>
            <w:vAlign w:val="center"/>
          </w:tcPr>
          <w:p w14:paraId="784E13BE" w14:textId="77777777" w:rsidR="00767868" w:rsidRPr="0089189A" w:rsidRDefault="00767868" w:rsidP="003A376F">
            <w:pPr>
              <w:spacing w:line="276" w:lineRule="auto"/>
              <w:jc w:val="center"/>
              <w:rPr>
                <w:sz w:val="22"/>
                <w:szCs w:val="22"/>
              </w:rPr>
            </w:pPr>
            <w:r w:rsidRPr="0089189A">
              <w:rPr>
                <w:sz w:val="22"/>
                <w:szCs w:val="22"/>
              </w:rPr>
              <w:t>.27</w:t>
            </w:r>
          </w:p>
        </w:tc>
        <w:tc>
          <w:tcPr>
            <w:tcW w:w="699" w:type="dxa"/>
            <w:tcBorders>
              <w:top w:val="nil"/>
              <w:left w:val="nil"/>
              <w:bottom w:val="nil"/>
              <w:right w:val="nil"/>
            </w:tcBorders>
            <w:tcMar>
              <w:top w:w="0" w:type="dxa"/>
              <w:left w:w="0" w:type="dxa"/>
              <w:bottom w:w="0" w:type="dxa"/>
              <w:right w:w="0" w:type="dxa"/>
            </w:tcMar>
            <w:vAlign w:val="center"/>
          </w:tcPr>
          <w:p w14:paraId="665867CB" w14:textId="77777777" w:rsidR="00767868" w:rsidRPr="0089189A" w:rsidRDefault="00767868" w:rsidP="003A376F">
            <w:pPr>
              <w:spacing w:line="276" w:lineRule="auto"/>
              <w:jc w:val="center"/>
              <w:rPr>
                <w:sz w:val="22"/>
                <w:szCs w:val="22"/>
              </w:rPr>
            </w:pPr>
            <w:r w:rsidRPr="0089189A">
              <w:rPr>
                <w:sz w:val="22"/>
                <w:szCs w:val="22"/>
              </w:rPr>
              <w:t>.00</w:t>
            </w:r>
          </w:p>
        </w:tc>
        <w:tc>
          <w:tcPr>
            <w:tcW w:w="1281" w:type="dxa"/>
            <w:tcBorders>
              <w:top w:val="nil"/>
              <w:left w:val="nil"/>
              <w:bottom w:val="nil"/>
              <w:right w:val="nil"/>
            </w:tcBorders>
            <w:tcMar>
              <w:top w:w="0" w:type="dxa"/>
              <w:left w:w="0" w:type="dxa"/>
              <w:bottom w:w="0" w:type="dxa"/>
              <w:right w:w="0" w:type="dxa"/>
            </w:tcMar>
            <w:vAlign w:val="center"/>
          </w:tcPr>
          <w:p w14:paraId="6892B5AE" w14:textId="77777777" w:rsidR="00767868" w:rsidRPr="0089189A" w:rsidRDefault="00767868" w:rsidP="003A376F">
            <w:pPr>
              <w:spacing w:line="276" w:lineRule="auto"/>
              <w:jc w:val="center"/>
              <w:rPr>
                <w:sz w:val="22"/>
                <w:szCs w:val="22"/>
              </w:rPr>
            </w:pPr>
          </w:p>
        </w:tc>
      </w:tr>
      <w:tr w:rsidR="00767868" w14:paraId="0169BD38" w14:textId="77777777" w:rsidTr="003A376F">
        <w:tc>
          <w:tcPr>
            <w:tcW w:w="4050" w:type="dxa"/>
            <w:tcBorders>
              <w:top w:val="nil"/>
              <w:left w:val="nil"/>
              <w:bottom w:val="nil"/>
              <w:right w:val="nil"/>
            </w:tcBorders>
            <w:tcMar>
              <w:top w:w="0" w:type="dxa"/>
              <w:left w:w="0" w:type="dxa"/>
              <w:bottom w:w="0" w:type="dxa"/>
              <w:right w:w="0" w:type="dxa"/>
            </w:tcMar>
          </w:tcPr>
          <w:p w14:paraId="35FE1137" w14:textId="77777777" w:rsidR="00767868" w:rsidRPr="0089189A" w:rsidRDefault="00767868" w:rsidP="003A376F">
            <w:pPr>
              <w:spacing w:line="276" w:lineRule="auto"/>
              <w:rPr>
                <w:b/>
                <w:sz w:val="22"/>
                <w:szCs w:val="22"/>
              </w:rPr>
            </w:pPr>
            <w:r w:rsidRPr="0089189A">
              <w:rPr>
                <w:b/>
                <w:sz w:val="22"/>
                <w:szCs w:val="22"/>
              </w:rPr>
              <w:t>Emotion Category</w:t>
            </w:r>
          </w:p>
        </w:tc>
        <w:tc>
          <w:tcPr>
            <w:tcW w:w="1350" w:type="dxa"/>
            <w:tcBorders>
              <w:top w:val="nil"/>
              <w:left w:val="nil"/>
              <w:bottom w:val="nil"/>
              <w:right w:val="nil"/>
            </w:tcBorders>
            <w:tcMar>
              <w:top w:w="0" w:type="dxa"/>
              <w:left w:w="0" w:type="dxa"/>
              <w:bottom w:w="0" w:type="dxa"/>
              <w:right w:w="0" w:type="dxa"/>
            </w:tcMar>
            <w:vAlign w:val="center"/>
          </w:tcPr>
          <w:p w14:paraId="6EE72C51" w14:textId="23640D00" w:rsidR="00767868" w:rsidRPr="0089189A" w:rsidRDefault="00767868" w:rsidP="003A376F">
            <w:pPr>
              <w:spacing w:line="276" w:lineRule="auto"/>
              <w:jc w:val="center"/>
              <w:rPr>
                <w:sz w:val="22"/>
                <w:szCs w:val="22"/>
              </w:rPr>
            </w:pPr>
            <w:r w:rsidRPr="0089189A">
              <w:rPr>
                <w:sz w:val="22"/>
                <w:szCs w:val="22"/>
              </w:rPr>
              <w:t>-</w:t>
            </w:r>
            <w:r w:rsidR="00531920">
              <w:rPr>
                <w:sz w:val="22"/>
                <w:szCs w:val="22"/>
              </w:rPr>
              <w:t>0</w:t>
            </w:r>
            <w:r w:rsidRPr="0089189A">
              <w:rPr>
                <w:sz w:val="22"/>
                <w:szCs w:val="22"/>
              </w:rPr>
              <w:t>.006</w:t>
            </w:r>
          </w:p>
        </w:tc>
        <w:tc>
          <w:tcPr>
            <w:tcW w:w="990" w:type="dxa"/>
            <w:tcBorders>
              <w:top w:val="nil"/>
              <w:left w:val="nil"/>
              <w:bottom w:val="nil"/>
              <w:right w:val="nil"/>
            </w:tcBorders>
            <w:tcMar>
              <w:top w:w="0" w:type="dxa"/>
              <w:left w:w="0" w:type="dxa"/>
              <w:bottom w:w="0" w:type="dxa"/>
              <w:right w:w="0" w:type="dxa"/>
            </w:tcMar>
            <w:vAlign w:val="center"/>
          </w:tcPr>
          <w:p w14:paraId="359C0840" w14:textId="19E82956" w:rsidR="00767868" w:rsidRPr="0089189A" w:rsidRDefault="00767868" w:rsidP="003A376F">
            <w:pPr>
              <w:spacing w:line="276" w:lineRule="auto"/>
              <w:jc w:val="center"/>
              <w:rPr>
                <w:sz w:val="22"/>
                <w:szCs w:val="22"/>
              </w:rPr>
            </w:pPr>
            <w:r w:rsidRPr="0089189A">
              <w:rPr>
                <w:sz w:val="22"/>
                <w:szCs w:val="22"/>
              </w:rPr>
              <w:t>-</w:t>
            </w:r>
            <w:r w:rsidR="00531920">
              <w:rPr>
                <w:sz w:val="22"/>
                <w:szCs w:val="22"/>
              </w:rPr>
              <w:t>0</w:t>
            </w:r>
            <w:r w:rsidRPr="0089189A">
              <w:rPr>
                <w:sz w:val="22"/>
                <w:szCs w:val="22"/>
              </w:rPr>
              <w:t>.55</w:t>
            </w:r>
          </w:p>
        </w:tc>
        <w:tc>
          <w:tcPr>
            <w:tcW w:w="900" w:type="dxa"/>
            <w:tcBorders>
              <w:top w:val="nil"/>
              <w:left w:val="nil"/>
              <w:bottom w:val="nil"/>
              <w:right w:val="nil"/>
            </w:tcBorders>
            <w:tcMar>
              <w:top w:w="0" w:type="dxa"/>
              <w:left w:w="0" w:type="dxa"/>
              <w:bottom w:w="0" w:type="dxa"/>
              <w:right w:w="0" w:type="dxa"/>
            </w:tcMar>
            <w:vAlign w:val="center"/>
          </w:tcPr>
          <w:p w14:paraId="3DF55D96" w14:textId="77777777" w:rsidR="00767868" w:rsidRPr="0089189A" w:rsidRDefault="00767868" w:rsidP="003A376F">
            <w:pPr>
              <w:spacing w:line="276" w:lineRule="auto"/>
              <w:jc w:val="center"/>
              <w:rPr>
                <w:sz w:val="22"/>
                <w:szCs w:val="22"/>
              </w:rPr>
            </w:pPr>
            <w:r w:rsidRPr="0089189A">
              <w:rPr>
                <w:sz w:val="22"/>
                <w:szCs w:val="22"/>
              </w:rPr>
              <w:t>.58</w:t>
            </w:r>
          </w:p>
        </w:tc>
        <w:tc>
          <w:tcPr>
            <w:tcW w:w="699" w:type="dxa"/>
            <w:tcBorders>
              <w:top w:val="nil"/>
              <w:left w:val="nil"/>
              <w:bottom w:val="nil"/>
              <w:right w:val="nil"/>
            </w:tcBorders>
            <w:tcMar>
              <w:top w:w="0" w:type="dxa"/>
              <w:left w:w="0" w:type="dxa"/>
              <w:bottom w:w="0" w:type="dxa"/>
              <w:right w:w="0" w:type="dxa"/>
            </w:tcMar>
            <w:vAlign w:val="center"/>
          </w:tcPr>
          <w:p w14:paraId="09141145" w14:textId="77777777" w:rsidR="00767868" w:rsidRPr="0089189A" w:rsidRDefault="00767868" w:rsidP="003A376F">
            <w:pPr>
              <w:spacing w:line="276" w:lineRule="auto"/>
              <w:jc w:val="center"/>
              <w:rPr>
                <w:sz w:val="22"/>
                <w:szCs w:val="22"/>
              </w:rPr>
            </w:pPr>
            <w:r w:rsidRPr="0089189A">
              <w:rPr>
                <w:sz w:val="22"/>
                <w:szCs w:val="22"/>
              </w:rPr>
              <w:t>.00</w:t>
            </w:r>
          </w:p>
        </w:tc>
        <w:tc>
          <w:tcPr>
            <w:tcW w:w="1281" w:type="dxa"/>
            <w:tcBorders>
              <w:top w:val="nil"/>
              <w:left w:val="nil"/>
              <w:bottom w:val="nil"/>
              <w:right w:val="nil"/>
            </w:tcBorders>
            <w:tcMar>
              <w:top w:w="0" w:type="dxa"/>
              <w:left w:w="0" w:type="dxa"/>
              <w:bottom w:w="0" w:type="dxa"/>
              <w:right w:w="0" w:type="dxa"/>
            </w:tcMar>
            <w:vAlign w:val="center"/>
          </w:tcPr>
          <w:p w14:paraId="61E74C5F" w14:textId="77777777" w:rsidR="00767868" w:rsidRPr="0089189A" w:rsidRDefault="00767868" w:rsidP="003A376F">
            <w:pPr>
              <w:spacing w:line="276" w:lineRule="auto"/>
              <w:jc w:val="center"/>
              <w:rPr>
                <w:sz w:val="22"/>
                <w:szCs w:val="22"/>
              </w:rPr>
            </w:pPr>
          </w:p>
        </w:tc>
      </w:tr>
      <w:tr w:rsidR="00767868" w:rsidRPr="0089189A" w14:paraId="26A73E19" w14:textId="77777777" w:rsidTr="003A376F">
        <w:tc>
          <w:tcPr>
            <w:tcW w:w="4050" w:type="dxa"/>
            <w:tcBorders>
              <w:top w:val="nil"/>
              <w:left w:val="nil"/>
              <w:bottom w:val="nil"/>
              <w:right w:val="nil"/>
            </w:tcBorders>
            <w:shd w:val="clear" w:color="auto" w:fill="D9D9D9" w:themeFill="background1" w:themeFillShade="D9"/>
            <w:tcMar>
              <w:top w:w="0" w:type="dxa"/>
              <w:left w:w="0" w:type="dxa"/>
              <w:bottom w:w="0" w:type="dxa"/>
              <w:right w:w="0" w:type="dxa"/>
            </w:tcMar>
          </w:tcPr>
          <w:p w14:paraId="508CC59D" w14:textId="42C9EAAF" w:rsidR="00767868" w:rsidRPr="0089189A" w:rsidRDefault="00767868" w:rsidP="003A376F">
            <w:pPr>
              <w:spacing w:line="276" w:lineRule="auto"/>
              <w:rPr>
                <w:b/>
                <w:i/>
              </w:rPr>
            </w:pPr>
            <w:r w:rsidRPr="0089189A">
              <w:rPr>
                <w:b/>
                <w:i/>
              </w:rPr>
              <w:t>4</w:t>
            </w:r>
            <w:r>
              <w:rPr>
                <w:b/>
                <w:i/>
              </w:rPr>
              <w:t>-</w:t>
            </w:r>
            <w:r w:rsidRPr="0089189A">
              <w:rPr>
                <w:b/>
                <w:i/>
              </w:rPr>
              <w:t>year-olds</w:t>
            </w:r>
          </w:p>
        </w:tc>
        <w:tc>
          <w:tcPr>
            <w:tcW w:w="1350" w:type="dxa"/>
            <w:tcBorders>
              <w:top w:val="nil"/>
              <w:left w:val="nil"/>
              <w:bottom w:val="nil"/>
              <w:right w:val="nil"/>
            </w:tcBorders>
            <w:shd w:val="clear" w:color="auto" w:fill="D9D9D9" w:themeFill="background1" w:themeFillShade="D9"/>
            <w:tcMar>
              <w:top w:w="0" w:type="dxa"/>
              <w:left w:w="0" w:type="dxa"/>
              <w:bottom w:w="0" w:type="dxa"/>
              <w:right w:w="0" w:type="dxa"/>
            </w:tcMar>
            <w:vAlign w:val="center"/>
          </w:tcPr>
          <w:p w14:paraId="438601AF" w14:textId="77777777" w:rsidR="00767868" w:rsidRPr="0089189A" w:rsidRDefault="00767868" w:rsidP="003A376F">
            <w:pPr>
              <w:spacing w:line="276" w:lineRule="auto"/>
              <w:jc w:val="center"/>
            </w:pPr>
          </w:p>
        </w:tc>
        <w:tc>
          <w:tcPr>
            <w:tcW w:w="990" w:type="dxa"/>
            <w:tcBorders>
              <w:top w:val="nil"/>
              <w:left w:val="nil"/>
              <w:bottom w:val="nil"/>
              <w:right w:val="nil"/>
            </w:tcBorders>
            <w:shd w:val="clear" w:color="auto" w:fill="D9D9D9" w:themeFill="background1" w:themeFillShade="D9"/>
            <w:tcMar>
              <w:top w:w="0" w:type="dxa"/>
              <w:left w:w="0" w:type="dxa"/>
              <w:bottom w:w="0" w:type="dxa"/>
              <w:right w:w="0" w:type="dxa"/>
            </w:tcMar>
            <w:vAlign w:val="center"/>
          </w:tcPr>
          <w:p w14:paraId="06FB803A" w14:textId="77777777" w:rsidR="00767868" w:rsidRPr="0089189A" w:rsidRDefault="00767868" w:rsidP="003A376F">
            <w:pPr>
              <w:spacing w:line="276" w:lineRule="auto"/>
              <w:jc w:val="center"/>
            </w:pPr>
          </w:p>
        </w:tc>
        <w:tc>
          <w:tcPr>
            <w:tcW w:w="900" w:type="dxa"/>
            <w:tcBorders>
              <w:top w:val="nil"/>
              <w:left w:val="nil"/>
              <w:bottom w:val="nil"/>
              <w:right w:val="nil"/>
            </w:tcBorders>
            <w:shd w:val="clear" w:color="auto" w:fill="D9D9D9" w:themeFill="background1" w:themeFillShade="D9"/>
            <w:tcMar>
              <w:top w:w="0" w:type="dxa"/>
              <w:left w:w="0" w:type="dxa"/>
              <w:bottom w:w="0" w:type="dxa"/>
              <w:right w:w="0" w:type="dxa"/>
            </w:tcMar>
            <w:vAlign w:val="center"/>
          </w:tcPr>
          <w:p w14:paraId="7972E8E4" w14:textId="77777777" w:rsidR="00767868" w:rsidRPr="0089189A" w:rsidRDefault="00767868" w:rsidP="003A376F">
            <w:pPr>
              <w:spacing w:line="276" w:lineRule="auto"/>
              <w:jc w:val="center"/>
            </w:pPr>
          </w:p>
        </w:tc>
        <w:tc>
          <w:tcPr>
            <w:tcW w:w="699" w:type="dxa"/>
            <w:tcBorders>
              <w:top w:val="nil"/>
              <w:left w:val="nil"/>
              <w:bottom w:val="nil"/>
              <w:right w:val="nil"/>
            </w:tcBorders>
            <w:shd w:val="clear" w:color="auto" w:fill="D9D9D9" w:themeFill="background1" w:themeFillShade="D9"/>
            <w:tcMar>
              <w:top w:w="0" w:type="dxa"/>
              <w:left w:w="0" w:type="dxa"/>
              <w:bottom w:w="0" w:type="dxa"/>
              <w:right w:w="0" w:type="dxa"/>
            </w:tcMar>
            <w:vAlign w:val="center"/>
          </w:tcPr>
          <w:p w14:paraId="485D5908" w14:textId="77777777" w:rsidR="00767868" w:rsidRPr="0089189A" w:rsidRDefault="00767868" w:rsidP="003A376F">
            <w:pPr>
              <w:spacing w:line="276" w:lineRule="auto"/>
              <w:jc w:val="center"/>
            </w:pPr>
          </w:p>
        </w:tc>
        <w:tc>
          <w:tcPr>
            <w:tcW w:w="1281" w:type="dxa"/>
            <w:tcBorders>
              <w:top w:val="nil"/>
              <w:left w:val="nil"/>
              <w:bottom w:val="nil"/>
              <w:right w:val="nil"/>
            </w:tcBorders>
            <w:shd w:val="clear" w:color="auto" w:fill="D9D9D9" w:themeFill="background1" w:themeFillShade="D9"/>
            <w:tcMar>
              <w:top w:w="0" w:type="dxa"/>
              <w:left w:w="0" w:type="dxa"/>
              <w:bottom w:w="0" w:type="dxa"/>
              <w:right w:w="0" w:type="dxa"/>
            </w:tcMar>
            <w:vAlign w:val="center"/>
          </w:tcPr>
          <w:p w14:paraId="402D5874" w14:textId="77777777" w:rsidR="00767868" w:rsidRPr="0089189A" w:rsidRDefault="00767868" w:rsidP="003A376F">
            <w:pPr>
              <w:spacing w:line="276" w:lineRule="auto"/>
              <w:jc w:val="center"/>
            </w:pPr>
            <w:r w:rsidRPr="0089189A">
              <w:t>.13</w:t>
            </w:r>
          </w:p>
        </w:tc>
      </w:tr>
      <w:tr w:rsidR="00767868" w14:paraId="67C8268E" w14:textId="77777777" w:rsidTr="003A376F">
        <w:tc>
          <w:tcPr>
            <w:tcW w:w="4050" w:type="dxa"/>
            <w:tcBorders>
              <w:top w:val="nil"/>
              <w:left w:val="nil"/>
              <w:bottom w:val="nil"/>
              <w:right w:val="nil"/>
            </w:tcBorders>
            <w:shd w:val="clear" w:color="auto" w:fill="D9D9D9" w:themeFill="background1" w:themeFillShade="D9"/>
            <w:tcMar>
              <w:top w:w="0" w:type="dxa"/>
              <w:left w:w="0" w:type="dxa"/>
              <w:bottom w:w="0" w:type="dxa"/>
              <w:right w:w="0" w:type="dxa"/>
            </w:tcMar>
          </w:tcPr>
          <w:p w14:paraId="79060465" w14:textId="77777777" w:rsidR="00767868" w:rsidRPr="0089189A" w:rsidRDefault="00767868" w:rsidP="003A376F">
            <w:pPr>
              <w:spacing w:line="276" w:lineRule="auto"/>
              <w:rPr>
                <w:b/>
                <w:sz w:val="22"/>
                <w:szCs w:val="22"/>
              </w:rPr>
            </w:pPr>
            <w:r w:rsidRPr="0089189A">
              <w:rPr>
                <w:b/>
                <w:sz w:val="22"/>
                <w:szCs w:val="22"/>
              </w:rPr>
              <w:t>Valence***</w:t>
            </w:r>
          </w:p>
        </w:tc>
        <w:tc>
          <w:tcPr>
            <w:tcW w:w="1350" w:type="dxa"/>
            <w:tcBorders>
              <w:top w:val="nil"/>
              <w:left w:val="nil"/>
              <w:bottom w:val="nil"/>
              <w:right w:val="nil"/>
            </w:tcBorders>
            <w:shd w:val="clear" w:color="auto" w:fill="D9D9D9" w:themeFill="background1" w:themeFillShade="D9"/>
            <w:tcMar>
              <w:top w:w="0" w:type="dxa"/>
              <w:left w:w="0" w:type="dxa"/>
              <w:bottom w:w="0" w:type="dxa"/>
              <w:right w:w="0" w:type="dxa"/>
            </w:tcMar>
            <w:vAlign w:val="center"/>
          </w:tcPr>
          <w:p w14:paraId="76E3832F" w14:textId="505384FA" w:rsidR="00767868" w:rsidRPr="0089189A" w:rsidRDefault="00531920" w:rsidP="003A376F">
            <w:pPr>
              <w:spacing w:line="276" w:lineRule="auto"/>
              <w:jc w:val="center"/>
              <w:rPr>
                <w:sz w:val="22"/>
                <w:szCs w:val="22"/>
              </w:rPr>
            </w:pPr>
            <w:r>
              <w:rPr>
                <w:sz w:val="22"/>
                <w:szCs w:val="22"/>
              </w:rPr>
              <w:t>0</w:t>
            </w:r>
            <w:r w:rsidR="00767868" w:rsidRPr="0089189A">
              <w:rPr>
                <w:sz w:val="22"/>
                <w:szCs w:val="22"/>
              </w:rPr>
              <w:t>.01</w:t>
            </w:r>
          </w:p>
        </w:tc>
        <w:tc>
          <w:tcPr>
            <w:tcW w:w="990" w:type="dxa"/>
            <w:tcBorders>
              <w:top w:val="nil"/>
              <w:left w:val="nil"/>
              <w:bottom w:val="nil"/>
              <w:right w:val="nil"/>
            </w:tcBorders>
            <w:shd w:val="clear" w:color="auto" w:fill="D9D9D9" w:themeFill="background1" w:themeFillShade="D9"/>
            <w:tcMar>
              <w:top w:w="0" w:type="dxa"/>
              <w:left w:w="0" w:type="dxa"/>
              <w:bottom w:w="0" w:type="dxa"/>
              <w:right w:w="0" w:type="dxa"/>
            </w:tcMar>
            <w:vAlign w:val="center"/>
          </w:tcPr>
          <w:p w14:paraId="112CA2E1" w14:textId="77777777" w:rsidR="00767868" w:rsidRPr="0089189A" w:rsidRDefault="00767868" w:rsidP="003A376F">
            <w:pPr>
              <w:spacing w:line="276" w:lineRule="auto"/>
              <w:jc w:val="center"/>
              <w:rPr>
                <w:sz w:val="22"/>
                <w:szCs w:val="22"/>
              </w:rPr>
            </w:pPr>
            <w:r w:rsidRPr="0089189A">
              <w:rPr>
                <w:sz w:val="22"/>
                <w:szCs w:val="22"/>
              </w:rPr>
              <w:t>5.73</w:t>
            </w:r>
          </w:p>
        </w:tc>
        <w:tc>
          <w:tcPr>
            <w:tcW w:w="900" w:type="dxa"/>
            <w:tcBorders>
              <w:top w:val="nil"/>
              <w:left w:val="nil"/>
              <w:bottom w:val="nil"/>
              <w:right w:val="nil"/>
            </w:tcBorders>
            <w:shd w:val="clear" w:color="auto" w:fill="D9D9D9" w:themeFill="background1" w:themeFillShade="D9"/>
            <w:tcMar>
              <w:top w:w="0" w:type="dxa"/>
              <w:left w:w="0" w:type="dxa"/>
              <w:bottom w:w="0" w:type="dxa"/>
              <w:right w:w="0" w:type="dxa"/>
            </w:tcMar>
            <w:vAlign w:val="center"/>
          </w:tcPr>
          <w:p w14:paraId="78714E81" w14:textId="77777777" w:rsidR="00767868" w:rsidRPr="0089189A" w:rsidRDefault="00767868" w:rsidP="003A376F">
            <w:pPr>
              <w:spacing w:line="276" w:lineRule="auto"/>
              <w:jc w:val="center"/>
              <w:rPr>
                <w:sz w:val="22"/>
                <w:szCs w:val="22"/>
              </w:rPr>
            </w:pPr>
            <w:r w:rsidRPr="0089189A">
              <w:rPr>
                <w:sz w:val="22"/>
                <w:szCs w:val="22"/>
              </w:rPr>
              <w:t>&lt;.001</w:t>
            </w:r>
          </w:p>
        </w:tc>
        <w:tc>
          <w:tcPr>
            <w:tcW w:w="699" w:type="dxa"/>
            <w:tcBorders>
              <w:top w:val="nil"/>
              <w:left w:val="nil"/>
              <w:bottom w:val="nil"/>
              <w:right w:val="nil"/>
            </w:tcBorders>
            <w:shd w:val="clear" w:color="auto" w:fill="D9D9D9" w:themeFill="background1" w:themeFillShade="D9"/>
            <w:tcMar>
              <w:top w:w="0" w:type="dxa"/>
              <w:left w:w="0" w:type="dxa"/>
              <w:bottom w:w="0" w:type="dxa"/>
              <w:right w:w="0" w:type="dxa"/>
            </w:tcMar>
            <w:vAlign w:val="center"/>
          </w:tcPr>
          <w:p w14:paraId="2DDD909E" w14:textId="77777777" w:rsidR="00767868" w:rsidRPr="0089189A" w:rsidRDefault="00767868" w:rsidP="003A376F">
            <w:pPr>
              <w:spacing w:line="276" w:lineRule="auto"/>
              <w:jc w:val="center"/>
              <w:rPr>
                <w:sz w:val="22"/>
                <w:szCs w:val="22"/>
              </w:rPr>
            </w:pPr>
            <w:r w:rsidRPr="0089189A">
              <w:rPr>
                <w:sz w:val="22"/>
                <w:szCs w:val="22"/>
              </w:rPr>
              <w:t>.09</w:t>
            </w:r>
          </w:p>
        </w:tc>
        <w:tc>
          <w:tcPr>
            <w:tcW w:w="1281" w:type="dxa"/>
            <w:tcBorders>
              <w:top w:val="nil"/>
              <w:left w:val="nil"/>
              <w:bottom w:val="nil"/>
              <w:right w:val="nil"/>
            </w:tcBorders>
            <w:shd w:val="clear" w:color="auto" w:fill="D9D9D9" w:themeFill="background1" w:themeFillShade="D9"/>
            <w:tcMar>
              <w:top w:w="0" w:type="dxa"/>
              <w:left w:w="0" w:type="dxa"/>
              <w:bottom w:w="0" w:type="dxa"/>
              <w:right w:w="0" w:type="dxa"/>
            </w:tcMar>
            <w:vAlign w:val="center"/>
          </w:tcPr>
          <w:p w14:paraId="2801CAA7" w14:textId="77777777" w:rsidR="00767868" w:rsidRPr="0089189A" w:rsidRDefault="00767868" w:rsidP="003A376F">
            <w:pPr>
              <w:spacing w:line="276" w:lineRule="auto"/>
              <w:jc w:val="center"/>
              <w:rPr>
                <w:sz w:val="22"/>
                <w:szCs w:val="22"/>
              </w:rPr>
            </w:pPr>
          </w:p>
        </w:tc>
      </w:tr>
      <w:tr w:rsidR="00767868" w14:paraId="3B999F89" w14:textId="77777777" w:rsidTr="003A376F">
        <w:tc>
          <w:tcPr>
            <w:tcW w:w="4050" w:type="dxa"/>
            <w:tcBorders>
              <w:top w:val="nil"/>
              <w:left w:val="nil"/>
              <w:bottom w:val="nil"/>
              <w:right w:val="nil"/>
            </w:tcBorders>
            <w:shd w:val="clear" w:color="auto" w:fill="D9D9D9" w:themeFill="background1" w:themeFillShade="D9"/>
            <w:tcMar>
              <w:top w:w="0" w:type="dxa"/>
              <w:left w:w="0" w:type="dxa"/>
              <w:bottom w:w="0" w:type="dxa"/>
              <w:right w:w="0" w:type="dxa"/>
            </w:tcMar>
          </w:tcPr>
          <w:p w14:paraId="047C1724" w14:textId="77777777" w:rsidR="00767868" w:rsidRPr="0089189A" w:rsidRDefault="00767868" w:rsidP="003A376F">
            <w:pPr>
              <w:spacing w:line="276" w:lineRule="auto"/>
              <w:rPr>
                <w:b/>
                <w:sz w:val="22"/>
                <w:szCs w:val="22"/>
              </w:rPr>
            </w:pPr>
            <w:r w:rsidRPr="0089189A">
              <w:rPr>
                <w:b/>
                <w:sz w:val="22"/>
                <w:szCs w:val="22"/>
              </w:rPr>
              <w:t>Arousal***</w:t>
            </w:r>
          </w:p>
        </w:tc>
        <w:tc>
          <w:tcPr>
            <w:tcW w:w="1350" w:type="dxa"/>
            <w:tcBorders>
              <w:top w:val="nil"/>
              <w:left w:val="nil"/>
              <w:bottom w:val="nil"/>
              <w:right w:val="nil"/>
            </w:tcBorders>
            <w:shd w:val="clear" w:color="auto" w:fill="D9D9D9" w:themeFill="background1" w:themeFillShade="D9"/>
            <w:tcMar>
              <w:top w:w="0" w:type="dxa"/>
              <w:left w:w="0" w:type="dxa"/>
              <w:bottom w:w="0" w:type="dxa"/>
              <w:right w:w="0" w:type="dxa"/>
            </w:tcMar>
            <w:vAlign w:val="center"/>
          </w:tcPr>
          <w:p w14:paraId="279075BB" w14:textId="2F214BB4" w:rsidR="00767868" w:rsidRPr="0089189A" w:rsidRDefault="00767868" w:rsidP="003A376F">
            <w:pPr>
              <w:spacing w:line="276" w:lineRule="auto"/>
              <w:jc w:val="center"/>
              <w:rPr>
                <w:sz w:val="22"/>
                <w:szCs w:val="22"/>
              </w:rPr>
            </w:pPr>
            <w:r w:rsidRPr="0089189A">
              <w:rPr>
                <w:sz w:val="22"/>
                <w:szCs w:val="22"/>
              </w:rPr>
              <w:t>-</w:t>
            </w:r>
            <w:r w:rsidR="00531920">
              <w:rPr>
                <w:sz w:val="22"/>
                <w:szCs w:val="22"/>
              </w:rPr>
              <w:t>0</w:t>
            </w:r>
            <w:r w:rsidRPr="0089189A">
              <w:rPr>
                <w:sz w:val="22"/>
                <w:szCs w:val="22"/>
              </w:rPr>
              <w:t>.02</w:t>
            </w:r>
          </w:p>
        </w:tc>
        <w:tc>
          <w:tcPr>
            <w:tcW w:w="990" w:type="dxa"/>
            <w:tcBorders>
              <w:top w:val="nil"/>
              <w:left w:val="nil"/>
              <w:bottom w:val="nil"/>
              <w:right w:val="nil"/>
            </w:tcBorders>
            <w:shd w:val="clear" w:color="auto" w:fill="D9D9D9" w:themeFill="background1" w:themeFillShade="D9"/>
            <w:tcMar>
              <w:top w:w="0" w:type="dxa"/>
              <w:left w:w="0" w:type="dxa"/>
              <w:bottom w:w="0" w:type="dxa"/>
              <w:right w:w="0" w:type="dxa"/>
            </w:tcMar>
            <w:vAlign w:val="center"/>
          </w:tcPr>
          <w:p w14:paraId="6C013C81" w14:textId="77777777" w:rsidR="00767868" w:rsidRPr="0089189A" w:rsidRDefault="00767868" w:rsidP="003A376F">
            <w:pPr>
              <w:spacing w:line="276" w:lineRule="auto"/>
              <w:jc w:val="center"/>
              <w:rPr>
                <w:sz w:val="22"/>
                <w:szCs w:val="22"/>
              </w:rPr>
            </w:pPr>
            <w:r w:rsidRPr="0089189A">
              <w:rPr>
                <w:sz w:val="22"/>
                <w:szCs w:val="22"/>
              </w:rPr>
              <w:t>-4.76</w:t>
            </w:r>
          </w:p>
        </w:tc>
        <w:tc>
          <w:tcPr>
            <w:tcW w:w="900" w:type="dxa"/>
            <w:tcBorders>
              <w:top w:val="nil"/>
              <w:left w:val="nil"/>
              <w:bottom w:val="nil"/>
              <w:right w:val="nil"/>
            </w:tcBorders>
            <w:shd w:val="clear" w:color="auto" w:fill="D9D9D9" w:themeFill="background1" w:themeFillShade="D9"/>
            <w:tcMar>
              <w:top w:w="0" w:type="dxa"/>
              <w:left w:w="0" w:type="dxa"/>
              <w:bottom w:w="0" w:type="dxa"/>
              <w:right w:w="0" w:type="dxa"/>
            </w:tcMar>
            <w:vAlign w:val="center"/>
          </w:tcPr>
          <w:p w14:paraId="067B1C33" w14:textId="77777777" w:rsidR="00767868" w:rsidRPr="0089189A" w:rsidRDefault="00767868" w:rsidP="003A376F">
            <w:pPr>
              <w:spacing w:line="276" w:lineRule="auto"/>
              <w:jc w:val="center"/>
              <w:rPr>
                <w:sz w:val="22"/>
                <w:szCs w:val="22"/>
              </w:rPr>
            </w:pPr>
            <w:r w:rsidRPr="0089189A">
              <w:rPr>
                <w:sz w:val="22"/>
                <w:szCs w:val="22"/>
              </w:rPr>
              <w:t>&lt;.001</w:t>
            </w:r>
          </w:p>
        </w:tc>
        <w:tc>
          <w:tcPr>
            <w:tcW w:w="699" w:type="dxa"/>
            <w:tcBorders>
              <w:top w:val="nil"/>
              <w:left w:val="nil"/>
              <w:bottom w:val="nil"/>
              <w:right w:val="nil"/>
            </w:tcBorders>
            <w:shd w:val="clear" w:color="auto" w:fill="D9D9D9" w:themeFill="background1" w:themeFillShade="D9"/>
            <w:tcMar>
              <w:top w:w="0" w:type="dxa"/>
              <w:left w:w="0" w:type="dxa"/>
              <w:bottom w:w="0" w:type="dxa"/>
              <w:right w:w="0" w:type="dxa"/>
            </w:tcMar>
            <w:vAlign w:val="center"/>
          </w:tcPr>
          <w:p w14:paraId="3BF58367" w14:textId="77777777" w:rsidR="00767868" w:rsidRPr="0089189A" w:rsidRDefault="00767868" w:rsidP="003A376F">
            <w:pPr>
              <w:spacing w:line="276" w:lineRule="auto"/>
              <w:jc w:val="center"/>
              <w:rPr>
                <w:sz w:val="22"/>
                <w:szCs w:val="22"/>
              </w:rPr>
            </w:pPr>
            <w:r w:rsidRPr="0089189A">
              <w:rPr>
                <w:sz w:val="22"/>
                <w:szCs w:val="22"/>
              </w:rPr>
              <w:t>.07</w:t>
            </w:r>
          </w:p>
        </w:tc>
        <w:tc>
          <w:tcPr>
            <w:tcW w:w="1281" w:type="dxa"/>
            <w:tcBorders>
              <w:top w:val="nil"/>
              <w:left w:val="nil"/>
              <w:bottom w:val="nil"/>
              <w:right w:val="nil"/>
            </w:tcBorders>
            <w:shd w:val="clear" w:color="auto" w:fill="D9D9D9" w:themeFill="background1" w:themeFillShade="D9"/>
            <w:tcMar>
              <w:top w:w="0" w:type="dxa"/>
              <w:left w:w="0" w:type="dxa"/>
              <w:bottom w:w="0" w:type="dxa"/>
              <w:right w:w="0" w:type="dxa"/>
            </w:tcMar>
            <w:vAlign w:val="center"/>
          </w:tcPr>
          <w:p w14:paraId="54BEED12" w14:textId="77777777" w:rsidR="00767868" w:rsidRPr="0089189A" w:rsidRDefault="00767868" w:rsidP="003A376F">
            <w:pPr>
              <w:spacing w:line="276" w:lineRule="auto"/>
              <w:jc w:val="center"/>
              <w:rPr>
                <w:sz w:val="22"/>
                <w:szCs w:val="22"/>
              </w:rPr>
            </w:pPr>
          </w:p>
        </w:tc>
      </w:tr>
      <w:tr w:rsidR="00767868" w14:paraId="024CFD5D" w14:textId="77777777" w:rsidTr="003A376F">
        <w:tc>
          <w:tcPr>
            <w:tcW w:w="4050" w:type="dxa"/>
            <w:tcBorders>
              <w:top w:val="nil"/>
              <w:left w:val="nil"/>
              <w:bottom w:val="nil"/>
              <w:right w:val="nil"/>
            </w:tcBorders>
            <w:shd w:val="clear" w:color="auto" w:fill="D9D9D9" w:themeFill="background1" w:themeFillShade="D9"/>
            <w:tcMar>
              <w:top w:w="0" w:type="dxa"/>
              <w:left w:w="0" w:type="dxa"/>
              <w:bottom w:w="0" w:type="dxa"/>
              <w:right w:w="0" w:type="dxa"/>
            </w:tcMar>
          </w:tcPr>
          <w:p w14:paraId="0F8A1600" w14:textId="77777777" w:rsidR="00767868" w:rsidRPr="0089189A" w:rsidRDefault="00767868" w:rsidP="003A376F">
            <w:pPr>
              <w:spacing w:line="276" w:lineRule="auto"/>
              <w:rPr>
                <w:b/>
                <w:sz w:val="22"/>
                <w:szCs w:val="22"/>
              </w:rPr>
            </w:pPr>
            <w:r w:rsidRPr="0089189A">
              <w:rPr>
                <w:b/>
                <w:sz w:val="22"/>
                <w:szCs w:val="22"/>
              </w:rPr>
              <w:t>Emotion Category</w:t>
            </w:r>
          </w:p>
        </w:tc>
        <w:tc>
          <w:tcPr>
            <w:tcW w:w="1350" w:type="dxa"/>
            <w:tcBorders>
              <w:top w:val="nil"/>
              <w:left w:val="nil"/>
              <w:bottom w:val="nil"/>
              <w:right w:val="nil"/>
            </w:tcBorders>
            <w:shd w:val="clear" w:color="auto" w:fill="D9D9D9" w:themeFill="background1" w:themeFillShade="D9"/>
            <w:tcMar>
              <w:top w:w="0" w:type="dxa"/>
              <w:left w:w="0" w:type="dxa"/>
              <w:bottom w:w="0" w:type="dxa"/>
              <w:right w:w="0" w:type="dxa"/>
            </w:tcMar>
            <w:vAlign w:val="center"/>
          </w:tcPr>
          <w:p w14:paraId="3F7ABF90" w14:textId="2B620CE9" w:rsidR="00767868" w:rsidRPr="0089189A" w:rsidRDefault="00767868" w:rsidP="003A376F">
            <w:pPr>
              <w:spacing w:line="276" w:lineRule="auto"/>
              <w:jc w:val="center"/>
              <w:rPr>
                <w:sz w:val="22"/>
                <w:szCs w:val="22"/>
              </w:rPr>
            </w:pPr>
            <w:r w:rsidRPr="0089189A">
              <w:rPr>
                <w:sz w:val="22"/>
                <w:szCs w:val="22"/>
              </w:rPr>
              <w:t>-</w:t>
            </w:r>
            <w:r w:rsidR="00531920">
              <w:rPr>
                <w:sz w:val="22"/>
                <w:szCs w:val="22"/>
              </w:rPr>
              <w:t>0</w:t>
            </w:r>
            <w:r w:rsidRPr="0089189A">
              <w:rPr>
                <w:sz w:val="22"/>
                <w:szCs w:val="22"/>
              </w:rPr>
              <w:t>.002</w:t>
            </w:r>
          </w:p>
        </w:tc>
        <w:tc>
          <w:tcPr>
            <w:tcW w:w="990" w:type="dxa"/>
            <w:tcBorders>
              <w:top w:val="nil"/>
              <w:left w:val="nil"/>
              <w:bottom w:val="nil"/>
              <w:right w:val="nil"/>
            </w:tcBorders>
            <w:shd w:val="clear" w:color="auto" w:fill="D9D9D9" w:themeFill="background1" w:themeFillShade="D9"/>
            <w:tcMar>
              <w:top w:w="0" w:type="dxa"/>
              <w:left w:w="0" w:type="dxa"/>
              <w:bottom w:w="0" w:type="dxa"/>
              <w:right w:w="0" w:type="dxa"/>
            </w:tcMar>
            <w:vAlign w:val="center"/>
          </w:tcPr>
          <w:p w14:paraId="6313CEAD" w14:textId="4DAC35B7" w:rsidR="00767868" w:rsidRPr="0089189A" w:rsidRDefault="00767868" w:rsidP="003A376F">
            <w:pPr>
              <w:spacing w:line="276" w:lineRule="auto"/>
              <w:jc w:val="center"/>
              <w:rPr>
                <w:sz w:val="22"/>
                <w:szCs w:val="22"/>
              </w:rPr>
            </w:pPr>
            <w:r w:rsidRPr="0089189A">
              <w:rPr>
                <w:sz w:val="22"/>
                <w:szCs w:val="22"/>
              </w:rPr>
              <w:t>-</w:t>
            </w:r>
            <w:r w:rsidR="003270EA">
              <w:rPr>
                <w:sz w:val="22"/>
                <w:szCs w:val="22"/>
              </w:rPr>
              <w:t>0</w:t>
            </w:r>
            <w:r w:rsidRPr="0089189A">
              <w:rPr>
                <w:sz w:val="22"/>
                <w:szCs w:val="22"/>
              </w:rPr>
              <w:t>.16</w:t>
            </w:r>
          </w:p>
        </w:tc>
        <w:tc>
          <w:tcPr>
            <w:tcW w:w="900" w:type="dxa"/>
            <w:tcBorders>
              <w:top w:val="nil"/>
              <w:left w:val="nil"/>
              <w:bottom w:val="nil"/>
              <w:right w:val="nil"/>
            </w:tcBorders>
            <w:shd w:val="clear" w:color="auto" w:fill="D9D9D9" w:themeFill="background1" w:themeFillShade="D9"/>
            <w:tcMar>
              <w:top w:w="0" w:type="dxa"/>
              <w:left w:w="0" w:type="dxa"/>
              <w:bottom w:w="0" w:type="dxa"/>
              <w:right w:w="0" w:type="dxa"/>
            </w:tcMar>
            <w:vAlign w:val="center"/>
          </w:tcPr>
          <w:p w14:paraId="09ECBB1C" w14:textId="77777777" w:rsidR="00767868" w:rsidRPr="0089189A" w:rsidRDefault="00767868" w:rsidP="003A376F">
            <w:pPr>
              <w:spacing w:line="276" w:lineRule="auto"/>
              <w:jc w:val="center"/>
              <w:rPr>
                <w:sz w:val="22"/>
                <w:szCs w:val="22"/>
              </w:rPr>
            </w:pPr>
            <w:r w:rsidRPr="0089189A">
              <w:rPr>
                <w:sz w:val="22"/>
                <w:szCs w:val="22"/>
              </w:rPr>
              <w:t>.87</w:t>
            </w:r>
          </w:p>
        </w:tc>
        <w:tc>
          <w:tcPr>
            <w:tcW w:w="699" w:type="dxa"/>
            <w:tcBorders>
              <w:top w:val="nil"/>
              <w:left w:val="nil"/>
              <w:bottom w:val="nil"/>
              <w:right w:val="nil"/>
            </w:tcBorders>
            <w:shd w:val="clear" w:color="auto" w:fill="D9D9D9" w:themeFill="background1" w:themeFillShade="D9"/>
            <w:tcMar>
              <w:top w:w="0" w:type="dxa"/>
              <w:left w:w="0" w:type="dxa"/>
              <w:bottom w:w="0" w:type="dxa"/>
              <w:right w:w="0" w:type="dxa"/>
            </w:tcMar>
            <w:vAlign w:val="center"/>
          </w:tcPr>
          <w:p w14:paraId="59D2E91A" w14:textId="77777777" w:rsidR="00767868" w:rsidRPr="0089189A" w:rsidRDefault="00767868" w:rsidP="003A376F">
            <w:pPr>
              <w:spacing w:line="276" w:lineRule="auto"/>
              <w:jc w:val="center"/>
              <w:rPr>
                <w:sz w:val="22"/>
                <w:szCs w:val="22"/>
              </w:rPr>
            </w:pPr>
            <w:r w:rsidRPr="0089189A">
              <w:rPr>
                <w:sz w:val="22"/>
                <w:szCs w:val="22"/>
              </w:rPr>
              <w:t>.00</w:t>
            </w:r>
          </w:p>
        </w:tc>
        <w:tc>
          <w:tcPr>
            <w:tcW w:w="1281" w:type="dxa"/>
            <w:tcBorders>
              <w:top w:val="nil"/>
              <w:left w:val="nil"/>
              <w:bottom w:val="nil"/>
              <w:right w:val="nil"/>
            </w:tcBorders>
            <w:shd w:val="clear" w:color="auto" w:fill="D9D9D9" w:themeFill="background1" w:themeFillShade="D9"/>
            <w:tcMar>
              <w:top w:w="0" w:type="dxa"/>
              <w:left w:w="0" w:type="dxa"/>
              <w:bottom w:w="0" w:type="dxa"/>
              <w:right w:w="0" w:type="dxa"/>
            </w:tcMar>
            <w:vAlign w:val="center"/>
          </w:tcPr>
          <w:p w14:paraId="0B4572AD" w14:textId="77777777" w:rsidR="00767868" w:rsidRPr="0089189A" w:rsidRDefault="00767868" w:rsidP="003A376F">
            <w:pPr>
              <w:spacing w:line="276" w:lineRule="auto"/>
              <w:jc w:val="center"/>
              <w:rPr>
                <w:sz w:val="22"/>
                <w:szCs w:val="22"/>
              </w:rPr>
            </w:pPr>
          </w:p>
        </w:tc>
      </w:tr>
      <w:tr w:rsidR="00767868" w14:paraId="7E3C0DDF" w14:textId="77777777" w:rsidTr="003A376F">
        <w:tc>
          <w:tcPr>
            <w:tcW w:w="4050" w:type="dxa"/>
            <w:tcBorders>
              <w:top w:val="nil"/>
              <w:left w:val="nil"/>
              <w:bottom w:val="nil"/>
              <w:right w:val="nil"/>
            </w:tcBorders>
            <w:tcMar>
              <w:top w:w="0" w:type="dxa"/>
              <w:left w:w="0" w:type="dxa"/>
              <w:bottom w:w="0" w:type="dxa"/>
              <w:right w:w="0" w:type="dxa"/>
            </w:tcMar>
          </w:tcPr>
          <w:p w14:paraId="5EA09A32" w14:textId="5CCD4AAD" w:rsidR="00767868" w:rsidRPr="0089189A" w:rsidRDefault="00767868" w:rsidP="003A376F">
            <w:pPr>
              <w:spacing w:line="276" w:lineRule="auto"/>
              <w:rPr>
                <w:b/>
                <w:i/>
              </w:rPr>
            </w:pPr>
            <w:r w:rsidRPr="0089189A">
              <w:rPr>
                <w:b/>
                <w:i/>
              </w:rPr>
              <w:t>5</w:t>
            </w:r>
            <w:r>
              <w:rPr>
                <w:b/>
                <w:i/>
              </w:rPr>
              <w:t>-</w:t>
            </w:r>
            <w:r w:rsidRPr="0089189A">
              <w:rPr>
                <w:b/>
                <w:i/>
              </w:rPr>
              <w:t>year-olds</w:t>
            </w:r>
          </w:p>
        </w:tc>
        <w:tc>
          <w:tcPr>
            <w:tcW w:w="1350" w:type="dxa"/>
            <w:tcBorders>
              <w:top w:val="nil"/>
              <w:left w:val="nil"/>
              <w:bottom w:val="nil"/>
              <w:right w:val="nil"/>
            </w:tcBorders>
            <w:tcMar>
              <w:top w:w="0" w:type="dxa"/>
              <w:left w:w="0" w:type="dxa"/>
              <w:bottom w:w="0" w:type="dxa"/>
              <w:right w:w="0" w:type="dxa"/>
            </w:tcMar>
            <w:vAlign w:val="center"/>
          </w:tcPr>
          <w:p w14:paraId="52485FF5" w14:textId="77777777" w:rsidR="00767868" w:rsidRPr="0089189A" w:rsidRDefault="00767868" w:rsidP="003A376F">
            <w:pPr>
              <w:spacing w:line="276" w:lineRule="auto"/>
              <w:jc w:val="center"/>
            </w:pPr>
          </w:p>
        </w:tc>
        <w:tc>
          <w:tcPr>
            <w:tcW w:w="990" w:type="dxa"/>
            <w:tcBorders>
              <w:top w:val="nil"/>
              <w:left w:val="nil"/>
              <w:bottom w:val="nil"/>
              <w:right w:val="nil"/>
            </w:tcBorders>
            <w:tcMar>
              <w:top w:w="0" w:type="dxa"/>
              <w:left w:w="0" w:type="dxa"/>
              <w:bottom w:w="0" w:type="dxa"/>
              <w:right w:w="0" w:type="dxa"/>
            </w:tcMar>
            <w:vAlign w:val="center"/>
          </w:tcPr>
          <w:p w14:paraId="3D962B25" w14:textId="77777777" w:rsidR="00767868" w:rsidRPr="0089189A" w:rsidRDefault="00767868" w:rsidP="003A376F">
            <w:pPr>
              <w:spacing w:line="276" w:lineRule="auto"/>
              <w:jc w:val="center"/>
            </w:pPr>
          </w:p>
        </w:tc>
        <w:tc>
          <w:tcPr>
            <w:tcW w:w="900" w:type="dxa"/>
            <w:tcBorders>
              <w:top w:val="nil"/>
              <w:left w:val="nil"/>
              <w:bottom w:val="nil"/>
              <w:right w:val="nil"/>
            </w:tcBorders>
            <w:tcMar>
              <w:top w:w="0" w:type="dxa"/>
              <w:left w:w="0" w:type="dxa"/>
              <w:bottom w:w="0" w:type="dxa"/>
              <w:right w:w="0" w:type="dxa"/>
            </w:tcMar>
            <w:vAlign w:val="center"/>
          </w:tcPr>
          <w:p w14:paraId="45020EEC" w14:textId="77777777" w:rsidR="00767868" w:rsidRPr="0089189A" w:rsidRDefault="00767868" w:rsidP="003A376F">
            <w:pPr>
              <w:spacing w:line="276" w:lineRule="auto"/>
              <w:jc w:val="center"/>
            </w:pPr>
          </w:p>
        </w:tc>
        <w:tc>
          <w:tcPr>
            <w:tcW w:w="699" w:type="dxa"/>
            <w:tcBorders>
              <w:top w:val="nil"/>
              <w:left w:val="nil"/>
              <w:bottom w:val="nil"/>
              <w:right w:val="nil"/>
            </w:tcBorders>
            <w:tcMar>
              <w:top w:w="0" w:type="dxa"/>
              <w:left w:w="0" w:type="dxa"/>
              <w:bottom w:w="0" w:type="dxa"/>
              <w:right w:w="0" w:type="dxa"/>
            </w:tcMar>
            <w:vAlign w:val="center"/>
          </w:tcPr>
          <w:p w14:paraId="7B033D76" w14:textId="77777777" w:rsidR="00767868" w:rsidRPr="0089189A" w:rsidRDefault="00767868" w:rsidP="003A376F">
            <w:pPr>
              <w:spacing w:line="276" w:lineRule="auto"/>
              <w:jc w:val="center"/>
            </w:pPr>
          </w:p>
        </w:tc>
        <w:tc>
          <w:tcPr>
            <w:tcW w:w="1281" w:type="dxa"/>
            <w:tcBorders>
              <w:top w:val="nil"/>
              <w:left w:val="nil"/>
              <w:bottom w:val="nil"/>
              <w:right w:val="nil"/>
            </w:tcBorders>
            <w:tcMar>
              <w:top w:w="0" w:type="dxa"/>
              <w:left w:w="0" w:type="dxa"/>
              <w:bottom w:w="0" w:type="dxa"/>
              <w:right w:w="0" w:type="dxa"/>
            </w:tcMar>
            <w:vAlign w:val="center"/>
          </w:tcPr>
          <w:p w14:paraId="4659CDE1" w14:textId="77777777" w:rsidR="00767868" w:rsidRPr="0089189A" w:rsidRDefault="00767868" w:rsidP="003A376F">
            <w:pPr>
              <w:spacing w:line="276" w:lineRule="auto"/>
              <w:jc w:val="center"/>
            </w:pPr>
            <w:r w:rsidRPr="0089189A">
              <w:t>.31</w:t>
            </w:r>
          </w:p>
        </w:tc>
      </w:tr>
      <w:tr w:rsidR="00767868" w14:paraId="700FF268" w14:textId="77777777" w:rsidTr="003A376F">
        <w:tc>
          <w:tcPr>
            <w:tcW w:w="4050" w:type="dxa"/>
            <w:tcBorders>
              <w:top w:val="nil"/>
              <w:left w:val="nil"/>
              <w:bottom w:val="nil"/>
              <w:right w:val="nil"/>
            </w:tcBorders>
            <w:tcMar>
              <w:top w:w="0" w:type="dxa"/>
              <w:left w:w="0" w:type="dxa"/>
              <w:bottom w:w="0" w:type="dxa"/>
              <w:right w:w="0" w:type="dxa"/>
            </w:tcMar>
          </w:tcPr>
          <w:p w14:paraId="60ED1BBF" w14:textId="77777777" w:rsidR="00767868" w:rsidRPr="0089189A" w:rsidRDefault="00767868" w:rsidP="003A376F">
            <w:pPr>
              <w:spacing w:line="276" w:lineRule="auto"/>
              <w:rPr>
                <w:b/>
                <w:sz w:val="22"/>
                <w:szCs w:val="22"/>
              </w:rPr>
            </w:pPr>
            <w:r w:rsidRPr="0089189A">
              <w:rPr>
                <w:b/>
                <w:sz w:val="22"/>
                <w:szCs w:val="22"/>
              </w:rPr>
              <w:t>Valence***</w:t>
            </w:r>
          </w:p>
        </w:tc>
        <w:tc>
          <w:tcPr>
            <w:tcW w:w="1350" w:type="dxa"/>
            <w:tcBorders>
              <w:top w:val="nil"/>
              <w:left w:val="nil"/>
              <w:bottom w:val="nil"/>
              <w:right w:val="nil"/>
            </w:tcBorders>
            <w:tcMar>
              <w:top w:w="0" w:type="dxa"/>
              <w:left w:w="0" w:type="dxa"/>
              <w:bottom w:w="0" w:type="dxa"/>
              <w:right w:w="0" w:type="dxa"/>
            </w:tcMar>
            <w:vAlign w:val="center"/>
          </w:tcPr>
          <w:p w14:paraId="034E526C" w14:textId="6B961C49" w:rsidR="00767868" w:rsidRPr="0089189A" w:rsidRDefault="00531920" w:rsidP="003A376F">
            <w:pPr>
              <w:spacing w:line="276" w:lineRule="auto"/>
              <w:jc w:val="center"/>
              <w:rPr>
                <w:sz w:val="22"/>
                <w:szCs w:val="22"/>
              </w:rPr>
            </w:pPr>
            <w:r>
              <w:rPr>
                <w:sz w:val="22"/>
                <w:szCs w:val="22"/>
              </w:rPr>
              <w:t>0</w:t>
            </w:r>
            <w:r w:rsidR="00767868" w:rsidRPr="0089189A">
              <w:rPr>
                <w:sz w:val="22"/>
                <w:szCs w:val="22"/>
              </w:rPr>
              <w:t>.03</w:t>
            </w:r>
          </w:p>
        </w:tc>
        <w:tc>
          <w:tcPr>
            <w:tcW w:w="990" w:type="dxa"/>
            <w:tcBorders>
              <w:top w:val="nil"/>
              <w:left w:val="nil"/>
              <w:bottom w:val="nil"/>
              <w:right w:val="nil"/>
            </w:tcBorders>
            <w:tcMar>
              <w:top w:w="0" w:type="dxa"/>
              <w:left w:w="0" w:type="dxa"/>
              <w:bottom w:w="0" w:type="dxa"/>
              <w:right w:w="0" w:type="dxa"/>
            </w:tcMar>
            <w:vAlign w:val="center"/>
          </w:tcPr>
          <w:p w14:paraId="6EBC9927" w14:textId="77777777" w:rsidR="00767868" w:rsidRPr="0089189A" w:rsidRDefault="00767868" w:rsidP="003A376F">
            <w:pPr>
              <w:spacing w:line="276" w:lineRule="auto"/>
              <w:jc w:val="center"/>
              <w:rPr>
                <w:sz w:val="22"/>
                <w:szCs w:val="22"/>
              </w:rPr>
            </w:pPr>
            <w:r w:rsidRPr="0089189A">
              <w:rPr>
                <w:sz w:val="22"/>
                <w:szCs w:val="22"/>
              </w:rPr>
              <w:t>10.76</w:t>
            </w:r>
          </w:p>
        </w:tc>
        <w:tc>
          <w:tcPr>
            <w:tcW w:w="900" w:type="dxa"/>
            <w:tcBorders>
              <w:top w:val="nil"/>
              <w:left w:val="nil"/>
              <w:bottom w:val="nil"/>
              <w:right w:val="nil"/>
            </w:tcBorders>
            <w:tcMar>
              <w:top w:w="0" w:type="dxa"/>
              <w:left w:w="0" w:type="dxa"/>
              <w:bottom w:w="0" w:type="dxa"/>
              <w:right w:w="0" w:type="dxa"/>
            </w:tcMar>
            <w:vAlign w:val="center"/>
          </w:tcPr>
          <w:p w14:paraId="544C558B" w14:textId="77777777" w:rsidR="00767868" w:rsidRPr="0089189A" w:rsidRDefault="00767868" w:rsidP="003A376F">
            <w:pPr>
              <w:spacing w:line="276" w:lineRule="auto"/>
              <w:jc w:val="center"/>
              <w:rPr>
                <w:sz w:val="22"/>
                <w:szCs w:val="22"/>
              </w:rPr>
            </w:pPr>
            <w:r w:rsidRPr="0089189A">
              <w:rPr>
                <w:sz w:val="22"/>
                <w:szCs w:val="22"/>
              </w:rPr>
              <w:t>&lt;.001</w:t>
            </w:r>
          </w:p>
        </w:tc>
        <w:tc>
          <w:tcPr>
            <w:tcW w:w="699" w:type="dxa"/>
            <w:tcBorders>
              <w:top w:val="nil"/>
              <w:left w:val="nil"/>
              <w:bottom w:val="nil"/>
              <w:right w:val="nil"/>
            </w:tcBorders>
            <w:tcMar>
              <w:top w:w="0" w:type="dxa"/>
              <w:left w:w="0" w:type="dxa"/>
              <w:bottom w:w="0" w:type="dxa"/>
              <w:right w:w="0" w:type="dxa"/>
            </w:tcMar>
            <w:vAlign w:val="center"/>
          </w:tcPr>
          <w:p w14:paraId="0F7AA751" w14:textId="77777777" w:rsidR="00767868" w:rsidRPr="0089189A" w:rsidRDefault="00767868" w:rsidP="003A376F">
            <w:pPr>
              <w:spacing w:line="276" w:lineRule="auto"/>
              <w:jc w:val="center"/>
              <w:rPr>
                <w:sz w:val="22"/>
                <w:szCs w:val="22"/>
              </w:rPr>
            </w:pPr>
            <w:r w:rsidRPr="0089189A">
              <w:rPr>
                <w:sz w:val="22"/>
                <w:szCs w:val="22"/>
              </w:rPr>
              <w:t>.26</w:t>
            </w:r>
          </w:p>
        </w:tc>
        <w:tc>
          <w:tcPr>
            <w:tcW w:w="1281" w:type="dxa"/>
            <w:tcBorders>
              <w:top w:val="nil"/>
              <w:left w:val="nil"/>
              <w:bottom w:val="nil"/>
              <w:right w:val="nil"/>
            </w:tcBorders>
            <w:tcMar>
              <w:top w:w="0" w:type="dxa"/>
              <w:left w:w="0" w:type="dxa"/>
              <w:bottom w:w="0" w:type="dxa"/>
              <w:right w:w="0" w:type="dxa"/>
            </w:tcMar>
            <w:vAlign w:val="center"/>
          </w:tcPr>
          <w:p w14:paraId="6F717E87" w14:textId="77777777" w:rsidR="00767868" w:rsidRPr="0089189A" w:rsidRDefault="00767868" w:rsidP="003A376F">
            <w:pPr>
              <w:spacing w:line="276" w:lineRule="auto"/>
              <w:jc w:val="center"/>
              <w:rPr>
                <w:sz w:val="22"/>
                <w:szCs w:val="22"/>
              </w:rPr>
            </w:pPr>
          </w:p>
        </w:tc>
      </w:tr>
      <w:tr w:rsidR="00767868" w14:paraId="25EEF94C" w14:textId="77777777" w:rsidTr="003A376F">
        <w:tc>
          <w:tcPr>
            <w:tcW w:w="4050" w:type="dxa"/>
            <w:tcBorders>
              <w:top w:val="nil"/>
              <w:left w:val="nil"/>
              <w:bottom w:val="nil"/>
              <w:right w:val="nil"/>
            </w:tcBorders>
            <w:tcMar>
              <w:top w:w="0" w:type="dxa"/>
              <w:left w:w="0" w:type="dxa"/>
              <w:bottom w:w="0" w:type="dxa"/>
              <w:right w:w="0" w:type="dxa"/>
            </w:tcMar>
          </w:tcPr>
          <w:p w14:paraId="2ED3793E" w14:textId="77777777" w:rsidR="00767868" w:rsidRPr="0089189A" w:rsidRDefault="00767868" w:rsidP="003A376F">
            <w:pPr>
              <w:spacing w:line="276" w:lineRule="auto"/>
              <w:rPr>
                <w:b/>
                <w:sz w:val="22"/>
                <w:szCs w:val="22"/>
              </w:rPr>
            </w:pPr>
            <w:r w:rsidRPr="0089189A">
              <w:rPr>
                <w:b/>
                <w:sz w:val="22"/>
                <w:szCs w:val="22"/>
              </w:rPr>
              <w:t>Arousal**</w:t>
            </w:r>
          </w:p>
        </w:tc>
        <w:tc>
          <w:tcPr>
            <w:tcW w:w="1350" w:type="dxa"/>
            <w:tcBorders>
              <w:top w:val="nil"/>
              <w:left w:val="nil"/>
              <w:bottom w:val="nil"/>
              <w:right w:val="nil"/>
            </w:tcBorders>
            <w:tcMar>
              <w:top w:w="0" w:type="dxa"/>
              <w:left w:w="0" w:type="dxa"/>
              <w:bottom w:w="0" w:type="dxa"/>
              <w:right w:w="0" w:type="dxa"/>
            </w:tcMar>
            <w:vAlign w:val="center"/>
          </w:tcPr>
          <w:p w14:paraId="01DF03F0" w14:textId="78C80DF5" w:rsidR="00767868" w:rsidRPr="0089189A" w:rsidRDefault="00767868" w:rsidP="003A376F">
            <w:pPr>
              <w:spacing w:line="276" w:lineRule="auto"/>
              <w:jc w:val="center"/>
              <w:rPr>
                <w:sz w:val="22"/>
                <w:szCs w:val="22"/>
              </w:rPr>
            </w:pPr>
            <w:r w:rsidRPr="0089189A">
              <w:rPr>
                <w:sz w:val="22"/>
                <w:szCs w:val="22"/>
              </w:rPr>
              <w:t>-</w:t>
            </w:r>
            <w:r w:rsidR="00531920">
              <w:rPr>
                <w:sz w:val="22"/>
                <w:szCs w:val="22"/>
              </w:rPr>
              <w:t>0</w:t>
            </w:r>
            <w:r w:rsidRPr="0089189A">
              <w:rPr>
                <w:sz w:val="22"/>
                <w:szCs w:val="22"/>
              </w:rPr>
              <w:t>.02</w:t>
            </w:r>
          </w:p>
        </w:tc>
        <w:tc>
          <w:tcPr>
            <w:tcW w:w="990" w:type="dxa"/>
            <w:tcBorders>
              <w:top w:val="nil"/>
              <w:left w:val="nil"/>
              <w:bottom w:val="nil"/>
              <w:right w:val="nil"/>
            </w:tcBorders>
            <w:tcMar>
              <w:top w:w="0" w:type="dxa"/>
              <w:left w:w="0" w:type="dxa"/>
              <w:bottom w:w="0" w:type="dxa"/>
              <w:right w:w="0" w:type="dxa"/>
            </w:tcMar>
            <w:vAlign w:val="center"/>
          </w:tcPr>
          <w:p w14:paraId="63A6BB71" w14:textId="77777777" w:rsidR="00767868" w:rsidRPr="0089189A" w:rsidRDefault="00767868" w:rsidP="003A376F">
            <w:pPr>
              <w:spacing w:line="276" w:lineRule="auto"/>
              <w:jc w:val="center"/>
              <w:rPr>
                <w:sz w:val="22"/>
                <w:szCs w:val="22"/>
              </w:rPr>
            </w:pPr>
            <w:r w:rsidRPr="0089189A">
              <w:rPr>
                <w:sz w:val="22"/>
                <w:szCs w:val="22"/>
              </w:rPr>
              <w:t>-3.16</w:t>
            </w:r>
          </w:p>
        </w:tc>
        <w:tc>
          <w:tcPr>
            <w:tcW w:w="900" w:type="dxa"/>
            <w:tcBorders>
              <w:top w:val="nil"/>
              <w:left w:val="nil"/>
              <w:bottom w:val="nil"/>
              <w:right w:val="nil"/>
            </w:tcBorders>
            <w:tcMar>
              <w:top w:w="0" w:type="dxa"/>
              <w:left w:w="0" w:type="dxa"/>
              <w:bottom w:w="0" w:type="dxa"/>
              <w:right w:w="0" w:type="dxa"/>
            </w:tcMar>
            <w:vAlign w:val="center"/>
          </w:tcPr>
          <w:p w14:paraId="0E71D32B" w14:textId="77777777" w:rsidR="00767868" w:rsidRPr="0089189A" w:rsidRDefault="00767868" w:rsidP="003A376F">
            <w:pPr>
              <w:spacing w:line="276" w:lineRule="auto"/>
              <w:jc w:val="center"/>
              <w:rPr>
                <w:sz w:val="22"/>
                <w:szCs w:val="22"/>
              </w:rPr>
            </w:pPr>
            <w:r w:rsidRPr="0089189A">
              <w:rPr>
                <w:sz w:val="22"/>
                <w:szCs w:val="22"/>
              </w:rPr>
              <w:t>.002</w:t>
            </w:r>
          </w:p>
        </w:tc>
        <w:tc>
          <w:tcPr>
            <w:tcW w:w="699" w:type="dxa"/>
            <w:tcBorders>
              <w:top w:val="nil"/>
              <w:left w:val="nil"/>
              <w:bottom w:val="nil"/>
              <w:right w:val="nil"/>
            </w:tcBorders>
            <w:tcMar>
              <w:top w:w="0" w:type="dxa"/>
              <w:left w:w="0" w:type="dxa"/>
              <w:bottom w:w="0" w:type="dxa"/>
              <w:right w:w="0" w:type="dxa"/>
            </w:tcMar>
            <w:vAlign w:val="center"/>
          </w:tcPr>
          <w:p w14:paraId="3FBEDF6E" w14:textId="77777777" w:rsidR="00767868" w:rsidRPr="0089189A" w:rsidRDefault="00767868" w:rsidP="003A376F">
            <w:pPr>
              <w:spacing w:line="276" w:lineRule="auto"/>
              <w:jc w:val="center"/>
              <w:rPr>
                <w:sz w:val="22"/>
                <w:szCs w:val="22"/>
              </w:rPr>
            </w:pPr>
            <w:r w:rsidRPr="0089189A">
              <w:rPr>
                <w:sz w:val="22"/>
                <w:szCs w:val="22"/>
              </w:rPr>
              <w:t>.02</w:t>
            </w:r>
          </w:p>
        </w:tc>
        <w:tc>
          <w:tcPr>
            <w:tcW w:w="1281" w:type="dxa"/>
            <w:tcBorders>
              <w:top w:val="nil"/>
              <w:left w:val="nil"/>
              <w:bottom w:val="nil"/>
              <w:right w:val="nil"/>
            </w:tcBorders>
            <w:tcMar>
              <w:top w:w="0" w:type="dxa"/>
              <w:left w:w="0" w:type="dxa"/>
              <w:bottom w:w="0" w:type="dxa"/>
              <w:right w:w="0" w:type="dxa"/>
            </w:tcMar>
            <w:vAlign w:val="center"/>
          </w:tcPr>
          <w:p w14:paraId="188E4B64" w14:textId="77777777" w:rsidR="00767868" w:rsidRPr="0089189A" w:rsidRDefault="00767868" w:rsidP="003A376F">
            <w:pPr>
              <w:spacing w:line="276" w:lineRule="auto"/>
              <w:jc w:val="center"/>
              <w:rPr>
                <w:sz w:val="22"/>
                <w:szCs w:val="22"/>
              </w:rPr>
            </w:pPr>
          </w:p>
        </w:tc>
      </w:tr>
      <w:tr w:rsidR="00767868" w14:paraId="23D3A748" w14:textId="77777777" w:rsidTr="003A376F">
        <w:tc>
          <w:tcPr>
            <w:tcW w:w="4050" w:type="dxa"/>
            <w:tcBorders>
              <w:top w:val="nil"/>
              <w:left w:val="nil"/>
              <w:bottom w:val="nil"/>
              <w:right w:val="nil"/>
            </w:tcBorders>
            <w:tcMar>
              <w:top w:w="0" w:type="dxa"/>
              <w:left w:w="0" w:type="dxa"/>
              <w:bottom w:w="0" w:type="dxa"/>
              <w:right w:w="0" w:type="dxa"/>
            </w:tcMar>
          </w:tcPr>
          <w:p w14:paraId="5BDE9467" w14:textId="77777777" w:rsidR="00767868" w:rsidRPr="0089189A" w:rsidRDefault="00767868" w:rsidP="003A376F">
            <w:pPr>
              <w:spacing w:line="276" w:lineRule="auto"/>
              <w:rPr>
                <w:b/>
                <w:sz w:val="22"/>
                <w:szCs w:val="22"/>
              </w:rPr>
            </w:pPr>
            <w:r w:rsidRPr="0089189A">
              <w:rPr>
                <w:b/>
                <w:sz w:val="22"/>
                <w:szCs w:val="22"/>
              </w:rPr>
              <w:t>Emotion Category*</w:t>
            </w:r>
          </w:p>
        </w:tc>
        <w:tc>
          <w:tcPr>
            <w:tcW w:w="1350" w:type="dxa"/>
            <w:tcBorders>
              <w:top w:val="nil"/>
              <w:left w:val="nil"/>
              <w:bottom w:val="nil"/>
              <w:right w:val="nil"/>
            </w:tcBorders>
            <w:tcMar>
              <w:top w:w="0" w:type="dxa"/>
              <w:left w:w="0" w:type="dxa"/>
              <w:bottom w:w="0" w:type="dxa"/>
              <w:right w:w="0" w:type="dxa"/>
            </w:tcMar>
            <w:vAlign w:val="center"/>
          </w:tcPr>
          <w:p w14:paraId="04F00B50" w14:textId="2DCC7082" w:rsidR="00767868" w:rsidRPr="0089189A" w:rsidRDefault="00767868" w:rsidP="003A376F">
            <w:pPr>
              <w:spacing w:line="276" w:lineRule="auto"/>
              <w:jc w:val="center"/>
              <w:rPr>
                <w:sz w:val="22"/>
                <w:szCs w:val="22"/>
              </w:rPr>
            </w:pPr>
            <w:r w:rsidRPr="0089189A">
              <w:rPr>
                <w:sz w:val="22"/>
                <w:szCs w:val="22"/>
              </w:rPr>
              <w:t>-</w:t>
            </w:r>
            <w:r w:rsidR="00531920">
              <w:rPr>
                <w:sz w:val="22"/>
                <w:szCs w:val="22"/>
              </w:rPr>
              <w:t>0</w:t>
            </w:r>
            <w:r w:rsidRPr="0089189A">
              <w:rPr>
                <w:sz w:val="22"/>
                <w:szCs w:val="22"/>
              </w:rPr>
              <w:t>.03</w:t>
            </w:r>
          </w:p>
        </w:tc>
        <w:tc>
          <w:tcPr>
            <w:tcW w:w="990" w:type="dxa"/>
            <w:tcBorders>
              <w:top w:val="nil"/>
              <w:left w:val="nil"/>
              <w:bottom w:val="nil"/>
              <w:right w:val="nil"/>
            </w:tcBorders>
            <w:tcMar>
              <w:top w:w="0" w:type="dxa"/>
              <w:left w:w="0" w:type="dxa"/>
              <w:bottom w:w="0" w:type="dxa"/>
              <w:right w:w="0" w:type="dxa"/>
            </w:tcMar>
            <w:vAlign w:val="center"/>
          </w:tcPr>
          <w:p w14:paraId="07EEB204" w14:textId="77777777" w:rsidR="00767868" w:rsidRPr="0089189A" w:rsidRDefault="00767868" w:rsidP="003A376F">
            <w:pPr>
              <w:spacing w:line="276" w:lineRule="auto"/>
              <w:jc w:val="center"/>
              <w:rPr>
                <w:sz w:val="22"/>
                <w:szCs w:val="22"/>
              </w:rPr>
            </w:pPr>
            <w:r w:rsidRPr="0089189A">
              <w:rPr>
                <w:sz w:val="22"/>
                <w:szCs w:val="22"/>
              </w:rPr>
              <w:t>-2.22</w:t>
            </w:r>
          </w:p>
        </w:tc>
        <w:tc>
          <w:tcPr>
            <w:tcW w:w="900" w:type="dxa"/>
            <w:tcBorders>
              <w:top w:val="nil"/>
              <w:left w:val="nil"/>
              <w:bottom w:val="nil"/>
              <w:right w:val="nil"/>
            </w:tcBorders>
            <w:tcMar>
              <w:top w:w="0" w:type="dxa"/>
              <w:left w:w="0" w:type="dxa"/>
              <w:bottom w:w="0" w:type="dxa"/>
              <w:right w:w="0" w:type="dxa"/>
            </w:tcMar>
            <w:vAlign w:val="center"/>
          </w:tcPr>
          <w:p w14:paraId="6B2FEE89" w14:textId="77777777" w:rsidR="00767868" w:rsidRPr="0089189A" w:rsidRDefault="00767868" w:rsidP="003A376F">
            <w:pPr>
              <w:spacing w:line="276" w:lineRule="auto"/>
              <w:jc w:val="center"/>
              <w:rPr>
                <w:sz w:val="22"/>
                <w:szCs w:val="22"/>
              </w:rPr>
            </w:pPr>
            <w:r w:rsidRPr="0089189A">
              <w:rPr>
                <w:sz w:val="22"/>
                <w:szCs w:val="22"/>
              </w:rPr>
              <w:t>.027</w:t>
            </w:r>
          </w:p>
        </w:tc>
        <w:tc>
          <w:tcPr>
            <w:tcW w:w="699" w:type="dxa"/>
            <w:tcBorders>
              <w:top w:val="nil"/>
              <w:left w:val="nil"/>
              <w:bottom w:val="nil"/>
              <w:right w:val="nil"/>
            </w:tcBorders>
            <w:tcMar>
              <w:top w:w="0" w:type="dxa"/>
              <w:left w:w="0" w:type="dxa"/>
              <w:bottom w:w="0" w:type="dxa"/>
              <w:right w:w="0" w:type="dxa"/>
            </w:tcMar>
            <w:vAlign w:val="center"/>
          </w:tcPr>
          <w:p w14:paraId="28DEE89E" w14:textId="77777777" w:rsidR="00767868" w:rsidRPr="0089189A" w:rsidRDefault="00767868" w:rsidP="003A376F">
            <w:pPr>
              <w:spacing w:line="276" w:lineRule="auto"/>
              <w:jc w:val="center"/>
              <w:rPr>
                <w:sz w:val="22"/>
                <w:szCs w:val="22"/>
              </w:rPr>
            </w:pPr>
            <w:r w:rsidRPr="0089189A">
              <w:rPr>
                <w:sz w:val="22"/>
                <w:szCs w:val="22"/>
              </w:rPr>
              <w:t>.01</w:t>
            </w:r>
          </w:p>
        </w:tc>
        <w:tc>
          <w:tcPr>
            <w:tcW w:w="1281" w:type="dxa"/>
            <w:tcBorders>
              <w:top w:val="nil"/>
              <w:left w:val="nil"/>
              <w:bottom w:val="nil"/>
              <w:right w:val="nil"/>
            </w:tcBorders>
            <w:tcMar>
              <w:top w:w="0" w:type="dxa"/>
              <w:left w:w="0" w:type="dxa"/>
              <w:bottom w:w="0" w:type="dxa"/>
              <w:right w:w="0" w:type="dxa"/>
            </w:tcMar>
            <w:vAlign w:val="center"/>
          </w:tcPr>
          <w:p w14:paraId="0A8ED024" w14:textId="77777777" w:rsidR="00767868" w:rsidRPr="0089189A" w:rsidRDefault="00767868" w:rsidP="003A376F">
            <w:pPr>
              <w:spacing w:line="276" w:lineRule="auto"/>
              <w:jc w:val="center"/>
              <w:rPr>
                <w:sz w:val="22"/>
                <w:szCs w:val="22"/>
              </w:rPr>
            </w:pPr>
          </w:p>
        </w:tc>
      </w:tr>
      <w:tr w:rsidR="00767868" w14:paraId="2792A791" w14:textId="77777777" w:rsidTr="003A376F">
        <w:tc>
          <w:tcPr>
            <w:tcW w:w="4050" w:type="dxa"/>
            <w:tcBorders>
              <w:top w:val="nil"/>
              <w:left w:val="nil"/>
              <w:bottom w:val="nil"/>
              <w:right w:val="nil"/>
            </w:tcBorders>
            <w:shd w:val="clear" w:color="auto" w:fill="D9D9D9" w:themeFill="background1" w:themeFillShade="D9"/>
            <w:tcMar>
              <w:top w:w="0" w:type="dxa"/>
              <w:left w:w="0" w:type="dxa"/>
              <w:bottom w:w="0" w:type="dxa"/>
              <w:right w:w="0" w:type="dxa"/>
            </w:tcMar>
          </w:tcPr>
          <w:p w14:paraId="09C54376" w14:textId="60E1A686" w:rsidR="00767868" w:rsidRPr="0089189A" w:rsidRDefault="00767868" w:rsidP="003A376F">
            <w:pPr>
              <w:spacing w:line="276" w:lineRule="auto"/>
              <w:rPr>
                <w:b/>
                <w:i/>
              </w:rPr>
            </w:pPr>
            <w:r w:rsidRPr="0089189A">
              <w:rPr>
                <w:b/>
                <w:i/>
              </w:rPr>
              <w:t>6</w:t>
            </w:r>
            <w:r>
              <w:rPr>
                <w:b/>
                <w:i/>
              </w:rPr>
              <w:t>-</w:t>
            </w:r>
            <w:r w:rsidRPr="0089189A">
              <w:rPr>
                <w:b/>
                <w:i/>
              </w:rPr>
              <w:t>year-olds</w:t>
            </w:r>
          </w:p>
        </w:tc>
        <w:tc>
          <w:tcPr>
            <w:tcW w:w="1350" w:type="dxa"/>
            <w:tcBorders>
              <w:top w:val="nil"/>
              <w:left w:val="nil"/>
              <w:bottom w:val="nil"/>
              <w:right w:val="nil"/>
            </w:tcBorders>
            <w:shd w:val="clear" w:color="auto" w:fill="D9D9D9" w:themeFill="background1" w:themeFillShade="D9"/>
            <w:tcMar>
              <w:top w:w="0" w:type="dxa"/>
              <w:left w:w="0" w:type="dxa"/>
              <w:bottom w:w="0" w:type="dxa"/>
              <w:right w:w="0" w:type="dxa"/>
            </w:tcMar>
            <w:vAlign w:val="center"/>
          </w:tcPr>
          <w:p w14:paraId="6FB9B239" w14:textId="77777777" w:rsidR="00767868" w:rsidRPr="0089189A" w:rsidRDefault="00767868" w:rsidP="003A376F">
            <w:pPr>
              <w:spacing w:line="276" w:lineRule="auto"/>
              <w:jc w:val="center"/>
            </w:pPr>
          </w:p>
        </w:tc>
        <w:tc>
          <w:tcPr>
            <w:tcW w:w="990" w:type="dxa"/>
            <w:tcBorders>
              <w:top w:val="nil"/>
              <w:left w:val="nil"/>
              <w:bottom w:val="nil"/>
              <w:right w:val="nil"/>
            </w:tcBorders>
            <w:shd w:val="clear" w:color="auto" w:fill="D9D9D9" w:themeFill="background1" w:themeFillShade="D9"/>
            <w:tcMar>
              <w:top w:w="0" w:type="dxa"/>
              <w:left w:w="0" w:type="dxa"/>
              <w:bottom w:w="0" w:type="dxa"/>
              <w:right w:w="0" w:type="dxa"/>
            </w:tcMar>
            <w:vAlign w:val="center"/>
          </w:tcPr>
          <w:p w14:paraId="41F722ED" w14:textId="77777777" w:rsidR="00767868" w:rsidRPr="0089189A" w:rsidRDefault="00767868" w:rsidP="003A376F">
            <w:pPr>
              <w:spacing w:line="276" w:lineRule="auto"/>
              <w:jc w:val="center"/>
            </w:pPr>
          </w:p>
        </w:tc>
        <w:tc>
          <w:tcPr>
            <w:tcW w:w="900" w:type="dxa"/>
            <w:tcBorders>
              <w:top w:val="nil"/>
              <w:left w:val="nil"/>
              <w:bottom w:val="nil"/>
              <w:right w:val="nil"/>
            </w:tcBorders>
            <w:shd w:val="clear" w:color="auto" w:fill="D9D9D9" w:themeFill="background1" w:themeFillShade="D9"/>
            <w:tcMar>
              <w:top w:w="0" w:type="dxa"/>
              <w:left w:w="0" w:type="dxa"/>
              <w:bottom w:w="0" w:type="dxa"/>
              <w:right w:w="0" w:type="dxa"/>
            </w:tcMar>
            <w:vAlign w:val="center"/>
          </w:tcPr>
          <w:p w14:paraId="4103BF6E" w14:textId="77777777" w:rsidR="00767868" w:rsidRPr="0089189A" w:rsidRDefault="00767868" w:rsidP="003A376F">
            <w:pPr>
              <w:spacing w:line="276" w:lineRule="auto"/>
              <w:jc w:val="center"/>
            </w:pPr>
          </w:p>
        </w:tc>
        <w:tc>
          <w:tcPr>
            <w:tcW w:w="699" w:type="dxa"/>
            <w:tcBorders>
              <w:top w:val="nil"/>
              <w:left w:val="nil"/>
              <w:bottom w:val="nil"/>
              <w:right w:val="nil"/>
            </w:tcBorders>
            <w:shd w:val="clear" w:color="auto" w:fill="D9D9D9" w:themeFill="background1" w:themeFillShade="D9"/>
            <w:tcMar>
              <w:top w:w="0" w:type="dxa"/>
              <w:left w:w="0" w:type="dxa"/>
              <w:bottom w:w="0" w:type="dxa"/>
              <w:right w:w="0" w:type="dxa"/>
            </w:tcMar>
            <w:vAlign w:val="center"/>
          </w:tcPr>
          <w:p w14:paraId="47D3B6ED" w14:textId="77777777" w:rsidR="00767868" w:rsidRPr="0089189A" w:rsidRDefault="00767868" w:rsidP="003A376F">
            <w:pPr>
              <w:spacing w:line="276" w:lineRule="auto"/>
              <w:jc w:val="center"/>
            </w:pPr>
          </w:p>
        </w:tc>
        <w:tc>
          <w:tcPr>
            <w:tcW w:w="1281" w:type="dxa"/>
            <w:tcBorders>
              <w:top w:val="nil"/>
              <w:left w:val="nil"/>
              <w:bottom w:val="nil"/>
              <w:right w:val="nil"/>
            </w:tcBorders>
            <w:shd w:val="clear" w:color="auto" w:fill="D9D9D9" w:themeFill="background1" w:themeFillShade="D9"/>
            <w:tcMar>
              <w:top w:w="0" w:type="dxa"/>
              <w:left w:w="0" w:type="dxa"/>
              <w:bottom w:w="0" w:type="dxa"/>
              <w:right w:w="0" w:type="dxa"/>
            </w:tcMar>
            <w:vAlign w:val="center"/>
          </w:tcPr>
          <w:p w14:paraId="201D8561" w14:textId="77777777" w:rsidR="00767868" w:rsidRPr="0089189A" w:rsidRDefault="00767868" w:rsidP="003A376F">
            <w:pPr>
              <w:spacing w:line="276" w:lineRule="auto"/>
              <w:jc w:val="center"/>
            </w:pPr>
            <w:r w:rsidRPr="0089189A">
              <w:t>.46</w:t>
            </w:r>
          </w:p>
        </w:tc>
      </w:tr>
      <w:tr w:rsidR="00767868" w14:paraId="2551510A" w14:textId="77777777" w:rsidTr="003A376F">
        <w:tc>
          <w:tcPr>
            <w:tcW w:w="4050" w:type="dxa"/>
            <w:tcBorders>
              <w:top w:val="nil"/>
              <w:left w:val="nil"/>
              <w:bottom w:val="nil"/>
              <w:right w:val="nil"/>
            </w:tcBorders>
            <w:shd w:val="clear" w:color="auto" w:fill="D9D9D9" w:themeFill="background1" w:themeFillShade="D9"/>
            <w:tcMar>
              <w:top w:w="0" w:type="dxa"/>
              <w:left w:w="0" w:type="dxa"/>
              <w:bottom w:w="0" w:type="dxa"/>
              <w:right w:w="0" w:type="dxa"/>
            </w:tcMar>
          </w:tcPr>
          <w:p w14:paraId="40332A89" w14:textId="77777777" w:rsidR="00767868" w:rsidRPr="0089189A" w:rsidRDefault="00767868" w:rsidP="003A376F">
            <w:pPr>
              <w:spacing w:line="276" w:lineRule="auto"/>
              <w:rPr>
                <w:b/>
                <w:sz w:val="22"/>
                <w:szCs w:val="22"/>
              </w:rPr>
            </w:pPr>
            <w:r w:rsidRPr="0089189A">
              <w:rPr>
                <w:b/>
                <w:sz w:val="22"/>
                <w:szCs w:val="22"/>
              </w:rPr>
              <w:t>Valence***</w:t>
            </w:r>
          </w:p>
        </w:tc>
        <w:tc>
          <w:tcPr>
            <w:tcW w:w="1350" w:type="dxa"/>
            <w:tcBorders>
              <w:top w:val="nil"/>
              <w:left w:val="nil"/>
              <w:bottom w:val="nil"/>
              <w:right w:val="nil"/>
            </w:tcBorders>
            <w:shd w:val="clear" w:color="auto" w:fill="D9D9D9" w:themeFill="background1" w:themeFillShade="D9"/>
            <w:tcMar>
              <w:top w:w="0" w:type="dxa"/>
              <w:left w:w="0" w:type="dxa"/>
              <w:bottom w:w="0" w:type="dxa"/>
              <w:right w:w="0" w:type="dxa"/>
            </w:tcMar>
            <w:vAlign w:val="center"/>
          </w:tcPr>
          <w:p w14:paraId="05F3A0D7" w14:textId="1704F27C" w:rsidR="00767868" w:rsidRPr="0089189A" w:rsidRDefault="00531920" w:rsidP="003A376F">
            <w:pPr>
              <w:spacing w:line="276" w:lineRule="auto"/>
              <w:jc w:val="center"/>
              <w:rPr>
                <w:sz w:val="22"/>
                <w:szCs w:val="22"/>
              </w:rPr>
            </w:pPr>
            <w:r>
              <w:rPr>
                <w:sz w:val="22"/>
                <w:szCs w:val="22"/>
              </w:rPr>
              <w:t>0</w:t>
            </w:r>
            <w:r w:rsidR="00767868" w:rsidRPr="0089189A">
              <w:rPr>
                <w:sz w:val="22"/>
                <w:szCs w:val="22"/>
              </w:rPr>
              <w:t>.05</w:t>
            </w:r>
          </w:p>
        </w:tc>
        <w:tc>
          <w:tcPr>
            <w:tcW w:w="990" w:type="dxa"/>
            <w:tcBorders>
              <w:top w:val="nil"/>
              <w:left w:val="nil"/>
              <w:bottom w:val="nil"/>
              <w:right w:val="nil"/>
            </w:tcBorders>
            <w:shd w:val="clear" w:color="auto" w:fill="D9D9D9" w:themeFill="background1" w:themeFillShade="D9"/>
            <w:tcMar>
              <w:top w:w="0" w:type="dxa"/>
              <w:left w:w="0" w:type="dxa"/>
              <w:bottom w:w="0" w:type="dxa"/>
              <w:right w:w="0" w:type="dxa"/>
            </w:tcMar>
            <w:vAlign w:val="center"/>
          </w:tcPr>
          <w:p w14:paraId="6E6E0E20" w14:textId="77777777" w:rsidR="00767868" w:rsidRPr="0089189A" w:rsidRDefault="00767868" w:rsidP="003A376F">
            <w:pPr>
              <w:spacing w:line="276" w:lineRule="auto"/>
              <w:jc w:val="center"/>
              <w:rPr>
                <w:sz w:val="22"/>
                <w:szCs w:val="22"/>
              </w:rPr>
            </w:pPr>
            <w:r w:rsidRPr="0089189A">
              <w:rPr>
                <w:sz w:val="22"/>
                <w:szCs w:val="22"/>
              </w:rPr>
              <w:t>14.49</w:t>
            </w:r>
          </w:p>
        </w:tc>
        <w:tc>
          <w:tcPr>
            <w:tcW w:w="900" w:type="dxa"/>
            <w:tcBorders>
              <w:top w:val="nil"/>
              <w:left w:val="nil"/>
              <w:bottom w:val="nil"/>
              <w:right w:val="nil"/>
            </w:tcBorders>
            <w:shd w:val="clear" w:color="auto" w:fill="D9D9D9" w:themeFill="background1" w:themeFillShade="D9"/>
            <w:tcMar>
              <w:top w:w="0" w:type="dxa"/>
              <w:left w:w="0" w:type="dxa"/>
              <w:bottom w:w="0" w:type="dxa"/>
              <w:right w:w="0" w:type="dxa"/>
            </w:tcMar>
            <w:vAlign w:val="center"/>
          </w:tcPr>
          <w:p w14:paraId="0F20E068" w14:textId="77777777" w:rsidR="00767868" w:rsidRPr="0089189A" w:rsidRDefault="00767868" w:rsidP="003A376F">
            <w:pPr>
              <w:spacing w:line="276" w:lineRule="auto"/>
              <w:jc w:val="center"/>
              <w:rPr>
                <w:sz w:val="22"/>
                <w:szCs w:val="22"/>
              </w:rPr>
            </w:pPr>
            <w:r w:rsidRPr="0089189A">
              <w:rPr>
                <w:sz w:val="22"/>
                <w:szCs w:val="22"/>
              </w:rPr>
              <w:t>&lt;.001</w:t>
            </w:r>
          </w:p>
        </w:tc>
        <w:tc>
          <w:tcPr>
            <w:tcW w:w="699" w:type="dxa"/>
            <w:tcBorders>
              <w:top w:val="nil"/>
              <w:left w:val="nil"/>
              <w:bottom w:val="nil"/>
              <w:right w:val="nil"/>
            </w:tcBorders>
            <w:shd w:val="clear" w:color="auto" w:fill="D9D9D9" w:themeFill="background1" w:themeFillShade="D9"/>
            <w:tcMar>
              <w:top w:w="0" w:type="dxa"/>
              <w:left w:w="0" w:type="dxa"/>
              <w:bottom w:w="0" w:type="dxa"/>
              <w:right w:w="0" w:type="dxa"/>
            </w:tcMar>
            <w:vAlign w:val="center"/>
          </w:tcPr>
          <w:p w14:paraId="7B4DB624" w14:textId="77777777" w:rsidR="00767868" w:rsidRPr="0089189A" w:rsidRDefault="00767868" w:rsidP="003A376F">
            <w:pPr>
              <w:spacing w:line="276" w:lineRule="auto"/>
              <w:jc w:val="center"/>
              <w:rPr>
                <w:sz w:val="22"/>
                <w:szCs w:val="22"/>
              </w:rPr>
            </w:pPr>
            <w:r w:rsidRPr="0089189A">
              <w:rPr>
                <w:sz w:val="22"/>
                <w:szCs w:val="22"/>
              </w:rPr>
              <w:t>.37</w:t>
            </w:r>
          </w:p>
        </w:tc>
        <w:tc>
          <w:tcPr>
            <w:tcW w:w="1281" w:type="dxa"/>
            <w:tcBorders>
              <w:top w:val="nil"/>
              <w:left w:val="nil"/>
              <w:bottom w:val="nil"/>
              <w:right w:val="nil"/>
            </w:tcBorders>
            <w:shd w:val="clear" w:color="auto" w:fill="D9D9D9" w:themeFill="background1" w:themeFillShade="D9"/>
            <w:tcMar>
              <w:top w:w="0" w:type="dxa"/>
              <w:left w:w="0" w:type="dxa"/>
              <w:bottom w:w="0" w:type="dxa"/>
              <w:right w:w="0" w:type="dxa"/>
            </w:tcMar>
            <w:vAlign w:val="center"/>
          </w:tcPr>
          <w:p w14:paraId="6F518467" w14:textId="77777777" w:rsidR="00767868" w:rsidRPr="0089189A" w:rsidRDefault="00767868" w:rsidP="003A376F">
            <w:pPr>
              <w:spacing w:line="276" w:lineRule="auto"/>
              <w:jc w:val="center"/>
              <w:rPr>
                <w:sz w:val="22"/>
                <w:szCs w:val="22"/>
              </w:rPr>
            </w:pPr>
          </w:p>
        </w:tc>
      </w:tr>
      <w:tr w:rsidR="00767868" w14:paraId="11C0A5AD" w14:textId="77777777" w:rsidTr="003A376F">
        <w:tc>
          <w:tcPr>
            <w:tcW w:w="4050" w:type="dxa"/>
            <w:tcBorders>
              <w:top w:val="nil"/>
              <w:left w:val="nil"/>
              <w:bottom w:val="nil"/>
              <w:right w:val="nil"/>
            </w:tcBorders>
            <w:shd w:val="clear" w:color="auto" w:fill="D9D9D9" w:themeFill="background1" w:themeFillShade="D9"/>
            <w:tcMar>
              <w:top w:w="0" w:type="dxa"/>
              <w:left w:w="0" w:type="dxa"/>
              <w:bottom w:w="0" w:type="dxa"/>
              <w:right w:w="0" w:type="dxa"/>
            </w:tcMar>
          </w:tcPr>
          <w:p w14:paraId="3B9EBC95" w14:textId="77777777" w:rsidR="00767868" w:rsidRPr="0089189A" w:rsidRDefault="00767868" w:rsidP="003A376F">
            <w:pPr>
              <w:spacing w:line="276" w:lineRule="auto"/>
              <w:rPr>
                <w:b/>
                <w:sz w:val="22"/>
                <w:szCs w:val="22"/>
              </w:rPr>
            </w:pPr>
            <w:r w:rsidRPr="0089189A">
              <w:rPr>
                <w:b/>
                <w:sz w:val="22"/>
                <w:szCs w:val="22"/>
              </w:rPr>
              <w:t>Arousal***</w:t>
            </w:r>
          </w:p>
        </w:tc>
        <w:tc>
          <w:tcPr>
            <w:tcW w:w="1350" w:type="dxa"/>
            <w:tcBorders>
              <w:top w:val="nil"/>
              <w:left w:val="nil"/>
              <w:bottom w:val="nil"/>
              <w:right w:val="nil"/>
            </w:tcBorders>
            <w:shd w:val="clear" w:color="auto" w:fill="D9D9D9" w:themeFill="background1" w:themeFillShade="D9"/>
            <w:tcMar>
              <w:top w:w="0" w:type="dxa"/>
              <w:left w:w="0" w:type="dxa"/>
              <w:bottom w:w="0" w:type="dxa"/>
              <w:right w:w="0" w:type="dxa"/>
            </w:tcMar>
            <w:vAlign w:val="center"/>
          </w:tcPr>
          <w:p w14:paraId="53B572B3" w14:textId="33D74EEC" w:rsidR="00767868" w:rsidRPr="0089189A" w:rsidRDefault="00767868" w:rsidP="003A376F">
            <w:pPr>
              <w:spacing w:line="276" w:lineRule="auto"/>
              <w:jc w:val="center"/>
              <w:rPr>
                <w:sz w:val="22"/>
                <w:szCs w:val="22"/>
              </w:rPr>
            </w:pPr>
            <w:r w:rsidRPr="0089189A">
              <w:rPr>
                <w:sz w:val="22"/>
                <w:szCs w:val="22"/>
              </w:rPr>
              <w:t>-</w:t>
            </w:r>
            <w:r w:rsidR="00531920">
              <w:rPr>
                <w:sz w:val="22"/>
                <w:szCs w:val="22"/>
              </w:rPr>
              <w:t>0</w:t>
            </w:r>
            <w:r w:rsidRPr="0089189A">
              <w:rPr>
                <w:sz w:val="22"/>
                <w:szCs w:val="22"/>
              </w:rPr>
              <w:t>.02</w:t>
            </w:r>
          </w:p>
        </w:tc>
        <w:tc>
          <w:tcPr>
            <w:tcW w:w="990" w:type="dxa"/>
            <w:tcBorders>
              <w:top w:val="nil"/>
              <w:left w:val="nil"/>
              <w:bottom w:val="nil"/>
              <w:right w:val="nil"/>
            </w:tcBorders>
            <w:shd w:val="clear" w:color="auto" w:fill="D9D9D9" w:themeFill="background1" w:themeFillShade="D9"/>
            <w:tcMar>
              <w:top w:w="0" w:type="dxa"/>
              <w:left w:w="0" w:type="dxa"/>
              <w:bottom w:w="0" w:type="dxa"/>
              <w:right w:w="0" w:type="dxa"/>
            </w:tcMar>
            <w:vAlign w:val="center"/>
          </w:tcPr>
          <w:p w14:paraId="72FE1D4F" w14:textId="77777777" w:rsidR="00767868" w:rsidRPr="0089189A" w:rsidRDefault="00767868" w:rsidP="003A376F">
            <w:pPr>
              <w:spacing w:line="276" w:lineRule="auto"/>
              <w:jc w:val="center"/>
              <w:rPr>
                <w:sz w:val="22"/>
                <w:szCs w:val="22"/>
              </w:rPr>
            </w:pPr>
            <w:r w:rsidRPr="0089189A">
              <w:rPr>
                <w:sz w:val="22"/>
                <w:szCs w:val="22"/>
              </w:rPr>
              <w:t>-3.82</w:t>
            </w:r>
          </w:p>
        </w:tc>
        <w:tc>
          <w:tcPr>
            <w:tcW w:w="900" w:type="dxa"/>
            <w:tcBorders>
              <w:top w:val="nil"/>
              <w:left w:val="nil"/>
              <w:bottom w:val="nil"/>
              <w:right w:val="nil"/>
            </w:tcBorders>
            <w:shd w:val="clear" w:color="auto" w:fill="D9D9D9" w:themeFill="background1" w:themeFillShade="D9"/>
            <w:tcMar>
              <w:top w:w="0" w:type="dxa"/>
              <w:left w:w="0" w:type="dxa"/>
              <w:bottom w:w="0" w:type="dxa"/>
              <w:right w:w="0" w:type="dxa"/>
            </w:tcMar>
            <w:vAlign w:val="center"/>
          </w:tcPr>
          <w:p w14:paraId="19B74933" w14:textId="77777777" w:rsidR="00767868" w:rsidRPr="0089189A" w:rsidRDefault="00767868" w:rsidP="003A376F">
            <w:pPr>
              <w:spacing w:line="276" w:lineRule="auto"/>
              <w:jc w:val="center"/>
              <w:rPr>
                <w:sz w:val="22"/>
                <w:szCs w:val="22"/>
              </w:rPr>
            </w:pPr>
            <w:r w:rsidRPr="0089189A">
              <w:rPr>
                <w:sz w:val="22"/>
                <w:szCs w:val="22"/>
              </w:rPr>
              <w:t>&lt;.001</w:t>
            </w:r>
          </w:p>
        </w:tc>
        <w:tc>
          <w:tcPr>
            <w:tcW w:w="699" w:type="dxa"/>
            <w:tcBorders>
              <w:top w:val="nil"/>
              <w:left w:val="nil"/>
              <w:bottom w:val="nil"/>
              <w:right w:val="nil"/>
            </w:tcBorders>
            <w:shd w:val="clear" w:color="auto" w:fill="D9D9D9" w:themeFill="background1" w:themeFillShade="D9"/>
            <w:tcMar>
              <w:top w:w="0" w:type="dxa"/>
              <w:left w:w="0" w:type="dxa"/>
              <w:bottom w:w="0" w:type="dxa"/>
              <w:right w:w="0" w:type="dxa"/>
            </w:tcMar>
            <w:vAlign w:val="center"/>
          </w:tcPr>
          <w:p w14:paraId="277FF9C7" w14:textId="77777777" w:rsidR="00767868" w:rsidRPr="0089189A" w:rsidRDefault="00767868" w:rsidP="003A376F">
            <w:pPr>
              <w:spacing w:line="276" w:lineRule="auto"/>
              <w:jc w:val="center"/>
              <w:rPr>
                <w:sz w:val="22"/>
                <w:szCs w:val="22"/>
              </w:rPr>
            </w:pPr>
            <w:r w:rsidRPr="0089189A">
              <w:rPr>
                <w:sz w:val="22"/>
                <w:szCs w:val="22"/>
              </w:rPr>
              <w:t>.03</w:t>
            </w:r>
          </w:p>
        </w:tc>
        <w:tc>
          <w:tcPr>
            <w:tcW w:w="1281" w:type="dxa"/>
            <w:tcBorders>
              <w:top w:val="nil"/>
              <w:left w:val="nil"/>
              <w:bottom w:val="nil"/>
              <w:right w:val="nil"/>
            </w:tcBorders>
            <w:shd w:val="clear" w:color="auto" w:fill="D9D9D9" w:themeFill="background1" w:themeFillShade="D9"/>
            <w:tcMar>
              <w:top w:w="0" w:type="dxa"/>
              <w:left w:w="0" w:type="dxa"/>
              <w:bottom w:w="0" w:type="dxa"/>
              <w:right w:w="0" w:type="dxa"/>
            </w:tcMar>
            <w:vAlign w:val="center"/>
          </w:tcPr>
          <w:p w14:paraId="739E0F5F" w14:textId="77777777" w:rsidR="00767868" w:rsidRPr="0089189A" w:rsidRDefault="00767868" w:rsidP="003A376F">
            <w:pPr>
              <w:spacing w:line="276" w:lineRule="auto"/>
              <w:jc w:val="center"/>
              <w:rPr>
                <w:sz w:val="22"/>
                <w:szCs w:val="22"/>
              </w:rPr>
            </w:pPr>
          </w:p>
        </w:tc>
      </w:tr>
      <w:tr w:rsidR="00767868" w14:paraId="23A49D15" w14:textId="77777777" w:rsidTr="003A376F">
        <w:tc>
          <w:tcPr>
            <w:tcW w:w="4050" w:type="dxa"/>
            <w:tcBorders>
              <w:top w:val="nil"/>
              <w:left w:val="nil"/>
              <w:bottom w:val="nil"/>
              <w:right w:val="nil"/>
            </w:tcBorders>
            <w:shd w:val="clear" w:color="auto" w:fill="D9D9D9" w:themeFill="background1" w:themeFillShade="D9"/>
            <w:tcMar>
              <w:top w:w="0" w:type="dxa"/>
              <w:left w:w="0" w:type="dxa"/>
              <w:bottom w:w="0" w:type="dxa"/>
              <w:right w:w="0" w:type="dxa"/>
            </w:tcMar>
          </w:tcPr>
          <w:p w14:paraId="26A0A28F" w14:textId="77777777" w:rsidR="00767868" w:rsidRPr="0089189A" w:rsidRDefault="00767868" w:rsidP="003A376F">
            <w:pPr>
              <w:spacing w:line="276" w:lineRule="auto"/>
              <w:rPr>
                <w:b/>
                <w:sz w:val="22"/>
                <w:szCs w:val="22"/>
              </w:rPr>
            </w:pPr>
            <w:r w:rsidRPr="0089189A">
              <w:rPr>
                <w:b/>
                <w:sz w:val="22"/>
                <w:szCs w:val="22"/>
              </w:rPr>
              <w:t>Emotion Category***</w:t>
            </w:r>
          </w:p>
        </w:tc>
        <w:tc>
          <w:tcPr>
            <w:tcW w:w="1350" w:type="dxa"/>
            <w:tcBorders>
              <w:top w:val="nil"/>
              <w:left w:val="nil"/>
              <w:bottom w:val="nil"/>
              <w:right w:val="nil"/>
            </w:tcBorders>
            <w:shd w:val="clear" w:color="auto" w:fill="D9D9D9" w:themeFill="background1" w:themeFillShade="D9"/>
            <w:tcMar>
              <w:top w:w="0" w:type="dxa"/>
              <w:left w:w="0" w:type="dxa"/>
              <w:bottom w:w="0" w:type="dxa"/>
              <w:right w:w="0" w:type="dxa"/>
            </w:tcMar>
            <w:vAlign w:val="center"/>
          </w:tcPr>
          <w:p w14:paraId="7B891113" w14:textId="65FB7F56" w:rsidR="00767868" w:rsidRPr="0089189A" w:rsidRDefault="00767868" w:rsidP="003A376F">
            <w:pPr>
              <w:spacing w:line="276" w:lineRule="auto"/>
              <w:jc w:val="center"/>
              <w:rPr>
                <w:sz w:val="22"/>
                <w:szCs w:val="22"/>
              </w:rPr>
            </w:pPr>
            <w:r w:rsidRPr="0089189A">
              <w:rPr>
                <w:sz w:val="22"/>
                <w:szCs w:val="22"/>
              </w:rPr>
              <w:t>-</w:t>
            </w:r>
            <w:r w:rsidR="00531920">
              <w:rPr>
                <w:sz w:val="22"/>
                <w:szCs w:val="22"/>
              </w:rPr>
              <w:t>0</w:t>
            </w:r>
            <w:r w:rsidRPr="0089189A">
              <w:rPr>
                <w:sz w:val="22"/>
                <w:szCs w:val="22"/>
              </w:rPr>
              <w:t>.06</w:t>
            </w:r>
          </w:p>
        </w:tc>
        <w:tc>
          <w:tcPr>
            <w:tcW w:w="990" w:type="dxa"/>
            <w:tcBorders>
              <w:top w:val="nil"/>
              <w:left w:val="nil"/>
              <w:bottom w:val="nil"/>
              <w:right w:val="nil"/>
            </w:tcBorders>
            <w:shd w:val="clear" w:color="auto" w:fill="D9D9D9" w:themeFill="background1" w:themeFillShade="D9"/>
            <w:tcMar>
              <w:top w:w="0" w:type="dxa"/>
              <w:left w:w="0" w:type="dxa"/>
              <w:bottom w:w="0" w:type="dxa"/>
              <w:right w:w="0" w:type="dxa"/>
            </w:tcMar>
            <w:vAlign w:val="center"/>
          </w:tcPr>
          <w:p w14:paraId="546110E5" w14:textId="77777777" w:rsidR="00767868" w:rsidRPr="0089189A" w:rsidRDefault="00767868" w:rsidP="003A376F">
            <w:pPr>
              <w:spacing w:line="276" w:lineRule="auto"/>
              <w:jc w:val="center"/>
              <w:rPr>
                <w:sz w:val="22"/>
                <w:szCs w:val="22"/>
              </w:rPr>
            </w:pPr>
            <w:r w:rsidRPr="0089189A">
              <w:rPr>
                <w:sz w:val="22"/>
                <w:szCs w:val="22"/>
              </w:rPr>
              <w:t>-3.63</w:t>
            </w:r>
          </w:p>
        </w:tc>
        <w:tc>
          <w:tcPr>
            <w:tcW w:w="900" w:type="dxa"/>
            <w:tcBorders>
              <w:top w:val="nil"/>
              <w:left w:val="nil"/>
              <w:bottom w:val="nil"/>
              <w:right w:val="nil"/>
            </w:tcBorders>
            <w:shd w:val="clear" w:color="auto" w:fill="D9D9D9" w:themeFill="background1" w:themeFillShade="D9"/>
            <w:tcMar>
              <w:top w:w="0" w:type="dxa"/>
              <w:left w:w="0" w:type="dxa"/>
              <w:bottom w:w="0" w:type="dxa"/>
              <w:right w:w="0" w:type="dxa"/>
            </w:tcMar>
            <w:vAlign w:val="center"/>
          </w:tcPr>
          <w:p w14:paraId="2AD1F8EF" w14:textId="77777777" w:rsidR="00767868" w:rsidRPr="0089189A" w:rsidRDefault="00767868" w:rsidP="003A376F">
            <w:pPr>
              <w:spacing w:line="276" w:lineRule="auto"/>
              <w:jc w:val="center"/>
              <w:rPr>
                <w:sz w:val="22"/>
                <w:szCs w:val="22"/>
              </w:rPr>
            </w:pPr>
            <w:r w:rsidRPr="0089189A">
              <w:rPr>
                <w:sz w:val="22"/>
                <w:szCs w:val="22"/>
              </w:rPr>
              <w:t>&lt;.001</w:t>
            </w:r>
          </w:p>
        </w:tc>
        <w:tc>
          <w:tcPr>
            <w:tcW w:w="699" w:type="dxa"/>
            <w:tcBorders>
              <w:top w:val="nil"/>
              <w:left w:val="nil"/>
              <w:bottom w:val="nil"/>
              <w:right w:val="nil"/>
            </w:tcBorders>
            <w:shd w:val="clear" w:color="auto" w:fill="D9D9D9" w:themeFill="background1" w:themeFillShade="D9"/>
            <w:tcMar>
              <w:top w:w="0" w:type="dxa"/>
              <w:left w:w="0" w:type="dxa"/>
              <w:bottom w:w="0" w:type="dxa"/>
              <w:right w:w="0" w:type="dxa"/>
            </w:tcMar>
            <w:vAlign w:val="center"/>
          </w:tcPr>
          <w:p w14:paraId="5447B733" w14:textId="77777777" w:rsidR="00767868" w:rsidRPr="0089189A" w:rsidRDefault="00767868" w:rsidP="003A376F">
            <w:pPr>
              <w:spacing w:line="276" w:lineRule="auto"/>
              <w:jc w:val="center"/>
              <w:rPr>
                <w:sz w:val="22"/>
                <w:szCs w:val="22"/>
              </w:rPr>
            </w:pPr>
            <w:r w:rsidRPr="0089189A">
              <w:rPr>
                <w:sz w:val="22"/>
                <w:szCs w:val="22"/>
              </w:rPr>
              <w:t>.02</w:t>
            </w:r>
          </w:p>
        </w:tc>
        <w:tc>
          <w:tcPr>
            <w:tcW w:w="1281" w:type="dxa"/>
            <w:tcBorders>
              <w:top w:val="nil"/>
              <w:left w:val="nil"/>
              <w:bottom w:val="nil"/>
              <w:right w:val="nil"/>
            </w:tcBorders>
            <w:shd w:val="clear" w:color="auto" w:fill="D9D9D9" w:themeFill="background1" w:themeFillShade="D9"/>
            <w:tcMar>
              <w:top w:w="0" w:type="dxa"/>
              <w:left w:w="0" w:type="dxa"/>
              <w:bottom w:w="0" w:type="dxa"/>
              <w:right w:w="0" w:type="dxa"/>
            </w:tcMar>
            <w:vAlign w:val="center"/>
          </w:tcPr>
          <w:p w14:paraId="5E4BF937" w14:textId="77777777" w:rsidR="00767868" w:rsidRPr="0089189A" w:rsidRDefault="00767868" w:rsidP="003A376F">
            <w:pPr>
              <w:spacing w:line="276" w:lineRule="auto"/>
              <w:jc w:val="center"/>
              <w:rPr>
                <w:sz w:val="22"/>
                <w:szCs w:val="22"/>
              </w:rPr>
            </w:pPr>
          </w:p>
        </w:tc>
      </w:tr>
      <w:tr w:rsidR="00767868" w14:paraId="49BC1BF6" w14:textId="77777777" w:rsidTr="003A376F">
        <w:tc>
          <w:tcPr>
            <w:tcW w:w="4050" w:type="dxa"/>
            <w:tcBorders>
              <w:top w:val="nil"/>
              <w:left w:val="nil"/>
              <w:bottom w:val="nil"/>
              <w:right w:val="nil"/>
            </w:tcBorders>
            <w:tcMar>
              <w:top w:w="0" w:type="dxa"/>
              <w:left w:w="0" w:type="dxa"/>
              <w:bottom w:w="0" w:type="dxa"/>
              <w:right w:w="0" w:type="dxa"/>
            </w:tcMar>
          </w:tcPr>
          <w:p w14:paraId="7D2AE9E5" w14:textId="77777777" w:rsidR="00767868" w:rsidRPr="0089189A" w:rsidRDefault="00767868" w:rsidP="003A376F">
            <w:pPr>
              <w:spacing w:line="276" w:lineRule="auto"/>
              <w:rPr>
                <w:b/>
                <w:i/>
              </w:rPr>
            </w:pPr>
            <w:r w:rsidRPr="0089189A">
              <w:rPr>
                <w:b/>
                <w:i/>
              </w:rPr>
              <w:t xml:space="preserve">Adults </w:t>
            </w:r>
          </w:p>
        </w:tc>
        <w:tc>
          <w:tcPr>
            <w:tcW w:w="1350" w:type="dxa"/>
            <w:tcBorders>
              <w:top w:val="nil"/>
              <w:left w:val="nil"/>
              <w:bottom w:val="nil"/>
              <w:right w:val="nil"/>
            </w:tcBorders>
            <w:tcMar>
              <w:top w:w="0" w:type="dxa"/>
              <w:left w:w="0" w:type="dxa"/>
              <w:bottom w:w="0" w:type="dxa"/>
              <w:right w:w="0" w:type="dxa"/>
            </w:tcMar>
            <w:vAlign w:val="center"/>
          </w:tcPr>
          <w:p w14:paraId="725BEA07" w14:textId="77777777" w:rsidR="00767868" w:rsidRPr="0089189A" w:rsidRDefault="00767868" w:rsidP="003A376F">
            <w:pPr>
              <w:spacing w:line="276" w:lineRule="auto"/>
              <w:jc w:val="center"/>
            </w:pPr>
          </w:p>
        </w:tc>
        <w:tc>
          <w:tcPr>
            <w:tcW w:w="990" w:type="dxa"/>
            <w:tcBorders>
              <w:top w:val="nil"/>
              <w:left w:val="nil"/>
              <w:bottom w:val="nil"/>
              <w:right w:val="nil"/>
            </w:tcBorders>
            <w:tcMar>
              <w:top w:w="0" w:type="dxa"/>
              <w:left w:w="0" w:type="dxa"/>
              <w:bottom w:w="0" w:type="dxa"/>
              <w:right w:w="0" w:type="dxa"/>
            </w:tcMar>
            <w:vAlign w:val="center"/>
          </w:tcPr>
          <w:p w14:paraId="4B2E07DA" w14:textId="77777777" w:rsidR="00767868" w:rsidRPr="0089189A" w:rsidRDefault="00767868" w:rsidP="003A376F">
            <w:pPr>
              <w:spacing w:line="276" w:lineRule="auto"/>
              <w:jc w:val="center"/>
            </w:pPr>
          </w:p>
        </w:tc>
        <w:tc>
          <w:tcPr>
            <w:tcW w:w="900" w:type="dxa"/>
            <w:tcBorders>
              <w:top w:val="nil"/>
              <w:left w:val="nil"/>
              <w:bottom w:val="nil"/>
              <w:right w:val="nil"/>
            </w:tcBorders>
            <w:tcMar>
              <w:top w:w="0" w:type="dxa"/>
              <w:left w:w="0" w:type="dxa"/>
              <w:bottom w:w="0" w:type="dxa"/>
              <w:right w:w="0" w:type="dxa"/>
            </w:tcMar>
            <w:vAlign w:val="center"/>
          </w:tcPr>
          <w:p w14:paraId="3FF01308" w14:textId="77777777" w:rsidR="00767868" w:rsidRPr="0089189A" w:rsidRDefault="00767868" w:rsidP="003A376F">
            <w:pPr>
              <w:spacing w:line="276" w:lineRule="auto"/>
              <w:jc w:val="center"/>
            </w:pPr>
          </w:p>
        </w:tc>
        <w:tc>
          <w:tcPr>
            <w:tcW w:w="699" w:type="dxa"/>
            <w:tcBorders>
              <w:top w:val="nil"/>
              <w:left w:val="nil"/>
              <w:bottom w:val="nil"/>
              <w:right w:val="nil"/>
            </w:tcBorders>
            <w:tcMar>
              <w:top w:w="0" w:type="dxa"/>
              <w:left w:w="0" w:type="dxa"/>
              <w:bottom w:w="0" w:type="dxa"/>
              <w:right w:w="0" w:type="dxa"/>
            </w:tcMar>
            <w:vAlign w:val="center"/>
          </w:tcPr>
          <w:p w14:paraId="7816F5C4" w14:textId="77777777" w:rsidR="00767868" w:rsidRPr="0089189A" w:rsidRDefault="00767868" w:rsidP="003A376F">
            <w:pPr>
              <w:spacing w:line="276" w:lineRule="auto"/>
              <w:jc w:val="center"/>
            </w:pPr>
          </w:p>
        </w:tc>
        <w:tc>
          <w:tcPr>
            <w:tcW w:w="1281" w:type="dxa"/>
            <w:tcBorders>
              <w:top w:val="nil"/>
              <w:left w:val="nil"/>
              <w:bottom w:val="nil"/>
              <w:right w:val="nil"/>
            </w:tcBorders>
            <w:tcMar>
              <w:top w:w="0" w:type="dxa"/>
              <w:left w:w="0" w:type="dxa"/>
              <w:bottom w:w="0" w:type="dxa"/>
              <w:right w:w="0" w:type="dxa"/>
            </w:tcMar>
            <w:vAlign w:val="center"/>
          </w:tcPr>
          <w:p w14:paraId="23DF5492" w14:textId="77777777" w:rsidR="00767868" w:rsidRPr="0089189A" w:rsidRDefault="00767868" w:rsidP="003A376F">
            <w:pPr>
              <w:spacing w:line="276" w:lineRule="auto"/>
              <w:jc w:val="center"/>
            </w:pPr>
            <w:r w:rsidRPr="0089189A">
              <w:t>.78</w:t>
            </w:r>
          </w:p>
        </w:tc>
      </w:tr>
      <w:tr w:rsidR="00767868" w14:paraId="54BFFEC5" w14:textId="77777777" w:rsidTr="003A376F">
        <w:tc>
          <w:tcPr>
            <w:tcW w:w="4050" w:type="dxa"/>
            <w:tcBorders>
              <w:top w:val="nil"/>
              <w:left w:val="nil"/>
              <w:bottom w:val="nil"/>
              <w:right w:val="nil"/>
            </w:tcBorders>
            <w:tcMar>
              <w:top w:w="0" w:type="dxa"/>
              <w:left w:w="0" w:type="dxa"/>
              <w:bottom w:w="0" w:type="dxa"/>
              <w:right w:w="0" w:type="dxa"/>
            </w:tcMar>
          </w:tcPr>
          <w:p w14:paraId="50898BAD" w14:textId="77777777" w:rsidR="00767868" w:rsidRPr="0089189A" w:rsidRDefault="00767868" w:rsidP="003A376F">
            <w:pPr>
              <w:spacing w:line="276" w:lineRule="auto"/>
              <w:rPr>
                <w:b/>
                <w:sz w:val="22"/>
                <w:szCs w:val="22"/>
              </w:rPr>
            </w:pPr>
            <w:r w:rsidRPr="0089189A">
              <w:rPr>
                <w:b/>
                <w:sz w:val="22"/>
                <w:szCs w:val="22"/>
              </w:rPr>
              <w:t>Valence***</w:t>
            </w:r>
          </w:p>
        </w:tc>
        <w:tc>
          <w:tcPr>
            <w:tcW w:w="1350" w:type="dxa"/>
            <w:tcBorders>
              <w:top w:val="nil"/>
              <w:left w:val="nil"/>
              <w:bottom w:val="nil"/>
              <w:right w:val="nil"/>
            </w:tcBorders>
            <w:tcMar>
              <w:top w:w="0" w:type="dxa"/>
              <w:left w:w="0" w:type="dxa"/>
              <w:bottom w:w="0" w:type="dxa"/>
              <w:right w:w="0" w:type="dxa"/>
            </w:tcMar>
            <w:vAlign w:val="center"/>
          </w:tcPr>
          <w:p w14:paraId="47C0477C" w14:textId="7C50EAA5" w:rsidR="00767868" w:rsidRPr="0089189A" w:rsidRDefault="00531920" w:rsidP="003A376F">
            <w:pPr>
              <w:spacing w:line="276" w:lineRule="auto"/>
              <w:jc w:val="center"/>
              <w:rPr>
                <w:sz w:val="22"/>
                <w:szCs w:val="22"/>
              </w:rPr>
            </w:pPr>
            <w:r>
              <w:rPr>
                <w:sz w:val="22"/>
                <w:szCs w:val="22"/>
              </w:rPr>
              <w:t>0</w:t>
            </w:r>
            <w:r w:rsidR="00767868" w:rsidRPr="0089189A">
              <w:rPr>
                <w:sz w:val="22"/>
                <w:szCs w:val="22"/>
              </w:rPr>
              <w:t>.09</w:t>
            </w:r>
          </w:p>
        </w:tc>
        <w:tc>
          <w:tcPr>
            <w:tcW w:w="990" w:type="dxa"/>
            <w:tcBorders>
              <w:top w:val="nil"/>
              <w:left w:val="nil"/>
              <w:bottom w:val="nil"/>
              <w:right w:val="nil"/>
            </w:tcBorders>
            <w:tcMar>
              <w:top w:w="0" w:type="dxa"/>
              <w:left w:w="0" w:type="dxa"/>
              <w:bottom w:w="0" w:type="dxa"/>
              <w:right w:w="0" w:type="dxa"/>
            </w:tcMar>
            <w:vAlign w:val="center"/>
          </w:tcPr>
          <w:p w14:paraId="36833F82" w14:textId="77777777" w:rsidR="00767868" w:rsidRPr="0089189A" w:rsidRDefault="00767868" w:rsidP="003A376F">
            <w:pPr>
              <w:spacing w:line="276" w:lineRule="auto"/>
              <w:jc w:val="center"/>
              <w:rPr>
                <w:sz w:val="22"/>
                <w:szCs w:val="22"/>
              </w:rPr>
            </w:pPr>
            <w:r w:rsidRPr="0089189A">
              <w:rPr>
                <w:sz w:val="22"/>
                <w:szCs w:val="22"/>
              </w:rPr>
              <w:t>30.04</w:t>
            </w:r>
          </w:p>
        </w:tc>
        <w:tc>
          <w:tcPr>
            <w:tcW w:w="900" w:type="dxa"/>
            <w:tcBorders>
              <w:top w:val="nil"/>
              <w:left w:val="nil"/>
              <w:bottom w:val="nil"/>
              <w:right w:val="nil"/>
            </w:tcBorders>
            <w:tcMar>
              <w:top w:w="0" w:type="dxa"/>
              <w:left w:w="0" w:type="dxa"/>
              <w:bottom w:w="0" w:type="dxa"/>
              <w:right w:w="0" w:type="dxa"/>
            </w:tcMar>
            <w:vAlign w:val="center"/>
          </w:tcPr>
          <w:p w14:paraId="6428216F" w14:textId="77777777" w:rsidR="00767868" w:rsidRPr="0089189A" w:rsidRDefault="00767868" w:rsidP="003A376F">
            <w:pPr>
              <w:spacing w:line="276" w:lineRule="auto"/>
              <w:jc w:val="center"/>
              <w:rPr>
                <w:sz w:val="22"/>
                <w:szCs w:val="22"/>
              </w:rPr>
            </w:pPr>
            <w:r w:rsidRPr="0089189A">
              <w:rPr>
                <w:sz w:val="22"/>
                <w:szCs w:val="22"/>
              </w:rPr>
              <w:t>&lt;.001</w:t>
            </w:r>
          </w:p>
        </w:tc>
        <w:tc>
          <w:tcPr>
            <w:tcW w:w="699" w:type="dxa"/>
            <w:tcBorders>
              <w:top w:val="nil"/>
              <w:left w:val="nil"/>
              <w:bottom w:val="nil"/>
              <w:right w:val="nil"/>
            </w:tcBorders>
            <w:tcMar>
              <w:top w:w="0" w:type="dxa"/>
              <w:left w:w="0" w:type="dxa"/>
              <w:bottom w:w="0" w:type="dxa"/>
              <w:right w:w="0" w:type="dxa"/>
            </w:tcMar>
            <w:vAlign w:val="center"/>
          </w:tcPr>
          <w:p w14:paraId="72979CE7" w14:textId="77777777" w:rsidR="00767868" w:rsidRPr="0089189A" w:rsidRDefault="00767868" w:rsidP="003A376F">
            <w:pPr>
              <w:spacing w:line="276" w:lineRule="auto"/>
              <w:jc w:val="center"/>
              <w:rPr>
                <w:sz w:val="22"/>
                <w:szCs w:val="22"/>
              </w:rPr>
            </w:pPr>
            <w:r w:rsidRPr="0089189A">
              <w:rPr>
                <w:sz w:val="22"/>
                <w:szCs w:val="22"/>
              </w:rPr>
              <w:t>.65</w:t>
            </w:r>
          </w:p>
        </w:tc>
        <w:tc>
          <w:tcPr>
            <w:tcW w:w="1281" w:type="dxa"/>
            <w:tcBorders>
              <w:top w:val="nil"/>
              <w:left w:val="nil"/>
              <w:bottom w:val="nil"/>
              <w:right w:val="nil"/>
            </w:tcBorders>
            <w:tcMar>
              <w:top w:w="0" w:type="dxa"/>
              <w:left w:w="0" w:type="dxa"/>
              <w:bottom w:w="0" w:type="dxa"/>
              <w:right w:w="0" w:type="dxa"/>
            </w:tcMar>
            <w:vAlign w:val="center"/>
          </w:tcPr>
          <w:p w14:paraId="3D6B343E" w14:textId="77777777" w:rsidR="00767868" w:rsidRPr="0089189A" w:rsidRDefault="00767868" w:rsidP="003A376F">
            <w:pPr>
              <w:spacing w:line="276" w:lineRule="auto"/>
              <w:jc w:val="center"/>
              <w:rPr>
                <w:sz w:val="22"/>
                <w:szCs w:val="22"/>
              </w:rPr>
            </w:pPr>
          </w:p>
        </w:tc>
      </w:tr>
      <w:tr w:rsidR="00767868" w14:paraId="1BEF19F4" w14:textId="77777777" w:rsidTr="003A376F">
        <w:tc>
          <w:tcPr>
            <w:tcW w:w="4050" w:type="dxa"/>
            <w:tcBorders>
              <w:top w:val="nil"/>
              <w:left w:val="nil"/>
              <w:bottom w:val="nil"/>
              <w:right w:val="nil"/>
            </w:tcBorders>
            <w:tcMar>
              <w:top w:w="0" w:type="dxa"/>
              <w:left w:w="0" w:type="dxa"/>
              <w:bottom w:w="0" w:type="dxa"/>
              <w:right w:w="0" w:type="dxa"/>
            </w:tcMar>
          </w:tcPr>
          <w:p w14:paraId="649DBA02" w14:textId="77777777" w:rsidR="00767868" w:rsidRPr="0089189A" w:rsidRDefault="00767868" w:rsidP="003A376F">
            <w:pPr>
              <w:spacing w:line="276" w:lineRule="auto"/>
              <w:rPr>
                <w:b/>
                <w:sz w:val="22"/>
                <w:szCs w:val="22"/>
              </w:rPr>
            </w:pPr>
            <w:r w:rsidRPr="0089189A">
              <w:rPr>
                <w:b/>
                <w:sz w:val="22"/>
                <w:szCs w:val="22"/>
              </w:rPr>
              <w:t>Arousal***</w:t>
            </w:r>
          </w:p>
        </w:tc>
        <w:tc>
          <w:tcPr>
            <w:tcW w:w="1350" w:type="dxa"/>
            <w:tcBorders>
              <w:top w:val="nil"/>
              <w:left w:val="nil"/>
              <w:bottom w:val="nil"/>
              <w:right w:val="nil"/>
            </w:tcBorders>
            <w:tcMar>
              <w:top w:w="0" w:type="dxa"/>
              <w:left w:w="0" w:type="dxa"/>
              <w:bottom w:w="0" w:type="dxa"/>
              <w:right w:w="0" w:type="dxa"/>
            </w:tcMar>
            <w:vAlign w:val="center"/>
          </w:tcPr>
          <w:p w14:paraId="11F5D4E4" w14:textId="4746A511" w:rsidR="00767868" w:rsidRPr="0089189A" w:rsidRDefault="00767868" w:rsidP="003A376F">
            <w:pPr>
              <w:spacing w:line="276" w:lineRule="auto"/>
              <w:jc w:val="center"/>
              <w:rPr>
                <w:sz w:val="22"/>
                <w:szCs w:val="22"/>
              </w:rPr>
            </w:pPr>
            <w:r w:rsidRPr="0089189A">
              <w:rPr>
                <w:sz w:val="22"/>
                <w:szCs w:val="22"/>
              </w:rPr>
              <w:t>-</w:t>
            </w:r>
            <w:r w:rsidR="00531920">
              <w:rPr>
                <w:sz w:val="22"/>
                <w:szCs w:val="22"/>
              </w:rPr>
              <w:t>0</w:t>
            </w:r>
            <w:r w:rsidRPr="0089189A">
              <w:rPr>
                <w:sz w:val="22"/>
                <w:szCs w:val="22"/>
              </w:rPr>
              <w:t>.02</w:t>
            </w:r>
          </w:p>
        </w:tc>
        <w:tc>
          <w:tcPr>
            <w:tcW w:w="990" w:type="dxa"/>
            <w:tcBorders>
              <w:top w:val="nil"/>
              <w:left w:val="nil"/>
              <w:bottom w:val="nil"/>
              <w:right w:val="nil"/>
            </w:tcBorders>
            <w:tcMar>
              <w:top w:w="0" w:type="dxa"/>
              <w:left w:w="0" w:type="dxa"/>
              <w:bottom w:w="0" w:type="dxa"/>
              <w:right w:w="0" w:type="dxa"/>
            </w:tcMar>
            <w:vAlign w:val="center"/>
          </w:tcPr>
          <w:p w14:paraId="1EF4F377" w14:textId="4BBE51DF" w:rsidR="00767868" w:rsidRPr="0089189A" w:rsidRDefault="00767868" w:rsidP="003A376F">
            <w:pPr>
              <w:spacing w:line="276" w:lineRule="auto"/>
              <w:jc w:val="center"/>
              <w:rPr>
                <w:sz w:val="22"/>
                <w:szCs w:val="22"/>
              </w:rPr>
            </w:pPr>
            <w:r w:rsidRPr="0089189A">
              <w:rPr>
                <w:sz w:val="22"/>
                <w:szCs w:val="22"/>
              </w:rPr>
              <w:t>-3.8</w:t>
            </w:r>
            <w:r w:rsidR="00531920">
              <w:rPr>
                <w:sz w:val="22"/>
                <w:szCs w:val="22"/>
              </w:rPr>
              <w:t>3</w:t>
            </w:r>
          </w:p>
        </w:tc>
        <w:tc>
          <w:tcPr>
            <w:tcW w:w="900" w:type="dxa"/>
            <w:tcBorders>
              <w:top w:val="nil"/>
              <w:left w:val="nil"/>
              <w:bottom w:val="nil"/>
              <w:right w:val="nil"/>
            </w:tcBorders>
            <w:tcMar>
              <w:top w:w="0" w:type="dxa"/>
              <w:left w:w="0" w:type="dxa"/>
              <w:bottom w:w="0" w:type="dxa"/>
              <w:right w:w="0" w:type="dxa"/>
            </w:tcMar>
            <w:vAlign w:val="center"/>
          </w:tcPr>
          <w:p w14:paraId="362CDE65" w14:textId="77777777" w:rsidR="00767868" w:rsidRPr="0089189A" w:rsidRDefault="00767868" w:rsidP="003A376F">
            <w:pPr>
              <w:spacing w:line="276" w:lineRule="auto"/>
              <w:jc w:val="center"/>
              <w:rPr>
                <w:sz w:val="22"/>
                <w:szCs w:val="22"/>
              </w:rPr>
            </w:pPr>
            <w:r w:rsidRPr="0089189A">
              <w:rPr>
                <w:sz w:val="22"/>
                <w:szCs w:val="22"/>
              </w:rPr>
              <w:t>&lt;.001</w:t>
            </w:r>
          </w:p>
        </w:tc>
        <w:tc>
          <w:tcPr>
            <w:tcW w:w="699" w:type="dxa"/>
            <w:tcBorders>
              <w:top w:val="nil"/>
              <w:left w:val="nil"/>
              <w:bottom w:val="nil"/>
              <w:right w:val="nil"/>
            </w:tcBorders>
            <w:tcMar>
              <w:top w:w="0" w:type="dxa"/>
              <w:left w:w="0" w:type="dxa"/>
              <w:bottom w:w="0" w:type="dxa"/>
              <w:right w:w="0" w:type="dxa"/>
            </w:tcMar>
            <w:vAlign w:val="center"/>
          </w:tcPr>
          <w:p w14:paraId="725C8B13" w14:textId="77777777" w:rsidR="00767868" w:rsidRPr="0089189A" w:rsidRDefault="00767868" w:rsidP="003A376F">
            <w:pPr>
              <w:spacing w:line="276" w:lineRule="auto"/>
              <w:jc w:val="center"/>
              <w:rPr>
                <w:sz w:val="22"/>
                <w:szCs w:val="22"/>
              </w:rPr>
            </w:pPr>
            <w:r w:rsidRPr="0089189A">
              <w:rPr>
                <w:sz w:val="22"/>
                <w:szCs w:val="22"/>
              </w:rPr>
              <w:t>.01</w:t>
            </w:r>
          </w:p>
        </w:tc>
        <w:tc>
          <w:tcPr>
            <w:tcW w:w="1281" w:type="dxa"/>
            <w:tcBorders>
              <w:top w:val="nil"/>
              <w:left w:val="nil"/>
              <w:bottom w:val="nil"/>
              <w:right w:val="nil"/>
            </w:tcBorders>
            <w:tcMar>
              <w:top w:w="0" w:type="dxa"/>
              <w:left w:w="0" w:type="dxa"/>
              <w:bottom w:w="0" w:type="dxa"/>
              <w:right w:w="0" w:type="dxa"/>
            </w:tcMar>
            <w:vAlign w:val="center"/>
          </w:tcPr>
          <w:p w14:paraId="6350558E" w14:textId="77777777" w:rsidR="00767868" w:rsidRPr="0089189A" w:rsidRDefault="00767868" w:rsidP="003A376F">
            <w:pPr>
              <w:spacing w:line="276" w:lineRule="auto"/>
              <w:jc w:val="center"/>
              <w:rPr>
                <w:sz w:val="22"/>
                <w:szCs w:val="22"/>
              </w:rPr>
            </w:pPr>
          </w:p>
        </w:tc>
      </w:tr>
      <w:tr w:rsidR="00767868" w14:paraId="29A37D5A" w14:textId="77777777" w:rsidTr="003A376F">
        <w:tc>
          <w:tcPr>
            <w:tcW w:w="4050" w:type="dxa"/>
            <w:tcBorders>
              <w:top w:val="nil"/>
              <w:left w:val="nil"/>
              <w:bottom w:val="single" w:sz="18" w:space="0" w:color="auto"/>
              <w:right w:val="nil"/>
            </w:tcBorders>
            <w:tcMar>
              <w:top w:w="0" w:type="dxa"/>
              <w:left w:w="0" w:type="dxa"/>
              <w:bottom w:w="0" w:type="dxa"/>
              <w:right w:w="0" w:type="dxa"/>
            </w:tcMar>
          </w:tcPr>
          <w:p w14:paraId="3EC378A9" w14:textId="77777777" w:rsidR="00767868" w:rsidRPr="0089189A" w:rsidRDefault="00767868" w:rsidP="003A376F">
            <w:pPr>
              <w:spacing w:line="276" w:lineRule="auto"/>
              <w:rPr>
                <w:b/>
                <w:sz w:val="22"/>
                <w:szCs w:val="22"/>
              </w:rPr>
            </w:pPr>
            <w:r w:rsidRPr="0089189A">
              <w:rPr>
                <w:b/>
                <w:sz w:val="22"/>
                <w:szCs w:val="22"/>
              </w:rPr>
              <w:t>Emotion Category***</w:t>
            </w:r>
          </w:p>
        </w:tc>
        <w:tc>
          <w:tcPr>
            <w:tcW w:w="1350" w:type="dxa"/>
            <w:tcBorders>
              <w:top w:val="nil"/>
              <w:left w:val="nil"/>
              <w:bottom w:val="single" w:sz="18" w:space="0" w:color="auto"/>
              <w:right w:val="nil"/>
            </w:tcBorders>
            <w:tcMar>
              <w:top w:w="0" w:type="dxa"/>
              <w:left w:w="0" w:type="dxa"/>
              <w:bottom w:w="0" w:type="dxa"/>
              <w:right w:w="0" w:type="dxa"/>
            </w:tcMar>
            <w:vAlign w:val="center"/>
          </w:tcPr>
          <w:p w14:paraId="6BF8CF1F" w14:textId="7C375104" w:rsidR="00767868" w:rsidRPr="0089189A" w:rsidRDefault="00767868" w:rsidP="003A376F">
            <w:pPr>
              <w:spacing w:line="276" w:lineRule="auto"/>
              <w:jc w:val="center"/>
              <w:rPr>
                <w:sz w:val="22"/>
                <w:szCs w:val="22"/>
              </w:rPr>
            </w:pPr>
            <w:r w:rsidRPr="0089189A">
              <w:rPr>
                <w:sz w:val="22"/>
                <w:szCs w:val="22"/>
              </w:rPr>
              <w:t>-</w:t>
            </w:r>
            <w:r w:rsidR="00531920">
              <w:rPr>
                <w:sz w:val="22"/>
                <w:szCs w:val="22"/>
              </w:rPr>
              <w:t>0</w:t>
            </w:r>
            <w:r w:rsidRPr="0089189A">
              <w:rPr>
                <w:sz w:val="22"/>
                <w:szCs w:val="22"/>
              </w:rPr>
              <w:t>.08</w:t>
            </w:r>
          </w:p>
        </w:tc>
        <w:tc>
          <w:tcPr>
            <w:tcW w:w="990" w:type="dxa"/>
            <w:tcBorders>
              <w:top w:val="nil"/>
              <w:left w:val="nil"/>
              <w:bottom w:val="single" w:sz="18" w:space="0" w:color="auto"/>
              <w:right w:val="nil"/>
            </w:tcBorders>
            <w:tcMar>
              <w:top w:w="0" w:type="dxa"/>
              <w:left w:w="0" w:type="dxa"/>
              <w:bottom w:w="0" w:type="dxa"/>
              <w:right w:w="0" w:type="dxa"/>
            </w:tcMar>
            <w:vAlign w:val="center"/>
          </w:tcPr>
          <w:p w14:paraId="432ECF66" w14:textId="77777777" w:rsidR="00767868" w:rsidRPr="0089189A" w:rsidRDefault="00767868" w:rsidP="003A376F">
            <w:pPr>
              <w:spacing w:line="276" w:lineRule="auto"/>
              <w:jc w:val="center"/>
              <w:rPr>
                <w:sz w:val="22"/>
                <w:szCs w:val="22"/>
              </w:rPr>
            </w:pPr>
            <w:r w:rsidRPr="0089189A">
              <w:rPr>
                <w:sz w:val="22"/>
                <w:szCs w:val="22"/>
              </w:rPr>
              <w:t>-5.26</w:t>
            </w:r>
          </w:p>
        </w:tc>
        <w:tc>
          <w:tcPr>
            <w:tcW w:w="900" w:type="dxa"/>
            <w:tcBorders>
              <w:top w:val="nil"/>
              <w:left w:val="nil"/>
              <w:bottom w:val="single" w:sz="18" w:space="0" w:color="auto"/>
              <w:right w:val="nil"/>
            </w:tcBorders>
            <w:tcMar>
              <w:top w:w="0" w:type="dxa"/>
              <w:left w:w="0" w:type="dxa"/>
              <w:bottom w:w="0" w:type="dxa"/>
              <w:right w:w="0" w:type="dxa"/>
            </w:tcMar>
            <w:vAlign w:val="center"/>
          </w:tcPr>
          <w:p w14:paraId="75D74EB3" w14:textId="77777777" w:rsidR="00767868" w:rsidRPr="0089189A" w:rsidRDefault="00767868" w:rsidP="003A376F">
            <w:pPr>
              <w:spacing w:line="276" w:lineRule="auto"/>
              <w:jc w:val="center"/>
              <w:rPr>
                <w:sz w:val="22"/>
                <w:szCs w:val="22"/>
              </w:rPr>
            </w:pPr>
            <w:r w:rsidRPr="0089189A">
              <w:rPr>
                <w:sz w:val="22"/>
                <w:szCs w:val="22"/>
              </w:rPr>
              <w:t>&lt;.001</w:t>
            </w:r>
          </w:p>
        </w:tc>
        <w:tc>
          <w:tcPr>
            <w:tcW w:w="699" w:type="dxa"/>
            <w:tcBorders>
              <w:top w:val="nil"/>
              <w:left w:val="nil"/>
              <w:bottom w:val="single" w:sz="18" w:space="0" w:color="auto"/>
              <w:right w:val="nil"/>
            </w:tcBorders>
            <w:tcMar>
              <w:top w:w="0" w:type="dxa"/>
              <w:left w:w="0" w:type="dxa"/>
              <w:bottom w:w="0" w:type="dxa"/>
              <w:right w:w="0" w:type="dxa"/>
            </w:tcMar>
            <w:vAlign w:val="center"/>
          </w:tcPr>
          <w:p w14:paraId="5FF31047" w14:textId="77777777" w:rsidR="00767868" w:rsidRPr="0089189A" w:rsidRDefault="00767868" w:rsidP="003A376F">
            <w:pPr>
              <w:spacing w:line="276" w:lineRule="auto"/>
              <w:jc w:val="center"/>
              <w:rPr>
                <w:sz w:val="22"/>
                <w:szCs w:val="22"/>
              </w:rPr>
            </w:pPr>
            <w:r w:rsidRPr="0089189A">
              <w:rPr>
                <w:sz w:val="22"/>
                <w:szCs w:val="22"/>
              </w:rPr>
              <w:t>.02</w:t>
            </w:r>
          </w:p>
        </w:tc>
        <w:tc>
          <w:tcPr>
            <w:tcW w:w="1281" w:type="dxa"/>
            <w:tcBorders>
              <w:top w:val="nil"/>
              <w:left w:val="nil"/>
              <w:bottom w:val="single" w:sz="18" w:space="0" w:color="auto"/>
              <w:right w:val="nil"/>
            </w:tcBorders>
            <w:tcMar>
              <w:top w:w="0" w:type="dxa"/>
              <w:left w:w="0" w:type="dxa"/>
              <w:bottom w:w="0" w:type="dxa"/>
              <w:right w:w="0" w:type="dxa"/>
            </w:tcMar>
            <w:vAlign w:val="center"/>
          </w:tcPr>
          <w:p w14:paraId="0AC45953" w14:textId="77777777" w:rsidR="00767868" w:rsidRPr="0089189A" w:rsidRDefault="00767868" w:rsidP="003A376F">
            <w:pPr>
              <w:spacing w:line="276" w:lineRule="auto"/>
              <w:jc w:val="center"/>
              <w:rPr>
                <w:sz w:val="22"/>
                <w:szCs w:val="22"/>
              </w:rPr>
            </w:pPr>
          </w:p>
        </w:tc>
      </w:tr>
    </w:tbl>
    <w:p w14:paraId="000CA204" w14:textId="77777777" w:rsidR="00767868" w:rsidRPr="0089189A" w:rsidRDefault="00767868" w:rsidP="00767868">
      <w:pPr>
        <w:rPr>
          <w:rFonts w:ascii="Arial" w:eastAsia="Arial" w:hAnsi="Arial" w:cs="Arial"/>
          <w:b/>
          <w:sz w:val="20"/>
          <w:szCs w:val="20"/>
        </w:rPr>
      </w:pPr>
      <w:r w:rsidRPr="0089189A">
        <w:rPr>
          <w:i/>
          <w:sz w:val="20"/>
          <w:szCs w:val="20"/>
        </w:rPr>
        <w:t>Note.</w:t>
      </w:r>
      <w:r w:rsidRPr="0089189A">
        <w:rPr>
          <w:sz w:val="20"/>
          <w:szCs w:val="20"/>
        </w:rPr>
        <w:t xml:space="preserve"> Asterisks denote significance level, *</w:t>
      </w:r>
      <w:r w:rsidRPr="0089189A">
        <w:rPr>
          <w:i/>
          <w:sz w:val="20"/>
          <w:szCs w:val="20"/>
        </w:rPr>
        <w:t>p</w:t>
      </w:r>
      <w:r w:rsidRPr="0089189A">
        <w:rPr>
          <w:sz w:val="20"/>
          <w:szCs w:val="20"/>
        </w:rPr>
        <w:t xml:space="preserve"> &lt; .05; **</w:t>
      </w:r>
      <w:r w:rsidRPr="0089189A">
        <w:rPr>
          <w:i/>
          <w:sz w:val="20"/>
          <w:szCs w:val="20"/>
        </w:rPr>
        <w:t>p</w:t>
      </w:r>
      <w:r w:rsidRPr="0089189A">
        <w:rPr>
          <w:sz w:val="20"/>
          <w:szCs w:val="20"/>
        </w:rPr>
        <w:t xml:space="preserve"> &lt; .01; ***</w:t>
      </w:r>
      <w:r w:rsidRPr="0089189A">
        <w:rPr>
          <w:i/>
          <w:sz w:val="20"/>
          <w:szCs w:val="20"/>
        </w:rPr>
        <w:t>p</w:t>
      </w:r>
      <w:r w:rsidRPr="0089189A">
        <w:rPr>
          <w:sz w:val="20"/>
          <w:szCs w:val="20"/>
        </w:rPr>
        <w:t xml:space="preserve"> &lt; .001.</w:t>
      </w:r>
    </w:p>
    <w:p w14:paraId="7FB02F64" w14:textId="77777777" w:rsidR="00767868" w:rsidRDefault="00767868" w:rsidP="00767868">
      <w:pPr>
        <w:rPr>
          <w:rFonts w:ascii="Arial" w:eastAsia="Arial" w:hAnsi="Arial" w:cs="Arial"/>
          <w:b/>
          <w:sz w:val="22"/>
          <w:szCs w:val="22"/>
        </w:rPr>
      </w:pPr>
    </w:p>
    <w:p w14:paraId="3C0C9943" w14:textId="77777777" w:rsidR="00E97D35" w:rsidRDefault="00E97D35" w:rsidP="00767868"/>
    <w:p w14:paraId="711B96A2" w14:textId="12B64803" w:rsidR="00E97D35" w:rsidRDefault="00E97D35" w:rsidP="00E97D35">
      <w:pPr>
        <w:spacing w:line="480" w:lineRule="auto"/>
        <w:ind w:firstLine="720"/>
        <w:rPr>
          <w:bCs/>
        </w:rPr>
      </w:pPr>
      <w:r>
        <w:rPr>
          <w:bCs/>
          <w:i/>
          <w:iCs/>
        </w:rPr>
        <w:t>Bivariate valence</w:t>
      </w:r>
      <w:r w:rsidRPr="00E61AD3">
        <w:rPr>
          <w:bCs/>
          <w:i/>
          <w:iCs/>
        </w:rPr>
        <w:t>, arousal, and shared emotion category.</w:t>
      </w:r>
      <w:r>
        <w:rPr>
          <w:b/>
        </w:rPr>
        <w:t xml:space="preserve"> </w:t>
      </w:r>
      <w:r w:rsidRPr="00E515C2">
        <w:rPr>
          <w:bCs/>
        </w:rPr>
        <w:t xml:space="preserve">We repeated the previous analysis replacing bipolar valence with </w:t>
      </w:r>
      <w:r>
        <w:rPr>
          <w:bCs/>
        </w:rPr>
        <w:t>bivariate valence (</w:t>
      </w:r>
      <w:r w:rsidRPr="00E515C2">
        <w:rPr>
          <w:bCs/>
        </w:rPr>
        <w:t>positivity and negativity as independent predictors</w:t>
      </w:r>
      <w:r>
        <w:rPr>
          <w:bCs/>
        </w:rPr>
        <w:t>)</w:t>
      </w:r>
      <w:r w:rsidRPr="00E515C2">
        <w:rPr>
          <w:bCs/>
        </w:rPr>
        <w:t xml:space="preserve">. As expected, ratings of positivity and negativity were highly correlated with bipolar ratings, precluding us from including all five predictors in the same model. The dimension of negativity </w:t>
      </w:r>
      <w:r>
        <w:rPr>
          <w:bCs/>
        </w:rPr>
        <w:t xml:space="preserve"> </w:t>
      </w:r>
      <w:r w:rsidRPr="00E515C2">
        <w:rPr>
          <w:bCs/>
        </w:rPr>
        <w:t xml:space="preserve">emerged as </w:t>
      </w:r>
      <w:r>
        <w:rPr>
          <w:bCs/>
        </w:rPr>
        <w:t>the strongest</w:t>
      </w:r>
      <w:r w:rsidRPr="00E515C2">
        <w:rPr>
          <w:bCs/>
        </w:rPr>
        <w:t xml:space="preserve"> predictor of sorting behavior across all age ranges, even 3-year-olds</w:t>
      </w:r>
      <w:r>
        <w:rPr>
          <w:bCs/>
        </w:rPr>
        <w:t>,</w:t>
      </w:r>
      <w:r w:rsidRPr="00E515C2">
        <w:rPr>
          <w:bCs/>
        </w:rPr>
        <w:t xml:space="preserve"> </w:t>
      </w:r>
      <w:r>
        <w:rPr>
          <w:bCs/>
        </w:rPr>
        <w:t xml:space="preserve">and </w:t>
      </w:r>
      <w:r w:rsidRPr="00E515C2">
        <w:rPr>
          <w:bCs/>
        </w:rPr>
        <w:t xml:space="preserve">explained substantially more unique variance than </w:t>
      </w:r>
      <w:r>
        <w:rPr>
          <w:bCs/>
        </w:rPr>
        <w:t>positivity,</w:t>
      </w:r>
      <w:r w:rsidRPr="00E515C2">
        <w:rPr>
          <w:bCs/>
        </w:rPr>
        <w:t xml:space="preserve"> arousal and emotion category (Table 2).</w:t>
      </w:r>
    </w:p>
    <w:p w14:paraId="75F54DE3" w14:textId="6411CA44" w:rsidR="00E97D35" w:rsidRDefault="00E97D35" w:rsidP="00767868"/>
    <w:p w14:paraId="19898FC3" w14:textId="3B55319E" w:rsidR="00E97D35" w:rsidRDefault="00E97D35" w:rsidP="00767868"/>
    <w:p w14:paraId="4E5D40C1" w14:textId="6A8A1B74" w:rsidR="00E97D35" w:rsidRDefault="00E97D35" w:rsidP="00767868"/>
    <w:p w14:paraId="4F4C2E32" w14:textId="77777777" w:rsidR="00E97D35" w:rsidRDefault="00E97D35" w:rsidP="00767868"/>
    <w:p w14:paraId="25171B86" w14:textId="4A6072A9" w:rsidR="00767868" w:rsidRDefault="00767868" w:rsidP="00767868">
      <w:pPr>
        <w:rPr>
          <w:sz w:val="20"/>
          <w:szCs w:val="20"/>
        </w:rPr>
      </w:pPr>
      <w:r>
        <w:lastRenderedPageBreak/>
        <w:t>Table 2: Predicting Sorting Distance from Positivity, Negativity, Arousal, and Shared Emotion Category</w:t>
      </w:r>
      <w:r>
        <w:rPr>
          <w:sz w:val="20"/>
          <w:szCs w:val="20"/>
        </w:rPr>
        <w:t xml:space="preserve"> </w:t>
      </w:r>
    </w:p>
    <w:p w14:paraId="02879F1A" w14:textId="77777777" w:rsidR="00767868" w:rsidRDefault="00767868" w:rsidP="00767868">
      <w:pPr>
        <w:ind w:firstLine="181"/>
        <w:rPr>
          <w:sz w:val="20"/>
          <w:szCs w:val="20"/>
        </w:rPr>
      </w:pPr>
    </w:p>
    <w:tbl>
      <w:tblPr>
        <w:tblStyle w:val="a0"/>
        <w:tblW w:w="9180" w:type="dxa"/>
        <w:tblInd w:w="90" w:type="dxa"/>
        <w:tblBorders>
          <w:top w:val="nil"/>
          <w:left w:val="nil"/>
          <w:bottom w:val="nil"/>
          <w:right w:val="nil"/>
          <w:insideH w:val="nil"/>
          <w:insideV w:val="nil"/>
        </w:tblBorders>
        <w:tblLayout w:type="fixed"/>
        <w:tblLook w:val="0600" w:firstRow="0" w:lastRow="0" w:firstColumn="0" w:lastColumn="0" w:noHBand="1" w:noVBand="1"/>
      </w:tblPr>
      <w:tblGrid>
        <w:gridCol w:w="2778"/>
        <w:gridCol w:w="222"/>
        <w:gridCol w:w="690"/>
        <w:gridCol w:w="855"/>
        <w:gridCol w:w="243"/>
        <w:gridCol w:w="1098"/>
        <w:gridCol w:w="204"/>
        <w:gridCol w:w="894"/>
        <w:gridCol w:w="1098"/>
        <w:gridCol w:w="18"/>
        <w:gridCol w:w="1080"/>
      </w:tblGrid>
      <w:tr w:rsidR="00767868" w14:paraId="6A14CBD1" w14:textId="77777777" w:rsidTr="003A376F">
        <w:tc>
          <w:tcPr>
            <w:tcW w:w="3690" w:type="dxa"/>
            <w:gridSpan w:val="3"/>
            <w:tcBorders>
              <w:top w:val="single" w:sz="12" w:space="0" w:color="000000"/>
              <w:left w:val="nil"/>
              <w:bottom w:val="single" w:sz="12" w:space="0" w:color="000000"/>
              <w:right w:val="nil"/>
            </w:tcBorders>
            <w:tcMar>
              <w:top w:w="0" w:type="dxa"/>
              <w:left w:w="0" w:type="dxa"/>
              <w:bottom w:w="0" w:type="dxa"/>
              <w:right w:w="0" w:type="dxa"/>
            </w:tcMar>
          </w:tcPr>
          <w:p w14:paraId="27EF5D7F" w14:textId="77777777" w:rsidR="00767868" w:rsidRPr="0089189A" w:rsidRDefault="00767868" w:rsidP="003A376F">
            <w:pPr>
              <w:spacing w:line="276" w:lineRule="auto"/>
              <w:rPr>
                <w:b/>
                <w:sz w:val="22"/>
                <w:szCs w:val="22"/>
              </w:rPr>
            </w:pPr>
            <w:r w:rsidRPr="0089189A">
              <w:rPr>
                <w:b/>
                <w:sz w:val="22"/>
                <w:szCs w:val="22"/>
              </w:rPr>
              <w:t>Predictor</w:t>
            </w:r>
          </w:p>
        </w:tc>
        <w:tc>
          <w:tcPr>
            <w:tcW w:w="1098" w:type="dxa"/>
            <w:gridSpan w:val="2"/>
            <w:tcBorders>
              <w:top w:val="single" w:sz="12" w:space="0" w:color="000000"/>
              <w:left w:val="nil"/>
              <w:bottom w:val="single" w:sz="12" w:space="0" w:color="000000"/>
              <w:right w:val="nil"/>
            </w:tcBorders>
            <w:tcMar>
              <w:top w:w="0" w:type="dxa"/>
              <w:left w:w="0" w:type="dxa"/>
              <w:bottom w:w="0" w:type="dxa"/>
              <w:right w:w="0" w:type="dxa"/>
            </w:tcMar>
            <w:vAlign w:val="center"/>
          </w:tcPr>
          <w:p w14:paraId="24E29BB2" w14:textId="77777777" w:rsidR="00767868" w:rsidRPr="0089189A" w:rsidRDefault="00767868" w:rsidP="003A376F">
            <w:pPr>
              <w:spacing w:line="276" w:lineRule="auto"/>
              <w:jc w:val="center"/>
              <w:rPr>
                <w:b/>
                <w:sz w:val="22"/>
                <w:szCs w:val="22"/>
              </w:rPr>
            </w:pPr>
            <w:r w:rsidRPr="0089189A">
              <w:rPr>
                <w:b/>
                <w:sz w:val="22"/>
                <w:szCs w:val="22"/>
              </w:rPr>
              <w:t>Estimate</w:t>
            </w:r>
          </w:p>
        </w:tc>
        <w:tc>
          <w:tcPr>
            <w:tcW w:w="1098" w:type="dxa"/>
            <w:tcBorders>
              <w:top w:val="single" w:sz="12" w:space="0" w:color="000000"/>
              <w:left w:val="nil"/>
              <w:bottom w:val="single" w:sz="12" w:space="0" w:color="000000"/>
              <w:right w:val="nil"/>
            </w:tcBorders>
            <w:tcMar>
              <w:top w:w="0" w:type="dxa"/>
              <w:left w:w="0" w:type="dxa"/>
              <w:bottom w:w="0" w:type="dxa"/>
              <w:right w:w="0" w:type="dxa"/>
            </w:tcMar>
            <w:vAlign w:val="center"/>
          </w:tcPr>
          <w:p w14:paraId="247BBBE1" w14:textId="77777777" w:rsidR="00767868" w:rsidRPr="0089189A" w:rsidRDefault="00767868" w:rsidP="003A376F">
            <w:pPr>
              <w:spacing w:line="276" w:lineRule="auto"/>
              <w:jc w:val="center"/>
              <w:rPr>
                <w:b/>
                <w:sz w:val="22"/>
                <w:szCs w:val="22"/>
              </w:rPr>
            </w:pPr>
            <w:r w:rsidRPr="0089189A">
              <w:rPr>
                <w:b/>
                <w:i/>
                <w:sz w:val="22"/>
                <w:szCs w:val="22"/>
              </w:rPr>
              <w:t>t</w:t>
            </w:r>
            <w:r w:rsidRPr="0089189A">
              <w:rPr>
                <w:b/>
                <w:sz w:val="22"/>
                <w:szCs w:val="22"/>
              </w:rPr>
              <w:t>-value</w:t>
            </w:r>
          </w:p>
        </w:tc>
        <w:tc>
          <w:tcPr>
            <w:tcW w:w="1098" w:type="dxa"/>
            <w:gridSpan w:val="2"/>
            <w:tcBorders>
              <w:top w:val="single" w:sz="12" w:space="0" w:color="000000"/>
              <w:left w:val="nil"/>
              <w:bottom w:val="single" w:sz="12" w:space="0" w:color="000000"/>
              <w:right w:val="nil"/>
            </w:tcBorders>
            <w:tcMar>
              <w:top w:w="0" w:type="dxa"/>
              <w:left w:w="0" w:type="dxa"/>
              <w:bottom w:w="0" w:type="dxa"/>
              <w:right w:w="0" w:type="dxa"/>
            </w:tcMar>
            <w:vAlign w:val="center"/>
          </w:tcPr>
          <w:p w14:paraId="39E373C4" w14:textId="77777777" w:rsidR="00767868" w:rsidRPr="0089189A" w:rsidRDefault="00767868" w:rsidP="003A376F">
            <w:pPr>
              <w:spacing w:line="276" w:lineRule="auto"/>
              <w:jc w:val="center"/>
              <w:rPr>
                <w:b/>
                <w:i/>
                <w:sz w:val="22"/>
                <w:szCs w:val="22"/>
              </w:rPr>
            </w:pPr>
            <w:r w:rsidRPr="0089189A">
              <w:rPr>
                <w:b/>
                <w:i/>
                <w:sz w:val="22"/>
                <w:szCs w:val="22"/>
              </w:rPr>
              <w:t>p</w:t>
            </w:r>
          </w:p>
        </w:tc>
        <w:tc>
          <w:tcPr>
            <w:tcW w:w="1098" w:type="dxa"/>
            <w:tcBorders>
              <w:top w:val="single" w:sz="12" w:space="0" w:color="000000"/>
              <w:left w:val="nil"/>
              <w:bottom w:val="single" w:sz="12" w:space="0" w:color="000000"/>
              <w:right w:val="nil"/>
            </w:tcBorders>
            <w:tcMar>
              <w:top w:w="0" w:type="dxa"/>
              <w:left w:w="0" w:type="dxa"/>
              <w:bottom w:w="0" w:type="dxa"/>
              <w:right w:w="0" w:type="dxa"/>
            </w:tcMar>
            <w:vAlign w:val="center"/>
          </w:tcPr>
          <w:p w14:paraId="65DCF58D" w14:textId="77777777" w:rsidR="00767868" w:rsidRPr="0089189A" w:rsidRDefault="00767868" w:rsidP="003A376F">
            <w:pPr>
              <w:spacing w:line="276" w:lineRule="auto"/>
              <w:jc w:val="center"/>
              <w:rPr>
                <w:b/>
                <w:sz w:val="22"/>
                <w:szCs w:val="22"/>
                <w:vertAlign w:val="superscript"/>
              </w:rPr>
            </w:pPr>
            <w:r w:rsidRPr="0089189A">
              <w:rPr>
                <w:b/>
                <w:sz w:val="22"/>
                <w:szCs w:val="22"/>
              </w:rPr>
              <w:t>ΔR</w:t>
            </w:r>
            <w:r w:rsidRPr="0089189A">
              <w:rPr>
                <w:b/>
                <w:sz w:val="22"/>
                <w:szCs w:val="22"/>
                <w:vertAlign w:val="superscript"/>
              </w:rPr>
              <w:t>2</w:t>
            </w:r>
          </w:p>
        </w:tc>
        <w:tc>
          <w:tcPr>
            <w:tcW w:w="1098" w:type="dxa"/>
            <w:gridSpan w:val="2"/>
            <w:tcBorders>
              <w:top w:val="single" w:sz="12" w:space="0" w:color="000000"/>
              <w:left w:val="nil"/>
              <w:bottom w:val="single" w:sz="12" w:space="0" w:color="000000"/>
              <w:right w:val="nil"/>
            </w:tcBorders>
            <w:tcMar>
              <w:top w:w="0" w:type="dxa"/>
              <w:left w:w="0" w:type="dxa"/>
              <w:bottom w:w="0" w:type="dxa"/>
              <w:right w:w="0" w:type="dxa"/>
            </w:tcMar>
            <w:vAlign w:val="center"/>
          </w:tcPr>
          <w:p w14:paraId="68C509C5" w14:textId="77777777" w:rsidR="00767868" w:rsidRPr="0089189A" w:rsidRDefault="00767868" w:rsidP="003A376F">
            <w:pPr>
              <w:spacing w:line="276" w:lineRule="auto"/>
              <w:jc w:val="center"/>
              <w:rPr>
                <w:b/>
                <w:sz w:val="22"/>
                <w:szCs w:val="22"/>
              </w:rPr>
            </w:pPr>
            <w:r w:rsidRPr="0089189A">
              <w:rPr>
                <w:b/>
                <w:sz w:val="22"/>
                <w:szCs w:val="22"/>
              </w:rPr>
              <w:t>Overall R</w:t>
            </w:r>
            <w:r w:rsidRPr="0089189A">
              <w:rPr>
                <w:b/>
                <w:sz w:val="22"/>
                <w:szCs w:val="22"/>
                <w:vertAlign w:val="superscript"/>
              </w:rPr>
              <w:t>2</w:t>
            </w:r>
          </w:p>
        </w:tc>
      </w:tr>
      <w:tr w:rsidR="00767868" w14:paraId="02930F7E" w14:textId="77777777" w:rsidTr="003A376F">
        <w:tc>
          <w:tcPr>
            <w:tcW w:w="2778" w:type="dxa"/>
            <w:tcBorders>
              <w:top w:val="nil"/>
              <w:left w:val="nil"/>
              <w:bottom w:val="nil"/>
              <w:right w:val="nil"/>
            </w:tcBorders>
            <w:tcMar>
              <w:top w:w="0" w:type="dxa"/>
              <w:left w:w="0" w:type="dxa"/>
              <w:bottom w:w="0" w:type="dxa"/>
              <w:right w:w="0" w:type="dxa"/>
            </w:tcMar>
          </w:tcPr>
          <w:p w14:paraId="3ADBF76E" w14:textId="61014741" w:rsidR="00767868" w:rsidRPr="0089189A" w:rsidRDefault="00767868" w:rsidP="003A376F">
            <w:pPr>
              <w:spacing w:line="276" w:lineRule="auto"/>
              <w:rPr>
                <w:b/>
                <w:i/>
              </w:rPr>
            </w:pPr>
            <w:r w:rsidRPr="0089189A">
              <w:rPr>
                <w:b/>
                <w:i/>
              </w:rPr>
              <w:t>3</w:t>
            </w:r>
            <w:r>
              <w:rPr>
                <w:b/>
                <w:i/>
              </w:rPr>
              <w:t>-</w:t>
            </w:r>
            <w:r w:rsidRPr="0089189A">
              <w:rPr>
                <w:b/>
                <w:i/>
              </w:rPr>
              <w:t>year-olds</w:t>
            </w:r>
          </w:p>
        </w:tc>
        <w:tc>
          <w:tcPr>
            <w:tcW w:w="222" w:type="dxa"/>
            <w:tcBorders>
              <w:top w:val="nil"/>
              <w:left w:val="nil"/>
              <w:bottom w:val="nil"/>
              <w:right w:val="nil"/>
            </w:tcBorders>
            <w:tcMar>
              <w:top w:w="0" w:type="dxa"/>
              <w:left w:w="0" w:type="dxa"/>
              <w:bottom w:w="0" w:type="dxa"/>
              <w:right w:w="0" w:type="dxa"/>
            </w:tcMar>
            <w:vAlign w:val="center"/>
          </w:tcPr>
          <w:p w14:paraId="23AFFD05" w14:textId="77777777" w:rsidR="00767868" w:rsidRPr="0089189A" w:rsidRDefault="00767868" w:rsidP="003A376F">
            <w:pPr>
              <w:spacing w:line="276" w:lineRule="auto"/>
            </w:pPr>
          </w:p>
        </w:tc>
        <w:tc>
          <w:tcPr>
            <w:tcW w:w="1545" w:type="dxa"/>
            <w:gridSpan w:val="2"/>
            <w:tcBorders>
              <w:top w:val="nil"/>
              <w:left w:val="nil"/>
              <w:bottom w:val="nil"/>
              <w:right w:val="nil"/>
            </w:tcBorders>
            <w:tcMar>
              <w:top w:w="0" w:type="dxa"/>
              <w:left w:w="0" w:type="dxa"/>
              <w:bottom w:w="0" w:type="dxa"/>
              <w:right w:w="0" w:type="dxa"/>
            </w:tcMar>
            <w:vAlign w:val="center"/>
          </w:tcPr>
          <w:p w14:paraId="318A7C4A" w14:textId="77777777" w:rsidR="00767868" w:rsidRPr="0089189A" w:rsidRDefault="00767868" w:rsidP="003A376F">
            <w:pPr>
              <w:spacing w:line="276" w:lineRule="auto"/>
              <w:jc w:val="center"/>
            </w:pPr>
          </w:p>
        </w:tc>
        <w:tc>
          <w:tcPr>
            <w:tcW w:w="1545" w:type="dxa"/>
            <w:gridSpan w:val="3"/>
            <w:tcBorders>
              <w:top w:val="nil"/>
              <w:left w:val="nil"/>
              <w:bottom w:val="nil"/>
              <w:right w:val="nil"/>
            </w:tcBorders>
            <w:tcMar>
              <w:top w:w="0" w:type="dxa"/>
              <w:left w:w="0" w:type="dxa"/>
              <w:bottom w:w="0" w:type="dxa"/>
              <w:right w:w="0" w:type="dxa"/>
            </w:tcMar>
            <w:vAlign w:val="center"/>
          </w:tcPr>
          <w:p w14:paraId="28CEE3B3" w14:textId="77777777" w:rsidR="00767868" w:rsidRPr="0089189A" w:rsidRDefault="00767868" w:rsidP="003A376F">
            <w:pPr>
              <w:spacing w:line="276" w:lineRule="auto"/>
              <w:jc w:val="center"/>
            </w:pPr>
          </w:p>
        </w:tc>
        <w:tc>
          <w:tcPr>
            <w:tcW w:w="2010" w:type="dxa"/>
            <w:gridSpan w:val="3"/>
            <w:tcBorders>
              <w:top w:val="nil"/>
              <w:left w:val="nil"/>
              <w:bottom w:val="nil"/>
              <w:right w:val="nil"/>
            </w:tcBorders>
            <w:tcMar>
              <w:top w:w="0" w:type="dxa"/>
              <w:left w:w="0" w:type="dxa"/>
              <w:bottom w:w="0" w:type="dxa"/>
              <w:right w:w="0" w:type="dxa"/>
            </w:tcMar>
            <w:vAlign w:val="center"/>
          </w:tcPr>
          <w:p w14:paraId="24020213" w14:textId="77777777" w:rsidR="00767868" w:rsidRPr="0089189A" w:rsidRDefault="00767868" w:rsidP="003A376F">
            <w:pPr>
              <w:spacing w:line="276" w:lineRule="auto"/>
              <w:jc w:val="center"/>
            </w:pPr>
          </w:p>
        </w:tc>
        <w:tc>
          <w:tcPr>
            <w:tcW w:w="1080" w:type="dxa"/>
            <w:tcBorders>
              <w:top w:val="nil"/>
              <w:left w:val="nil"/>
              <w:bottom w:val="nil"/>
              <w:right w:val="nil"/>
            </w:tcBorders>
            <w:tcMar>
              <w:top w:w="0" w:type="dxa"/>
              <w:left w:w="0" w:type="dxa"/>
              <w:bottom w:w="0" w:type="dxa"/>
              <w:right w:w="0" w:type="dxa"/>
            </w:tcMar>
            <w:vAlign w:val="center"/>
          </w:tcPr>
          <w:p w14:paraId="7C1667A5" w14:textId="77777777" w:rsidR="00767868" w:rsidRPr="0089189A" w:rsidRDefault="00767868" w:rsidP="003A376F">
            <w:pPr>
              <w:spacing w:line="276" w:lineRule="auto"/>
              <w:jc w:val="center"/>
            </w:pPr>
            <w:r w:rsidRPr="0089189A">
              <w:t>.02</w:t>
            </w:r>
          </w:p>
        </w:tc>
      </w:tr>
      <w:tr w:rsidR="00767868" w14:paraId="24523442" w14:textId="77777777" w:rsidTr="003A376F">
        <w:tc>
          <w:tcPr>
            <w:tcW w:w="3690" w:type="dxa"/>
            <w:gridSpan w:val="3"/>
            <w:tcBorders>
              <w:top w:val="nil"/>
              <w:left w:val="nil"/>
              <w:bottom w:val="nil"/>
              <w:right w:val="nil"/>
            </w:tcBorders>
            <w:tcMar>
              <w:top w:w="0" w:type="dxa"/>
              <w:left w:w="0" w:type="dxa"/>
              <w:bottom w:w="0" w:type="dxa"/>
              <w:right w:w="0" w:type="dxa"/>
            </w:tcMar>
          </w:tcPr>
          <w:p w14:paraId="5EC613A3" w14:textId="77777777" w:rsidR="00767868" w:rsidRPr="0089189A" w:rsidRDefault="00767868" w:rsidP="003A376F">
            <w:pPr>
              <w:spacing w:line="276" w:lineRule="auto"/>
              <w:rPr>
                <w:b/>
                <w:sz w:val="22"/>
                <w:szCs w:val="22"/>
              </w:rPr>
            </w:pPr>
            <w:r w:rsidRPr="0089189A">
              <w:rPr>
                <w:b/>
                <w:sz w:val="22"/>
                <w:szCs w:val="22"/>
              </w:rPr>
              <w:t>Positivity</w:t>
            </w:r>
          </w:p>
        </w:tc>
        <w:tc>
          <w:tcPr>
            <w:tcW w:w="1098" w:type="dxa"/>
            <w:gridSpan w:val="2"/>
            <w:tcBorders>
              <w:top w:val="nil"/>
              <w:left w:val="nil"/>
              <w:bottom w:val="nil"/>
              <w:right w:val="nil"/>
            </w:tcBorders>
            <w:tcMar>
              <w:top w:w="0" w:type="dxa"/>
              <w:left w:w="0" w:type="dxa"/>
              <w:bottom w:w="0" w:type="dxa"/>
              <w:right w:w="0" w:type="dxa"/>
            </w:tcMar>
            <w:vAlign w:val="center"/>
          </w:tcPr>
          <w:p w14:paraId="6FEC3D44" w14:textId="79F38BB8" w:rsidR="00767868" w:rsidRPr="0089189A" w:rsidRDefault="00767868" w:rsidP="003A376F">
            <w:pPr>
              <w:spacing w:line="276" w:lineRule="auto"/>
              <w:jc w:val="center"/>
              <w:rPr>
                <w:sz w:val="22"/>
                <w:szCs w:val="22"/>
              </w:rPr>
            </w:pPr>
            <w:r w:rsidRPr="0089189A">
              <w:rPr>
                <w:sz w:val="22"/>
                <w:szCs w:val="22"/>
              </w:rPr>
              <w:t>-</w:t>
            </w:r>
            <w:r w:rsidR="00CA13BA">
              <w:rPr>
                <w:sz w:val="22"/>
                <w:szCs w:val="22"/>
              </w:rPr>
              <w:t>0</w:t>
            </w:r>
            <w:r w:rsidRPr="0089189A">
              <w:rPr>
                <w:sz w:val="22"/>
                <w:szCs w:val="22"/>
              </w:rPr>
              <w:t>.005</w:t>
            </w:r>
          </w:p>
        </w:tc>
        <w:tc>
          <w:tcPr>
            <w:tcW w:w="1098" w:type="dxa"/>
            <w:tcBorders>
              <w:top w:val="nil"/>
              <w:left w:val="nil"/>
              <w:bottom w:val="nil"/>
              <w:right w:val="nil"/>
            </w:tcBorders>
            <w:tcMar>
              <w:top w:w="0" w:type="dxa"/>
              <w:left w:w="0" w:type="dxa"/>
              <w:bottom w:w="0" w:type="dxa"/>
              <w:right w:w="0" w:type="dxa"/>
            </w:tcMar>
            <w:vAlign w:val="center"/>
          </w:tcPr>
          <w:p w14:paraId="54F73D82" w14:textId="77777777" w:rsidR="00767868" w:rsidRPr="0089189A" w:rsidRDefault="00767868" w:rsidP="003A376F">
            <w:pPr>
              <w:spacing w:line="276" w:lineRule="auto"/>
              <w:jc w:val="center"/>
              <w:rPr>
                <w:sz w:val="22"/>
                <w:szCs w:val="22"/>
              </w:rPr>
            </w:pPr>
            <w:r w:rsidRPr="0089189A">
              <w:rPr>
                <w:sz w:val="22"/>
                <w:szCs w:val="22"/>
              </w:rPr>
              <w:t>-1.01</w:t>
            </w:r>
          </w:p>
        </w:tc>
        <w:tc>
          <w:tcPr>
            <w:tcW w:w="1098" w:type="dxa"/>
            <w:gridSpan w:val="2"/>
            <w:tcBorders>
              <w:top w:val="nil"/>
              <w:left w:val="nil"/>
              <w:bottom w:val="nil"/>
              <w:right w:val="nil"/>
            </w:tcBorders>
            <w:tcMar>
              <w:top w:w="0" w:type="dxa"/>
              <w:left w:w="0" w:type="dxa"/>
              <w:bottom w:w="0" w:type="dxa"/>
              <w:right w:w="0" w:type="dxa"/>
            </w:tcMar>
            <w:vAlign w:val="center"/>
          </w:tcPr>
          <w:p w14:paraId="2BFF7BF8" w14:textId="77777777" w:rsidR="00767868" w:rsidRPr="0089189A" w:rsidRDefault="00767868" w:rsidP="003A376F">
            <w:pPr>
              <w:spacing w:line="276" w:lineRule="auto"/>
              <w:jc w:val="center"/>
              <w:rPr>
                <w:sz w:val="22"/>
                <w:szCs w:val="22"/>
              </w:rPr>
            </w:pPr>
            <w:r w:rsidRPr="0089189A">
              <w:rPr>
                <w:sz w:val="22"/>
                <w:szCs w:val="22"/>
              </w:rPr>
              <w:t>.31</w:t>
            </w:r>
          </w:p>
        </w:tc>
        <w:tc>
          <w:tcPr>
            <w:tcW w:w="1098" w:type="dxa"/>
            <w:tcBorders>
              <w:top w:val="nil"/>
              <w:left w:val="nil"/>
              <w:bottom w:val="nil"/>
              <w:right w:val="nil"/>
            </w:tcBorders>
            <w:tcMar>
              <w:top w:w="0" w:type="dxa"/>
              <w:left w:w="0" w:type="dxa"/>
              <w:bottom w:w="0" w:type="dxa"/>
              <w:right w:w="0" w:type="dxa"/>
            </w:tcMar>
            <w:vAlign w:val="center"/>
          </w:tcPr>
          <w:p w14:paraId="0343A779" w14:textId="77777777" w:rsidR="00767868" w:rsidRPr="0089189A" w:rsidRDefault="00767868" w:rsidP="003A376F">
            <w:pPr>
              <w:spacing w:line="276" w:lineRule="auto"/>
              <w:jc w:val="center"/>
              <w:rPr>
                <w:sz w:val="22"/>
                <w:szCs w:val="22"/>
              </w:rPr>
            </w:pPr>
            <w:r w:rsidRPr="0089189A">
              <w:rPr>
                <w:sz w:val="22"/>
                <w:szCs w:val="22"/>
              </w:rPr>
              <w:t>.00</w:t>
            </w:r>
          </w:p>
        </w:tc>
        <w:tc>
          <w:tcPr>
            <w:tcW w:w="1098" w:type="dxa"/>
            <w:gridSpan w:val="2"/>
            <w:tcBorders>
              <w:top w:val="nil"/>
              <w:left w:val="nil"/>
              <w:bottom w:val="nil"/>
              <w:right w:val="nil"/>
            </w:tcBorders>
            <w:tcMar>
              <w:top w:w="0" w:type="dxa"/>
              <w:left w:w="0" w:type="dxa"/>
              <w:bottom w:w="0" w:type="dxa"/>
              <w:right w:w="0" w:type="dxa"/>
            </w:tcMar>
            <w:vAlign w:val="center"/>
          </w:tcPr>
          <w:p w14:paraId="557C8048" w14:textId="77777777" w:rsidR="00767868" w:rsidRPr="0089189A" w:rsidRDefault="00767868" w:rsidP="003A376F">
            <w:pPr>
              <w:spacing w:line="276" w:lineRule="auto"/>
              <w:jc w:val="center"/>
              <w:rPr>
                <w:sz w:val="22"/>
                <w:szCs w:val="22"/>
              </w:rPr>
            </w:pPr>
          </w:p>
        </w:tc>
      </w:tr>
      <w:tr w:rsidR="00767868" w14:paraId="3710C514" w14:textId="77777777" w:rsidTr="003A376F">
        <w:tc>
          <w:tcPr>
            <w:tcW w:w="3690" w:type="dxa"/>
            <w:gridSpan w:val="3"/>
            <w:tcBorders>
              <w:top w:val="nil"/>
              <w:left w:val="nil"/>
              <w:bottom w:val="nil"/>
              <w:right w:val="nil"/>
            </w:tcBorders>
            <w:tcMar>
              <w:top w:w="0" w:type="dxa"/>
              <w:left w:w="0" w:type="dxa"/>
              <w:bottom w:w="0" w:type="dxa"/>
              <w:right w:w="0" w:type="dxa"/>
            </w:tcMar>
          </w:tcPr>
          <w:p w14:paraId="00AB9A41" w14:textId="77777777" w:rsidR="00767868" w:rsidRPr="0089189A" w:rsidRDefault="00767868" w:rsidP="003A376F">
            <w:pPr>
              <w:spacing w:line="276" w:lineRule="auto"/>
              <w:rPr>
                <w:b/>
                <w:sz w:val="22"/>
                <w:szCs w:val="22"/>
              </w:rPr>
            </w:pPr>
            <w:r w:rsidRPr="0089189A">
              <w:rPr>
                <w:b/>
                <w:sz w:val="22"/>
                <w:szCs w:val="22"/>
              </w:rPr>
              <w:t>Negativity*</w:t>
            </w:r>
          </w:p>
        </w:tc>
        <w:tc>
          <w:tcPr>
            <w:tcW w:w="1098" w:type="dxa"/>
            <w:gridSpan w:val="2"/>
            <w:tcBorders>
              <w:top w:val="nil"/>
              <w:left w:val="nil"/>
              <w:bottom w:val="nil"/>
              <w:right w:val="nil"/>
            </w:tcBorders>
            <w:tcMar>
              <w:top w:w="0" w:type="dxa"/>
              <w:left w:w="0" w:type="dxa"/>
              <w:bottom w:w="0" w:type="dxa"/>
              <w:right w:w="0" w:type="dxa"/>
            </w:tcMar>
            <w:vAlign w:val="center"/>
          </w:tcPr>
          <w:p w14:paraId="52494DA9" w14:textId="0F440C0E" w:rsidR="00767868" w:rsidRPr="0089189A" w:rsidRDefault="00CA13BA" w:rsidP="003A376F">
            <w:pPr>
              <w:spacing w:line="276" w:lineRule="auto"/>
              <w:jc w:val="center"/>
              <w:rPr>
                <w:sz w:val="22"/>
                <w:szCs w:val="22"/>
              </w:rPr>
            </w:pPr>
            <w:r>
              <w:rPr>
                <w:sz w:val="22"/>
                <w:szCs w:val="22"/>
              </w:rPr>
              <w:t>0</w:t>
            </w:r>
            <w:r w:rsidR="00767868" w:rsidRPr="0089189A">
              <w:rPr>
                <w:sz w:val="22"/>
                <w:szCs w:val="22"/>
              </w:rPr>
              <w:t>.01</w:t>
            </w:r>
          </w:p>
        </w:tc>
        <w:tc>
          <w:tcPr>
            <w:tcW w:w="1098" w:type="dxa"/>
            <w:tcBorders>
              <w:top w:val="nil"/>
              <w:left w:val="nil"/>
              <w:bottom w:val="nil"/>
              <w:right w:val="nil"/>
            </w:tcBorders>
            <w:tcMar>
              <w:top w:w="0" w:type="dxa"/>
              <w:left w:w="0" w:type="dxa"/>
              <w:bottom w:w="0" w:type="dxa"/>
              <w:right w:w="0" w:type="dxa"/>
            </w:tcMar>
            <w:vAlign w:val="center"/>
          </w:tcPr>
          <w:p w14:paraId="61352004" w14:textId="77777777" w:rsidR="00767868" w:rsidRPr="0089189A" w:rsidRDefault="00767868" w:rsidP="003A376F">
            <w:pPr>
              <w:spacing w:line="276" w:lineRule="auto"/>
              <w:jc w:val="center"/>
              <w:rPr>
                <w:sz w:val="22"/>
                <w:szCs w:val="22"/>
              </w:rPr>
            </w:pPr>
            <w:r w:rsidRPr="0089189A">
              <w:rPr>
                <w:sz w:val="22"/>
                <w:szCs w:val="22"/>
              </w:rPr>
              <w:t>2.23</w:t>
            </w:r>
          </w:p>
        </w:tc>
        <w:tc>
          <w:tcPr>
            <w:tcW w:w="1098" w:type="dxa"/>
            <w:gridSpan w:val="2"/>
            <w:tcBorders>
              <w:top w:val="nil"/>
              <w:left w:val="nil"/>
              <w:bottom w:val="nil"/>
              <w:right w:val="nil"/>
            </w:tcBorders>
            <w:tcMar>
              <w:top w:w="0" w:type="dxa"/>
              <w:left w:w="0" w:type="dxa"/>
              <w:bottom w:w="0" w:type="dxa"/>
              <w:right w:w="0" w:type="dxa"/>
            </w:tcMar>
            <w:vAlign w:val="center"/>
          </w:tcPr>
          <w:p w14:paraId="4E1A13AB" w14:textId="77777777" w:rsidR="00767868" w:rsidRPr="0089189A" w:rsidRDefault="00767868" w:rsidP="003A376F">
            <w:pPr>
              <w:spacing w:line="276" w:lineRule="auto"/>
              <w:jc w:val="center"/>
              <w:rPr>
                <w:sz w:val="22"/>
                <w:szCs w:val="22"/>
              </w:rPr>
            </w:pPr>
            <w:r w:rsidRPr="0089189A">
              <w:rPr>
                <w:sz w:val="22"/>
                <w:szCs w:val="22"/>
              </w:rPr>
              <w:t>.027</w:t>
            </w:r>
          </w:p>
        </w:tc>
        <w:tc>
          <w:tcPr>
            <w:tcW w:w="1098" w:type="dxa"/>
            <w:tcBorders>
              <w:top w:val="nil"/>
              <w:left w:val="nil"/>
              <w:bottom w:val="nil"/>
              <w:right w:val="nil"/>
            </w:tcBorders>
            <w:tcMar>
              <w:top w:w="0" w:type="dxa"/>
              <w:left w:w="0" w:type="dxa"/>
              <w:bottom w:w="0" w:type="dxa"/>
              <w:right w:w="0" w:type="dxa"/>
            </w:tcMar>
            <w:vAlign w:val="center"/>
          </w:tcPr>
          <w:p w14:paraId="59715545" w14:textId="77777777" w:rsidR="00767868" w:rsidRPr="0089189A" w:rsidRDefault="00767868" w:rsidP="003A376F">
            <w:pPr>
              <w:spacing w:line="276" w:lineRule="auto"/>
              <w:jc w:val="center"/>
              <w:rPr>
                <w:sz w:val="22"/>
                <w:szCs w:val="22"/>
              </w:rPr>
            </w:pPr>
            <w:r w:rsidRPr="0089189A">
              <w:rPr>
                <w:sz w:val="22"/>
                <w:szCs w:val="22"/>
              </w:rPr>
              <w:t>.02</w:t>
            </w:r>
          </w:p>
        </w:tc>
        <w:tc>
          <w:tcPr>
            <w:tcW w:w="1098" w:type="dxa"/>
            <w:gridSpan w:val="2"/>
            <w:tcBorders>
              <w:top w:val="nil"/>
              <w:left w:val="nil"/>
              <w:bottom w:val="nil"/>
              <w:right w:val="nil"/>
            </w:tcBorders>
            <w:tcMar>
              <w:top w:w="0" w:type="dxa"/>
              <w:left w:w="0" w:type="dxa"/>
              <w:bottom w:w="0" w:type="dxa"/>
              <w:right w:w="0" w:type="dxa"/>
            </w:tcMar>
            <w:vAlign w:val="center"/>
          </w:tcPr>
          <w:p w14:paraId="6BE12336" w14:textId="77777777" w:rsidR="00767868" w:rsidRPr="0089189A" w:rsidRDefault="00767868" w:rsidP="003A376F">
            <w:pPr>
              <w:spacing w:line="276" w:lineRule="auto"/>
              <w:jc w:val="center"/>
              <w:rPr>
                <w:sz w:val="22"/>
                <w:szCs w:val="22"/>
              </w:rPr>
            </w:pPr>
          </w:p>
        </w:tc>
      </w:tr>
      <w:tr w:rsidR="00767868" w14:paraId="7645C2A7" w14:textId="77777777" w:rsidTr="003A376F">
        <w:tc>
          <w:tcPr>
            <w:tcW w:w="3690" w:type="dxa"/>
            <w:gridSpan w:val="3"/>
            <w:tcBorders>
              <w:top w:val="nil"/>
              <w:left w:val="nil"/>
              <w:bottom w:val="nil"/>
              <w:right w:val="nil"/>
            </w:tcBorders>
            <w:tcMar>
              <w:top w:w="0" w:type="dxa"/>
              <w:left w:w="0" w:type="dxa"/>
              <w:bottom w:w="0" w:type="dxa"/>
              <w:right w:w="0" w:type="dxa"/>
            </w:tcMar>
          </w:tcPr>
          <w:p w14:paraId="196570DA" w14:textId="77777777" w:rsidR="00767868" w:rsidRPr="0089189A" w:rsidRDefault="00767868" w:rsidP="003A376F">
            <w:pPr>
              <w:spacing w:line="276" w:lineRule="auto"/>
              <w:rPr>
                <w:b/>
                <w:sz w:val="22"/>
                <w:szCs w:val="22"/>
              </w:rPr>
            </w:pPr>
            <w:r w:rsidRPr="0089189A">
              <w:rPr>
                <w:b/>
                <w:sz w:val="22"/>
                <w:szCs w:val="22"/>
              </w:rPr>
              <w:t>Arousal</w:t>
            </w:r>
          </w:p>
        </w:tc>
        <w:tc>
          <w:tcPr>
            <w:tcW w:w="1098" w:type="dxa"/>
            <w:gridSpan w:val="2"/>
            <w:tcBorders>
              <w:top w:val="nil"/>
              <w:left w:val="nil"/>
              <w:bottom w:val="nil"/>
              <w:right w:val="nil"/>
            </w:tcBorders>
            <w:tcMar>
              <w:top w:w="0" w:type="dxa"/>
              <w:left w:w="0" w:type="dxa"/>
              <w:bottom w:w="0" w:type="dxa"/>
              <w:right w:w="0" w:type="dxa"/>
            </w:tcMar>
            <w:vAlign w:val="center"/>
          </w:tcPr>
          <w:p w14:paraId="63A713D7" w14:textId="408F3274" w:rsidR="00767868" w:rsidRPr="0089189A" w:rsidRDefault="00767868" w:rsidP="003A376F">
            <w:pPr>
              <w:spacing w:line="276" w:lineRule="auto"/>
              <w:jc w:val="center"/>
              <w:rPr>
                <w:sz w:val="22"/>
                <w:szCs w:val="22"/>
              </w:rPr>
            </w:pPr>
            <w:r w:rsidRPr="0089189A">
              <w:rPr>
                <w:sz w:val="22"/>
                <w:szCs w:val="22"/>
              </w:rPr>
              <w:t>-</w:t>
            </w:r>
            <w:r w:rsidR="00CA13BA">
              <w:rPr>
                <w:sz w:val="22"/>
                <w:szCs w:val="22"/>
              </w:rPr>
              <w:t>0</w:t>
            </w:r>
            <w:r w:rsidRPr="0089189A">
              <w:rPr>
                <w:sz w:val="22"/>
                <w:szCs w:val="22"/>
              </w:rPr>
              <w:t>.00004</w:t>
            </w:r>
          </w:p>
        </w:tc>
        <w:tc>
          <w:tcPr>
            <w:tcW w:w="1098" w:type="dxa"/>
            <w:tcBorders>
              <w:top w:val="nil"/>
              <w:left w:val="nil"/>
              <w:bottom w:val="nil"/>
              <w:right w:val="nil"/>
            </w:tcBorders>
            <w:tcMar>
              <w:top w:w="0" w:type="dxa"/>
              <w:left w:w="0" w:type="dxa"/>
              <w:bottom w:w="0" w:type="dxa"/>
              <w:right w:w="0" w:type="dxa"/>
            </w:tcMar>
            <w:vAlign w:val="center"/>
          </w:tcPr>
          <w:p w14:paraId="1BB1053C" w14:textId="77777777" w:rsidR="00767868" w:rsidRPr="0089189A" w:rsidRDefault="00767868" w:rsidP="003A376F">
            <w:pPr>
              <w:spacing w:line="276" w:lineRule="auto"/>
              <w:jc w:val="center"/>
              <w:rPr>
                <w:sz w:val="22"/>
                <w:szCs w:val="22"/>
              </w:rPr>
            </w:pPr>
            <w:r w:rsidRPr="0089189A">
              <w:rPr>
                <w:sz w:val="22"/>
                <w:szCs w:val="22"/>
              </w:rPr>
              <w:t>-0.01</w:t>
            </w:r>
          </w:p>
        </w:tc>
        <w:tc>
          <w:tcPr>
            <w:tcW w:w="1098" w:type="dxa"/>
            <w:gridSpan w:val="2"/>
            <w:tcBorders>
              <w:top w:val="nil"/>
              <w:left w:val="nil"/>
              <w:bottom w:val="nil"/>
              <w:right w:val="nil"/>
            </w:tcBorders>
            <w:tcMar>
              <w:top w:w="0" w:type="dxa"/>
              <w:left w:w="0" w:type="dxa"/>
              <w:bottom w:w="0" w:type="dxa"/>
              <w:right w:w="0" w:type="dxa"/>
            </w:tcMar>
            <w:vAlign w:val="center"/>
          </w:tcPr>
          <w:p w14:paraId="71229860" w14:textId="77777777" w:rsidR="00767868" w:rsidRPr="0089189A" w:rsidRDefault="00767868" w:rsidP="003A376F">
            <w:pPr>
              <w:spacing w:line="276" w:lineRule="auto"/>
              <w:jc w:val="center"/>
              <w:rPr>
                <w:sz w:val="22"/>
                <w:szCs w:val="22"/>
              </w:rPr>
            </w:pPr>
            <w:r w:rsidRPr="0089189A">
              <w:rPr>
                <w:sz w:val="22"/>
                <w:szCs w:val="22"/>
              </w:rPr>
              <w:t>.99</w:t>
            </w:r>
          </w:p>
        </w:tc>
        <w:tc>
          <w:tcPr>
            <w:tcW w:w="1098" w:type="dxa"/>
            <w:tcBorders>
              <w:top w:val="nil"/>
              <w:left w:val="nil"/>
              <w:bottom w:val="nil"/>
              <w:right w:val="nil"/>
            </w:tcBorders>
            <w:tcMar>
              <w:top w:w="0" w:type="dxa"/>
              <w:left w:w="0" w:type="dxa"/>
              <w:bottom w:w="0" w:type="dxa"/>
              <w:right w:w="0" w:type="dxa"/>
            </w:tcMar>
            <w:vAlign w:val="center"/>
          </w:tcPr>
          <w:p w14:paraId="573C82F3" w14:textId="77777777" w:rsidR="00767868" w:rsidRPr="0089189A" w:rsidRDefault="00767868" w:rsidP="003A376F">
            <w:pPr>
              <w:spacing w:line="276" w:lineRule="auto"/>
              <w:jc w:val="center"/>
              <w:rPr>
                <w:sz w:val="22"/>
                <w:szCs w:val="22"/>
              </w:rPr>
            </w:pPr>
            <w:r w:rsidRPr="0089189A">
              <w:rPr>
                <w:sz w:val="22"/>
                <w:szCs w:val="22"/>
              </w:rPr>
              <w:t>.00</w:t>
            </w:r>
          </w:p>
        </w:tc>
        <w:tc>
          <w:tcPr>
            <w:tcW w:w="1098" w:type="dxa"/>
            <w:gridSpan w:val="2"/>
            <w:tcBorders>
              <w:top w:val="nil"/>
              <w:left w:val="nil"/>
              <w:bottom w:val="nil"/>
              <w:right w:val="nil"/>
            </w:tcBorders>
            <w:tcMar>
              <w:top w:w="0" w:type="dxa"/>
              <w:left w:w="0" w:type="dxa"/>
              <w:bottom w:w="0" w:type="dxa"/>
              <w:right w:w="0" w:type="dxa"/>
            </w:tcMar>
            <w:vAlign w:val="center"/>
          </w:tcPr>
          <w:p w14:paraId="477889A8" w14:textId="77777777" w:rsidR="00767868" w:rsidRPr="0089189A" w:rsidRDefault="00767868" w:rsidP="003A376F">
            <w:pPr>
              <w:spacing w:line="276" w:lineRule="auto"/>
              <w:jc w:val="center"/>
              <w:rPr>
                <w:sz w:val="22"/>
                <w:szCs w:val="22"/>
              </w:rPr>
            </w:pPr>
          </w:p>
        </w:tc>
      </w:tr>
      <w:tr w:rsidR="00767868" w14:paraId="7C92BC6E" w14:textId="77777777" w:rsidTr="003A376F">
        <w:tc>
          <w:tcPr>
            <w:tcW w:w="3690" w:type="dxa"/>
            <w:gridSpan w:val="3"/>
            <w:tcBorders>
              <w:top w:val="nil"/>
              <w:left w:val="nil"/>
              <w:bottom w:val="nil"/>
              <w:right w:val="nil"/>
            </w:tcBorders>
            <w:tcMar>
              <w:top w:w="0" w:type="dxa"/>
              <w:left w:w="0" w:type="dxa"/>
              <w:bottom w:w="0" w:type="dxa"/>
              <w:right w:w="0" w:type="dxa"/>
            </w:tcMar>
          </w:tcPr>
          <w:p w14:paraId="6D496B97" w14:textId="77777777" w:rsidR="00767868" w:rsidRPr="0089189A" w:rsidRDefault="00767868" w:rsidP="003A376F">
            <w:pPr>
              <w:spacing w:line="276" w:lineRule="auto"/>
              <w:rPr>
                <w:b/>
                <w:sz w:val="22"/>
                <w:szCs w:val="22"/>
              </w:rPr>
            </w:pPr>
            <w:r w:rsidRPr="0089189A">
              <w:rPr>
                <w:b/>
                <w:sz w:val="22"/>
                <w:szCs w:val="22"/>
              </w:rPr>
              <w:t>Emotion Category</w:t>
            </w:r>
          </w:p>
        </w:tc>
        <w:tc>
          <w:tcPr>
            <w:tcW w:w="1098" w:type="dxa"/>
            <w:gridSpan w:val="2"/>
            <w:tcBorders>
              <w:top w:val="nil"/>
              <w:left w:val="nil"/>
              <w:bottom w:val="nil"/>
              <w:right w:val="nil"/>
            </w:tcBorders>
            <w:tcMar>
              <w:top w:w="0" w:type="dxa"/>
              <w:left w:w="0" w:type="dxa"/>
              <w:bottom w:w="0" w:type="dxa"/>
              <w:right w:w="0" w:type="dxa"/>
            </w:tcMar>
            <w:vAlign w:val="center"/>
          </w:tcPr>
          <w:p w14:paraId="34B1617D" w14:textId="508F5CEA" w:rsidR="00767868" w:rsidRPr="0089189A" w:rsidRDefault="00767868" w:rsidP="003A376F">
            <w:pPr>
              <w:spacing w:line="276" w:lineRule="auto"/>
              <w:jc w:val="center"/>
              <w:rPr>
                <w:sz w:val="22"/>
                <w:szCs w:val="22"/>
              </w:rPr>
            </w:pPr>
            <w:r w:rsidRPr="0089189A">
              <w:rPr>
                <w:sz w:val="22"/>
                <w:szCs w:val="22"/>
              </w:rPr>
              <w:t>-</w:t>
            </w:r>
            <w:r w:rsidR="00CA13BA">
              <w:rPr>
                <w:sz w:val="22"/>
                <w:szCs w:val="22"/>
              </w:rPr>
              <w:t>0</w:t>
            </w:r>
            <w:r w:rsidRPr="0089189A">
              <w:rPr>
                <w:sz w:val="22"/>
                <w:szCs w:val="22"/>
              </w:rPr>
              <w:t>.004</w:t>
            </w:r>
          </w:p>
        </w:tc>
        <w:tc>
          <w:tcPr>
            <w:tcW w:w="1098" w:type="dxa"/>
            <w:tcBorders>
              <w:top w:val="nil"/>
              <w:left w:val="nil"/>
              <w:bottom w:val="nil"/>
              <w:right w:val="nil"/>
            </w:tcBorders>
            <w:tcMar>
              <w:top w:w="0" w:type="dxa"/>
              <w:left w:w="0" w:type="dxa"/>
              <w:bottom w:w="0" w:type="dxa"/>
              <w:right w:w="0" w:type="dxa"/>
            </w:tcMar>
            <w:vAlign w:val="center"/>
          </w:tcPr>
          <w:p w14:paraId="13F5C5F7" w14:textId="0C788C64" w:rsidR="00767868" w:rsidRPr="0089189A" w:rsidRDefault="00767868" w:rsidP="003A376F">
            <w:pPr>
              <w:spacing w:line="276" w:lineRule="auto"/>
              <w:jc w:val="center"/>
              <w:rPr>
                <w:sz w:val="22"/>
                <w:szCs w:val="22"/>
              </w:rPr>
            </w:pPr>
            <w:r w:rsidRPr="0089189A">
              <w:rPr>
                <w:sz w:val="22"/>
                <w:szCs w:val="22"/>
              </w:rPr>
              <w:t>-</w:t>
            </w:r>
            <w:r w:rsidR="003270EA">
              <w:rPr>
                <w:sz w:val="22"/>
                <w:szCs w:val="22"/>
              </w:rPr>
              <w:t>0</w:t>
            </w:r>
            <w:r w:rsidRPr="0089189A">
              <w:rPr>
                <w:sz w:val="22"/>
                <w:szCs w:val="22"/>
              </w:rPr>
              <w:t>.33</w:t>
            </w:r>
          </w:p>
        </w:tc>
        <w:tc>
          <w:tcPr>
            <w:tcW w:w="1098" w:type="dxa"/>
            <w:gridSpan w:val="2"/>
            <w:tcBorders>
              <w:top w:val="nil"/>
              <w:left w:val="nil"/>
              <w:bottom w:val="nil"/>
              <w:right w:val="nil"/>
            </w:tcBorders>
            <w:tcMar>
              <w:top w:w="0" w:type="dxa"/>
              <w:left w:w="0" w:type="dxa"/>
              <w:bottom w:w="0" w:type="dxa"/>
              <w:right w:w="0" w:type="dxa"/>
            </w:tcMar>
            <w:vAlign w:val="center"/>
          </w:tcPr>
          <w:p w14:paraId="56B84821" w14:textId="77777777" w:rsidR="00767868" w:rsidRPr="0089189A" w:rsidRDefault="00767868" w:rsidP="003A376F">
            <w:pPr>
              <w:spacing w:line="276" w:lineRule="auto"/>
              <w:jc w:val="center"/>
              <w:rPr>
                <w:sz w:val="22"/>
                <w:szCs w:val="22"/>
              </w:rPr>
            </w:pPr>
            <w:r w:rsidRPr="0089189A">
              <w:rPr>
                <w:sz w:val="22"/>
                <w:szCs w:val="22"/>
              </w:rPr>
              <w:t>.74</w:t>
            </w:r>
          </w:p>
        </w:tc>
        <w:tc>
          <w:tcPr>
            <w:tcW w:w="1098" w:type="dxa"/>
            <w:tcBorders>
              <w:top w:val="nil"/>
              <w:left w:val="nil"/>
              <w:bottom w:val="nil"/>
              <w:right w:val="nil"/>
            </w:tcBorders>
            <w:tcMar>
              <w:top w:w="0" w:type="dxa"/>
              <w:left w:w="0" w:type="dxa"/>
              <w:bottom w:w="0" w:type="dxa"/>
              <w:right w:w="0" w:type="dxa"/>
            </w:tcMar>
            <w:vAlign w:val="center"/>
          </w:tcPr>
          <w:p w14:paraId="76B40B0D" w14:textId="77777777" w:rsidR="00767868" w:rsidRPr="0089189A" w:rsidRDefault="00767868" w:rsidP="003A376F">
            <w:pPr>
              <w:spacing w:line="276" w:lineRule="auto"/>
              <w:jc w:val="center"/>
              <w:rPr>
                <w:sz w:val="22"/>
                <w:szCs w:val="22"/>
              </w:rPr>
            </w:pPr>
            <w:r w:rsidRPr="0089189A">
              <w:rPr>
                <w:sz w:val="22"/>
                <w:szCs w:val="22"/>
              </w:rPr>
              <w:t>.00</w:t>
            </w:r>
          </w:p>
        </w:tc>
        <w:tc>
          <w:tcPr>
            <w:tcW w:w="1098" w:type="dxa"/>
            <w:gridSpan w:val="2"/>
            <w:tcBorders>
              <w:top w:val="nil"/>
              <w:left w:val="nil"/>
              <w:bottom w:val="nil"/>
              <w:right w:val="nil"/>
            </w:tcBorders>
            <w:tcMar>
              <w:top w:w="0" w:type="dxa"/>
              <w:left w:w="0" w:type="dxa"/>
              <w:bottom w:w="0" w:type="dxa"/>
              <w:right w:w="0" w:type="dxa"/>
            </w:tcMar>
            <w:vAlign w:val="center"/>
          </w:tcPr>
          <w:p w14:paraId="7418F598" w14:textId="77777777" w:rsidR="00767868" w:rsidRPr="0089189A" w:rsidRDefault="00767868" w:rsidP="003A376F">
            <w:pPr>
              <w:spacing w:line="276" w:lineRule="auto"/>
              <w:jc w:val="center"/>
              <w:rPr>
                <w:sz w:val="22"/>
                <w:szCs w:val="22"/>
              </w:rPr>
            </w:pPr>
          </w:p>
        </w:tc>
      </w:tr>
      <w:tr w:rsidR="00767868" w14:paraId="3982E1B5" w14:textId="77777777" w:rsidTr="003A376F">
        <w:tc>
          <w:tcPr>
            <w:tcW w:w="3690" w:type="dxa"/>
            <w:gridSpan w:val="3"/>
            <w:tcBorders>
              <w:top w:val="nil"/>
              <w:left w:val="nil"/>
              <w:bottom w:val="nil"/>
              <w:right w:val="nil"/>
            </w:tcBorders>
            <w:shd w:val="clear" w:color="auto" w:fill="D9D9D9" w:themeFill="background1" w:themeFillShade="D9"/>
            <w:tcMar>
              <w:top w:w="0" w:type="dxa"/>
              <w:left w:w="0" w:type="dxa"/>
              <w:bottom w:w="0" w:type="dxa"/>
              <w:right w:w="0" w:type="dxa"/>
            </w:tcMar>
          </w:tcPr>
          <w:p w14:paraId="2453BDAD" w14:textId="09177F61" w:rsidR="00767868" w:rsidRPr="0089189A" w:rsidRDefault="00767868" w:rsidP="003A376F">
            <w:pPr>
              <w:spacing w:line="276" w:lineRule="auto"/>
              <w:rPr>
                <w:b/>
                <w:i/>
              </w:rPr>
            </w:pPr>
            <w:r w:rsidRPr="0089189A">
              <w:rPr>
                <w:b/>
                <w:i/>
              </w:rPr>
              <w:t>4</w:t>
            </w:r>
            <w:r>
              <w:rPr>
                <w:b/>
                <w:i/>
              </w:rPr>
              <w:t>-</w:t>
            </w:r>
            <w:r w:rsidRPr="0089189A">
              <w:rPr>
                <w:b/>
                <w:i/>
              </w:rPr>
              <w:t>year-olds</w:t>
            </w:r>
          </w:p>
        </w:tc>
        <w:tc>
          <w:tcPr>
            <w:tcW w:w="1098" w:type="dxa"/>
            <w:gridSpan w:val="2"/>
            <w:tcBorders>
              <w:top w:val="nil"/>
              <w:left w:val="nil"/>
              <w:bottom w:val="nil"/>
              <w:right w:val="nil"/>
            </w:tcBorders>
            <w:shd w:val="clear" w:color="auto" w:fill="D9D9D9" w:themeFill="background1" w:themeFillShade="D9"/>
            <w:tcMar>
              <w:top w:w="0" w:type="dxa"/>
              <w:left w:w="0" w:type="dxa"/>
              <w:bottom w:w="0" w:type="dxa"/>
              <w:right w:w="0" w:type="dxa"/>
            </w:tcMar>
            <w:vAlign w:val="center"/>
          </w:tcPr>
          <w:p w14:paraId="3BA0571C" w14:textId="77777777" w:rsidR="00767868" w:rsidRPr="0089189A" w:rsidRDefault="00767868" w:rsidP="003A376F">
            <w:pPr>
              <w:spacing w:line="276" w:lineRule="auto"/>
              <w:jc w:val="center"/>
            </w:pPr>
          </w:p>
        </w:tc>
        <w:tc>
          <w:tcPr>
            <w:tcW w:w="1098" w:type="dxa"/>
            <w:tcBorders>
              <w:top w:val="nil"/>
              <w:left w:val="nil"/>
              <w:bottom w:val="nil"/>
              <w:right w:val="nil"/>
            </w:tcBorders>
            <w:shd w:val="clear" w:color="auto" w:fill="D9D9D9" w:themeFill="background1" w:themeFillShade="D9"/>
            <w:tcMar>
              <w:top w:w="0" w:type="dxa"/>
              <w:left w:w="0" w:type="dxa"/>
              <w:bottom w:w="0" w:type="dxa"/>
              <w:right w:w="0" w:type="dxa"/>
            </w:tcMar>
            <w:vAlign w:val="center"/>
          </w:tcPr>
          <w:p w14:paraId="113AAF08" w14:textId="77777777" w:rsidR="00767868" w:rsidRPr="0089189A" w:rsidRDefault="00767868" w:rsidP="003A376F">
            <w:pPr>
              <w:spacing w:line="276" w:lineRule="auto"/>
              <w:jc w:val="center"/>
            </w:pPr>
          </w:p>
        </w:tc>
        <w:tc>
          <w:tcPr>
            <w:tcW w:w="1098" w:type="dxa"/>
            <w:gridSpan w:val="2"/>
            <w:tcBorders>
              <w:top w:val="nil"/>
              <w:left w:val="nil"/>
              <w:bottom w:val="nil"/>
              <w:right w:val="nil"/>
            </w:tcBorders>
            <w:shd w:val="clear" w:color="auto" w:fill="D9D9D9" w:themeFill="background1" w:themeFillShade="D9"/>
            <w:tcMar>
              <w:top w:w="0" w:type="dxa"/>
              <w:left w:w="0" w:type="dxa"/>
              <w:bottom w:w="0" w:type="dxa"/>
              <w:right w:w="0" w:type="dxa"/>
            </w:tcMar>
            <w:vAlign w:val="center"/>
          </w:tcPr>
          <w:p w14:paraId="135981ED" w14:textId="77777777" w:rsidR="00767868" w:rsidRPr="0089189A" w:rsidRDefault="00767868" w:rsidP="003A376F">
            <w:pPr>
              <w:spacing w:line="276" w:lineRule="auto"/>
              <w:jc w:val="center"/>
            </w:pPr>
          </w:p>
        </w:tc>
        <w:tc>
          <w:tcPr>
            <w:tcW w:w="1098" w:type="dxa"/>
            <w:tcBorders>
              <w:top w:val="nil"/>
              <w:left w:val="nil"/>
              <w:bottom w:val="nil"/>
              <w:right w:val="nil"/>
            </w:tcBorders>
            <w:shd w:val="clear" w:color="auto" w:fill="D9D9D9" w:themeFill="background1" w:themeFillShade="D9"/>
            <w:tcMar>
              <w:top w:w="0" w:type="dxa"/>
              <w:left w:w="0" w:type="dxa"/>
              <w:bottom w:w="0" w:type="dxa"/>
              <w:right w:w="0" w:type="dxa"/>
            </w:tcMar>
            <w:vAlign w:val="center"/>
          </w:tcPr>
          <w:p w14:paraId="6BDA2787" w14:textId="77777777" w:rsidR="00767868" w:rsidRPr="0089189A" w:rsidRDefault="00767868" w:rsidP="003A376F">
            <w:pPr>
              <w:spacing w:line="276" w:lineRule="auto"/>
              <w:jc w:val="center"/>
            </w:pPr>
          </w:p>
        </w:tc>
        <w:tc>
          <w:tcPr>
            <w:tcW w:w="1098" w:type="dxa"/>
            <w:gridSpan w:val="2"/>
            <w:tcBorders>
              <w:top w:val="nil"/>
              <w:left w:val="nil"/>
              <w:bottom w:val="nil"/>
              <w:right w:val="nil"/>
            </w:tcBorders>
            <w:shd w:val="clear" w:color="auto" w:fill="D9D9D9" w:themeFill="background1" w:themeFillShade="D9"/>
            <w:tcMar>
              <w:top w:w="0" w:type="dxa"/>
              <w:left w:w="0" w:type="dxa"/>
              <w:bottom w:w="0" w:type="dxa"/>
              <w:right w:w="0" w:type="dxa"/>
            </w:tcMar>
            <w:vAlign w:val="center"/>
          </w:tcPr>
          <w:p w14:paraId="2B2B5C5B" w14:textId="77777777" w:rsidR="00767868" w:rsidRPr="0089189A" w:rsidRDefault="00767868" w:rsidP="003A376F">
            <w:pPr>
              <w:spacing w:line="276" w:lineRule="auto"/>
              <w:jc w:val="center"/>
            </w:pPr>
            <w:r w:rsidRPr="0089189A">
              <w:t>.18</w:t>
            </w:r>
          </w:p>
        </w:tc>
      </w:tr>
      <w:tr w:rsidR="00767868" w14:paraId="214C4107" w14:textId="77777777" w:rsidTr="003A376F">
        <w:tc>
          <w:tcPr>
            <w:tcW w:w="3690" w:type="dxa"/>
            <w:gridSpan w:val="3"/>
            <w:tcBorders>
              <w:top w:val="nil"/>
              <w:left w:val="nil"/>
              <w:bottom w:val="nil"/>
              <w:right w:val="nil"/>
            </w:tcBorders>
            <w:shd w:val="clear" w:color="auto" w:fill="D9D9D9" w:themeFill="background1" w:themeFillShade="D9"/>
            <w:tcMar>
              <w:top w:w="0" w:type="dxa"/>
              <w:left w:w="0" w:type="dxa"/>
              <w:bottom w:w="0" w:type="dxa"/>
              <w:right w:w="0" w:type="dxa"/>
            </w:tcMar>
          </w:tcPr>
          <w:p w14:paraId="6D199DA4" w14:textId="77777777" w:rsidR="00767868" w:rsidRPr="0089189A" w:rsidRDefault="00767868" w:rsidP="003A376F">
            <w:pPr>
              <w:spacing w:line="276" w:lineRule="auto"/>
              <w:rPr>
                <w:b/>
                <w:sz w:val="22"/>
                <w:szCs w:val="22"/>
              </w:rPr>
            </w:pPr>
            <w:r w:rsidRPr="0089189A">
              <w:rPr>
                <w:b/>
                <w:sz w:val="22"/>
                <w:szCs w:val="22"/>
              </w:rPr>
              <w:t>Positivity</w:t>
            </w:r>
          </w:p>
        </w:tc>
        <w:tc>
          <w:tcPr>
            <w:tcW w:w="1098" w:type="dxa"/>
            <w:gridSpan w:val="2"/>
            <w:tcBorders>
              <w:top w:val="nil"/>
              <w:left w:val="nil"/>
              <w:bottom w:val="nil"/>
              <w:right w:val="nil"/>
            </w:tcBorders>
            <w:shd w:val="clear" w:color="auto" w:fill="D9D9D9" w:themeFill="background1" w:themeFillShade="D9"/>
            <w:tcMar>
              <w:top w:w="0" w:type="dxa"/>
              <w:left w:w="0" w:type="dxa"/>
              <w:bottom w:w="0" w:type="dxa"/>
              <w:right w:w="0" w:type="dxa"/>
            </w:tcMar>
            <w:vAlign w:val="center"/>
          </w:tcPr>
          <w:p w14:paraId="0AC181F6" w14:textId="26EC4F81" w:rsidR="00767868" w:rsidRPr="0089189A" w:rsidRDefault="00767868" w:rsidP="003A376F">
            <w:pPr>
              <w:spacing w:line="276" w:lineRule="auto"/>
              <w:jc w:val="center"/>
              <w:rPr>
                <w:sz w:val="22"/>
                <w:szCs w:val="22"/>
              </w:rPr>
            </w:pPr>
            <w:r w:rsidRPr="0089189A">
              <w:rPr>
                <w:sz w:val="22"/>
                <w:szCs w:val="22"/>
              </w:rPr>
              <w:t>-</w:t>
            </w:r>
            <w:r w:rsidR="00CA13BA">
              <w:rPr>
                <w:sz w:val="22"/>
                <w:szCs w:val="22"/>
              </w:rPr>
              <w:t>0</w:t>
            </w:r>
            <w:r w:rsidRPr="0089189A">
              <w:rPr>
                <w:sz w:val="22"/>
                <w:szCs w:val="22"/>
              </w:rPr>
              <w:t>.003</w:t>
            </w:r>
          </w:p>
        </w:tc>
        <w:tc>
          <w:tcPr>
            <w:tcW w:w="1098" w:type="dxa"/>
            <w:tcBorders>
              <w:top w:val="nil"/>
              <w:left w:val="nil"/>
              <w:bottom w:val="nil"/>
              <w:right w:val="nil"/>
            </w:tcBorders>
            <w:shd w:val="clear" w:color="auto" w:fill="D9D9D9" w:themeFill="background1" w:themeFillShade="D9"/>
            <w:tcMar>
              <w:top w:w="0" w:type="dxa"/>
              <w:left w:w="0" w:type="dxa"/>
              <w:bottom w:w="0" w:type="dxa"/>
              <w:right w:w="0" w:type="dxa"/>
            </w:tcMar>
            <w:vAlign w:val="center"/>
          </w:tcPr>
          <w:p w14:paraId="3CA364B4" w14:textId="07AE8836" w:rsidR="00767868" w:rsidRPr="0089189A" w:rsidRDefault="00767868" w:rsidP="003A376F">
            <w:pPr>
              <w:spacing w:line="276" w:lineRule="auto"/>
              <w:jc w:val="center"/>
              <w:rPr>
                <w:sz w:val="22"/>
                <w:szCs w:val="22"/>
              </w:rPr>
            </w:pPr>
            <w:r w:rsidRPr="0089189A">
              <w:rPr>
                <w:sz w:val="22"/>
                <w:szCs w:val="22"/>
              </w:rPr>
              <w:t>-</w:t>
            </w:r>
            <w:r w:rsidR="003270EA">
              <w:rPr>
                <w:sz w:val="22"/>
                <w:szCs w:val="22"/>
              </w:rPr>
              <w:t>0</w:t>
            </w:r>
            <w:r w:rsidRPr="0089189A">
              <w:rPr>
                <w:sz w:val="22"/>
                <w:szCs w:val="22"/>
              </w:rPr>
              <w:t>.70</w:t>
            </w:r>
          </w:p>
        </w:tc>
        <w:tc>
          <w:tcPr>
            <w:tcW w:w="1098" w:type="dxa"/>
            <w:gridSpan w:val="2"/>
            <w:tcBorders>
              <w:top w:val="nil"/>
              <w:left w:val="nil"/>
              <w:bottom w:val="nil"/>
              <w:right w:val="nil"/>
            </w:tcBorders>
            <w:shd w:val="clear" w:color="auto" w:fill="D9D9D9" w:themeFill="background1" w:themeFillShade="D9"/>
            <w:tcMar>
              <w:top w:w="0" w:type="dxa"/>
              <w:left w:w="0" w:type="dxa"/>
              <w:bottom w:w="0" w:type="dxa"/>
              <w:right w:w="0" w:type="dxa"/>
            </w:tcMar>
            <w:vAlign w:val="center"/>
          </w:tcPr>
          <w:p w14:paraId="635B18EB" w14:textId="77777777" w:rsidR="00767868" w:rsidRPr="0089189A" w:rsidRDefault="00767868" w:rsidP="003A376F">
            <w:pPr>
              <w:spacing w:line="276" w:lineRule="auto"/>
              <w:jc w:val="center"/>
              <w:rPr>
                <w:sz w:val="22"/>
                <w:szCs w:val="22"/>
              </w:rPr>
            </w:pPr>
            <w:r w:rsidRPr="0089189A">
              <w:rPr>
                <w:sz w:val="22"/>
                <w:szCs w:val="22"/>
              </w:rPr>
              <w:t>.49</w:t>
            </w:r>
          </w:p>
        </w:tc>
        <w:tc>
          <w:tcPr>
            <w:tcW w:w="1098" w:type="dxa"/>
            <w:tcBorders>
              <w:top w:val="nil"/>
              <w:left w:val="nil"/>
              <w:bottom w:val="nil"/>
              <w:right w:val="nil"/>
            </w:tcBorders>
            <w:shd w:val="clear" w:color="auto" w:fill="D9D9D9" w:themeFill="background1" w:themeFillShade="D9"/>
            <w:tcMar>
              <w:top w:w="0" w:type="dxa"/>
              <w:left w:w="0" w:type="dxa"/>
              <w:bottom w:w="0" w:type="dxa"/>
              <w:right w:w="0" w:type="dxa"/>
            </w:tcMar>
            <w:vAlign w:val="center"/>
          </w:tcPr>
          <w:p w14:paraId="38D7CCCF" w14:textId="77777777" w:rsidR="00767868" w:rsidRPr="0089189A" w:rsidRDefault="00767868" w:rsidP="003A376F">
            <w:pPr>
              <w:spacing w:line="276" w:lineRule="auto"/>
              <w:jc w:val="center"/>
              <w:rPr>
                <w:sz w:val="22"/>
                <w:szCs w:val="22"/>
              </w:rPr>
            </w:pPr>
            <w:r w:rsidRPr="0089189A">
              <w:rPr>
                <w:sz w:val="22"/>
                <w:szCs w:val="22"/>
              </w:rPr>
              <w:t>.00</w:t>
            </w:r>
          </w:p>
        </w:tc>
        <w:tc>
          <w:tcPr>
            <w:tcW w:w="1098" w:type="dxa"/>
            <w:gridSpan w:val="2"/>
            <w:tcBorders>
              <w:top w:val="nil"/>
              <w:left w:val="nil"/>
              <w:bottom w:val="nil"/>
              <w:right w:val="nil"/>
            </w:tcBorders>
            <w:shd w:val="clear" w:color="auto" w:fill="D9D9D9" w:themeFill="background1" w:themeFillShade="D9"/>
            <w:tcMar>
              <w:top w:w="0" w:type="dxa"/>
              <w:left w:w="0" w:type="dxa"/>
              <w:bottom w:w="0" w:type="dxa"/>
              <w:right w:w="0" w:type="dxa"/>
            </w:tcMar>
            <w:vAlign w:val="center"/>
          </w:tcPr>
          <w:p w14:paraId="49D8E815" w14:textId="77777777" w:rsidR="00767868" w:rsidRPr="0089189A" w:rsidRDefault="00767868" w:rsidP="003A376F">
            <w:pPr>
              <w:spacing w:line="276" w:lineRule="auto"/>
              <w:jc w:val="center"/>
              <w:rPr>
                <w:sz w:val="22"/>
                <w:szCs w:val="22"/>
              </w:rPr>
            </w:pPr>
          </w:p>
        </w:tc>
      </w:tr>
      <w:tr w:rsidR="00767868" w14:paraId="5DB5371F" w14:textId="77777777" w:rsidTr="003A376F">
        <w:tc>
          <w:tcPr>
            <w:tcW w:w="3690" w:type="dxa"/>
            <w:gridSpan w:val="3"/>
            <w:tcBorders>
              <w:top w:val="nil"/>
              <w:left w:val="nil"/>
              <w:bottom w:val="nil"/>
              <w:right w:val="nil"/>
            </w:tcBorders>
            <w:shd w:val="clear" w:color="auto" w:fill="D9D9D9" w:themeFill="background1" w:themeFillShade="D9"/>
            <w:tcMar>
              <w:top w:w="0" w:type="dxa"/>
              <w:left w:w="0" w:type="dxa"/>
              <w:bottom w:w="0" w:type="dxa"/>
              <w:right w:w="0" w:type="dxa"/>
            </w:tcMar>
          </w:tcPr>
          <w:p w14:paraId="05676364" w14:textId="77777777" w:rsidR="00767868" w:rsidRPr="0089189A" w:rsidRDefault="00767868" w:rsidP="003A376F">
            <w:pPr>
              <w:spacing w:line="276" w:lineRule="auto"/>
              <w:rPr>
                <w:b/>
                <w:sz w:val="22"/>
                <w:szCs w:val="22"/>
              </w:rPr>
            </w:pPr>
            <w:r w:rsidRPr="0089189A">
              <w:rPr>
                <w:b/>
                <w:sz w:val="22"/>
                <w:szCs w:val="22"/>
              </w:rPr>
              <w:t>Negativity***</w:t>
            </w:r>
          </w:p>
        </w:tc>
        <w:tc>
          <w:tcPr>
            <w:tcW w:w="1098" w:type="dxa"/>
            <w:gridSpan w:val="2"/>
            <w:tcBorders>
              <w:top w:val="nil"/>
              <w:left w:val="nil"/>
              <w:bottom w:val="nil"/>
              <w:right w:val="nil"/>
            </w:tcBorders>
            <w:shd w:val="clear" w:color="auto" w:fill="D9D9D9" w:themeFill="background1" w:themeFillShade="D9"/>
            <w:tcMar>
              <w:top w:w="0" w:type="dxa"/>
              <w:left w:w="0" w:type="dxa"/>
              <w:bottom w:w="0" w:type="dxa"/>
              <w:right w:w="0" w:type="dxa"/>
            </w:tcMar>
            <w:vAlign w:val="center"/>
          </w:tcPr>
          <w:p w14:paraId="6A5CAF7E" w14:textId="52B2E12D" w:rsidR="00767868" w:rsidRPr="0089189A" w:rsidRDefault="00CA13BA" w:rsidP="003A376F">
            <w:pPr>
              <w:spacing w:line="276" w:lineRule="auto"/>
              <w:jc w:val="center"/>
              <w:rPr>
                <w:sz w:val="22"/>
                <w:szCs w:val="22"/>
              </w:rPr>
            </w:pPr>
            <w:r>
              <w:rPr>
                <w:sz w:val="22"/>
                <w:szCs w:val="22"/>
              </w:rPr>
              <w:t>0</w:t>
            </w:r>
            <w:r w:rsidR="00767868" w:rsidRPr="0089189A">
              <w:rPr>
                <w:sz w:val="22"/>
                <w:szCs w:val="22"/>
              </w:rPr>
              <w:t>.02</w:t>
            </w:r>
          </w:p>
        </w:tc>
        <w:tc>
          <w:tcPr>
            <w:tcW w:w="1098" w:type="dxa"/>
            <w:tcBorders>
              <w:top w:val="nil"/>
              <w:left w:val="nil"/>
              <w:bottom w:val="nil"/>
              <w:right w:val="nil"/>
            </w:tcBorders>
            <w:shd w:val="clear" w:color="auto" w:fill="D9D9D9" w:themeFill="background1" w:themeFillShade="D9"/>
            <w:tcMar>
              <w:top w:w="0" w:type="dxa"/>
              <w:left w:w="0" w:type="dxa"/>
              <w:bottom w:w="0" w:type="dxa"/>
              <w:right w:w="0" w:type="dxa"/>
            </w:tcMar>
            <w:vAlign w:val="center"/>
          </w:tcPr>
          <w:p w14:paraId="00C56F83" w14:textId="77777777" w:rsidR="00767868" w:rsidRPr="0089189A" w:rsidRDefault="00767868" w:rsidP="003A376F">
            <w:pPr>
              <w:spacing w:line="276" w:lineRule="auto"/>
              <w:jc w:val="center"/>
              <w:rPr>
                <w:sz w:val="22"/>
                <w:szCs w:val="22"/>
              </w:rPr>
            </w:pPr>
            <w:r w:rsidRPr="0089189A">
              <w:rPr>
                <w:sz w:val="22"/>
                <w:szCs w:val="22"/>
              </w:rPr>
              <w:t>5.66</w:t>
            </w:r>
          </w:p>
        </w:tc>
        <w:tc>
          <w:tcPr>
            <w:tcW w:w="1098" w:type="dxa"/>
            <w:gridSpan w:val="2"/>
            <w:tcBorders>
              <w:top w:val="nil"/>
              <w:left w:val="nil"/>
              <w:bottom w:val="nil"/>
              <w:right w:val="nil"/>
            </w:tcBorders>
            <w:shd w:val="clear" w:color="auto" w:fill="D9D9D9" w:themeFill="background1" w:themeFillShade="D9"/>
            <w:tcMar>
              <w:top w:w="0" w:type="dxa"/>
              <w:left w:w="0" w:type="dxa"/>
              <w:bottom w:w="0" w:type="dxa"/>
              <w:right w:w="0" w:type="dxa"/>
            </w:tcMar>
            <w:vAlign w:val="center"/>
          </w:tcPr>
          <w:p w14:paraId="315395EF" w14:textId="77777777" w:rsidR="00767868" w:rsidRPr="0089189A" w:rsidRDefault="00767868" w:rsidP="003A376F">
            <w:pPr>
              <w:spacing w:line="276" w:lineRule="auto"/>
              <w:jc w:val="center"/>
              <w:rPr>
                <w:sz w:val="22"/>
                <w:szCs w:val="22"/>
              </w:rPr>
            </w:pPr>
            <w:r w:rsidRPr="0089189A">
              <w:rPr>
                <w:sz w:val="22"/>
                <w:szCs w:val="22"/>
              </w:rPr>
              <w:t>&lt;.001</w:t>
            </w:r>
          </w:p>
        </w:tc>
        <w:tc>
          <w:tcPr>
            <w:tcW w:w="1098" w:type="dxa"/>
            <w:tcBorders>
              <w:top w:val="nil"/>
              <w:left w:val="nil"/>
              <w:bottom w:val="nil"/>
              <w:right w:val="nil"/>
            </w:tcBorders>
            <w:shd w:val="clear" w:color="auto" w:fill="D9D9D9" w:themeFill="background1" w:themeFillShade="D9"/>
            <w:tcMar>
              <w:top w:w="0" w:type="dxa"/>
              <w:left w:w="0" w:type="dxa"/>
              <w:bottom w:w="0" w:type="dxa"/>
              <w:right w:w="0" w:type="dxa"/>
            </w:tcMar>
            <w:vAlign w:val="center"/>
          </w:tcPr>
          <w:p w14:paraId="6EABC525" w14:textId="77777777" w:rsidR="00767868" w:rsidRPr="0089189A" w:rsidRDefault="00767868" w:rsidP="003A376F">
            <w:pPr>
              <w:spacing w:line="276" w:lineRule="auto"/>
              <w:jc w:val="center"/>
              <w:rPr>
                <w:sz w:val="22"/>
                <w:szCs w:val="22"/>
              </w:rPr>
            </w:pPr>
            <w:r w:rsidRPr="0089189A">
              <w:rPr>
                <w:sz w:val="22"/>
                <w:szCs w:val="22"/>
              </w:rPr>
              <w:t>.09</w:t>
            </w:r>
          </w:p>
        </w:tc>
        <w:tc>
          <w:tcPr>
            <w:tcW w:w="1098" w:type="dxa"/>
            <w:gridSpan w:val="2"/>
            <w:tcBorders>
              <w:top w:val="nil"/>
              <w:left w:val="nil"/>
              <w:bottom w:val="nil"/>
              <w:right w:val="nil"/>
            </w:tcBorders>
            <w:shd w:val="clear" w:color="auto" w:fill="D9D9D9" w:themeFill="background1" w:themeFillShade="D9"/>
            <w:tcMar>
              <w:top w:w="0" w:type="dxa"/>
              <w:left w:w="0" w:type="dxa"/>
              <w:bottom w:w="0" w:type="dxa"/>
              <w:right w:w="0" w:type="dxa"/>
            </w:tcMar>
            <w:vAlign w:val="center"/>
          </w:tcPr>
          <w:p w14:paraId="4EB7012F" w14:textId="77777777" w:rsidR="00767868" w:rsidRPr="0089189A" w:rsidRDefault="00767868" w:rsidP="003A376F">
            <w:pPr>
              <w:spacing w:line="276" w:lineRule="auto"/>
              <w:jc w:val="center"/>
              <w:rPr>
                <w:sz w:val="22"/>
                <w:szCs w:val="22"/>
              </w:rPr>
            </w:pPr>
          </w:p>
        </w:tc>
      </w:tr>
      <w:tr w:rsidR="00767868" w14:paraId="2F5A466B" w14:textId="77777777" w:rsidTr="003A376F">
        <w:tc>
          <w:tcPr>
            <w:tcW w:w="3690" w:type="dxa"/>
            <w:gridSpan w:val="3"/>
            <w:tcBorders>
              <w:top w:val="nil"/>
              <w:left w:val="nil"/>
              <w:bottom w:val="nil"/>
              <w:right w:val="nil"/>
            </w:tcBorders>
            <w:shd w:val="clear" w:color="auto" w:fill="D9D9D9" w:themeFill="background1" w:themeFillShade="D9"/>
            <w:tcMar>
              <w:top w:w="0" w:type="dxa"/>
              <w:left w:w="0" w:type="dxa"/>
              <w:bottom w:w="0" w:type="dxa"/>
              <w:right w:w="0" w:type="dxa"/>
            </w:tcMar>
          </w:tcPr>
          <w:p w14:paraId="0C10924E" w14:textId="77777777" w:rsidR="00767868" w:rsidRPr="0089189A" w:rsidRDefault="00767868" w:rsidP="003A376F">
            <w:pPr>
              <w:spacing w:line="276" w:lineRule="auto"/>
              <w:rPr>
                <w:b/>
                <w:sz w:val="22"/>
                <w:szCs w:val="22"/>
              </w:rPr>
            </w:pPr>
            <w:r w:rsidRPr="0089189A">
              <w:rPr>
                <w:b/>
                <w:sz w:val="22"/>
                <w:szCs w:val="22"/>
              </w:rPr>
              <w:t>Arousal*</w:t>
            </w:r>
          </w:p>
        </w:tc>
        <w:tc>
          <w:tcPr>
            <w:tcW w:w="1098" w:type="dxa"/>
            <w:gridSpan w:val="2"/>
            <w:tcBorders>
              <w:top w:val="nil"/>
              <w:left w:val="nil"/>
              <w:bottom w:val="nil"/>
              <w:right w:val="nil"/>
            </w:tcBorders>
            <w:shd w:val="clear" w:color="auto" w:fill="D9D9D9" w:themeFill="background1" w:themeFillShade="D9"/>
            <w:tcMar>
              <w:top w:w="0" w:type="dxa"/>
              <w:left w:w="0" w:type="dxa"/>
              <w:bottom w:w="0" w:type="dxa"/>
              <w:right w:w="0" w:type="dxa"/>
            </w:tcMar>
            <w:vAlign w:val="center"/>
          </w:tcPr>
          <w:p w14:paraId="72C97F58" w14:textId="337568F8" w:rsidR="00767868" w:rsidRPr="0089189A" w:rsidRDefault="00767868" w:rsidP="003A376F">
            <w:pPr>
              <w:spacing w:line="276" w:lineRule="auto"/>
              <w:jc w:val="center"/>
              <w:rPr>
                <w:sz w:val="22"/>
                <w:szCs w:val="22"/>
              </w:rPr>
            </w:pPr>
            <w:r w:rsidRPr="0089189A">
              <w:rPr>
                <w:sz w:val="22"/>
                <w:szCs w:val="22"/>
              </w:rPr>
              <w:t>-</w:t>
            </w:r>
            <w:r w:rsidR="00CA13BA">
              <w:rPr>
                <w:sz w:val="22"/>
                <w:szCs w:val="22"/>
              </w:rPr>
              <w:t>0</w:t>
            </w:r>
            <w:r w:rsidRPr="0089189A">
              <w:rPr>
                <w:sz w:val="22"/>
                <w:szCs w:val="22"/>
              </w:rPr>
              <w:t>.009</w:t>
            </w:r>
          </w:p>
        </w:tc>
        <w:tc>
          <w:tcPr>
            <w:tcW w:w="1098" w:type="dxa"/>
            <w:tcBorders>
              <w:top w:val="nil"/>
              <w:left w:val="nil"/>
              <w:bottom w:val="nil"/>
              <w:right w:val="nil"/>
            </w:tcBorders>
            <w:shd w:val="clear" w:color="auto" w:fill="D9D9D9" w:themeFill="background1" w:themeFillShade="D9"/>
            <w:tcMar>
              <w:top w:w="0" w:type="dxa"/>
              <w:left w:w="0" w:type="dxa"/>
              <w:bottom w:w="0" w:type="dxa"/>
              <w:right w:w="0" w:type="dxa"/>
            </w:tcMar>
            <w:vAlign w:val="center"/>
          </w:tcPr>
          <w:p w14:paraId="372737F9" w14:textId="77777777" w:rsidR="00767868" w:rsidRPr="0089189A" w:rsidRDefault="00767868" w:rsidP="003A376F">
            <w:pPr>
              <w:spacing w:line="276" w:lineRule="auto"/>
              <w:jc w:val="center"/>
              <w:rPr>
                <w:sz w:val="22"/>
                <w:szCs w:val="22"/>
              </w:rPr>
            </w:pPr>
            <w:r w:rsidRPr="0089189A">
              <w:rPr>
                <w:sz w:val="22"/>
                <w:szCs w:val="22"/>
              </w:rPr>
              <w:t>-2.43</w:t>
            </w:r>
          </w:p>
        </w:tc>
        <w:tc>
          <w:tcPr>
            <w:tcW w:w="1098" w:type="dxa"/>
            <w:gridSpan w:val="2"/>
            <w:tcBorders>
              <w:top w:val="nil"/>
              <w:left w:val="nil"/>
              <w:bottom w:val="nil"/>
              <w:right w:val="nil"/>
            </w:tcBorders>
            <w:shd w:val="clear" w:color="auto" w:fill="D9D9D9" w:themeFill="background1" w:themeFillShade="D9"/>
            <w:tcMar>
              <w:top w:w="0" w:type="dxa"/>
              <w:left w:w="0" w:type="dxa"/>
              <w:bottom w:w="0" w:type="dxa"/>
              <w:right w:w="0" w:type="dxa"/>
            </w:tcMar>
            <w:vAlign w:val="center"/>
          </w:tcPr>
          <w:p w14:paraId="769B1F99" w14:textId="77777777" w:rsidR="00767868" w:rsidRPr="0089189A" w:rsidRDefault="00767868" w:rsidP="003A376F">
            <w:pPr>
              <w:spacing w:line="276" w:lineRule="auto"/>
              <w:jc w:val="center"/>
              <w:rPr>
                <w:sz w:val="22"/>
                <w:szCs w:val="22"/>
              </w:rPr>
            </w:pPr>
            <w:r w:rsidRPr="0089189A">
              <w:rPr>
                <w:sz w:val="22"/>
                <w:szCs w:val="22"/>
              </w:rPr>
              <w:t>.02</w:t>
            </w:r>
          </w:p>
        </w:tc>
        <w:tc>
          <w:tcPr>
            <w:tcW w:w="1098" w:type="dxa"/>
            <w:tcBorders>
              <w:top w:val="nil"/>
              <w:left w:val="nil"/>
              <w:bottom w:val="nil"/>
              <w:right w:val="nil"/>
            </w:tcBorders>
            <w:shd w:val="clear" w:color="auto" w:fill="D9D9D9" w:themeFill="background1" w:themeFillShade="D9"/>
            <w:tcMar>
              <w:top w:w="0" w:type="dxa"/>
              <w:left w:w="0" w:type="dxa"/>
              <w:bottom w:w="0" w:type="dxa"/>
              <w:right w:w="0" w:type="dxa"/>
            </w:tcMar>
            <w:vAlign w:val="center"/>
          </w:tcPr>
          <w:p w14:paraId="3818301C" w14:textId="77777777" w:rsidR="00767868" w:rsidRPr="0089189A" w:rsidRDefault="00767868" w:rsidP="003A376F">
            <w:pPr>
              <w:spacing w:line="276" w:lineRule="auto"/>
              <w:jc w:val="center"/>
              <w:rPr>
                <w:sz w:val="22"/>
                <w:szCs w:val="22"/>
              </w:rPr>
            </w:pPr>
            <w:r w:rsidRPr="0089189A">
              <w:rPr>
                <w:sz w:val="22"/>
                <w:szCs w:val="22"/>
              </w:rPr>
              <w:t>.02</w:t>
            </w:r>
          </w:p>
        </w:tc>
        <w:tc>
          <w:tcPr>
            <w:tcW w:w="1098" w:type="dxa"/>
            <w:gridSpan w:val="2"/>
            <w:tcBorders>
              <w:top w:val="nil"/>
              <w:left w:val="nil"/>
              <w:bottom w:val="nil"/>
              <w:right w:val="nil"/>
            </w:tcBorders>
            <w:shd w:val="clear" w:color="auto" w:fill="D9D9D9" w:themeFill="background1" w:themeFillShade="D9"/>
            <w:tcMar>
              <w:top w:w="0" w:type="dxa"/>
              <w:left w:w="0" w:type="dxa"/>
              <w:bottom w:w="0" w:type="dxa"/>
              <w:right w:w="0" w:type="dxa"/>
            </w:tcMar>
            <w:vAlign w:val="center"/>
          </w:tcPr>
          <w:p w14:paraId="12FA8202" w14:textId="77777777" w:rsidR="00767868" w:rsidRPr="0089189A" w:rsidRDefault="00767868" w:rsidP="003A376F">
            <w:pPr>
              <w:spacing w:line="276" w:lineRule="auto"/>
              <w:jc w:val="center"/>
              <w:rPr>
                <w:sz w:val="22"/>
                <w:szCs w:val="22"/>
              </w:rPr>
            </w:pPr>
          </w:p>
        </w:tc>
      </w:tr>
      <w:tr w:rsidR="00767868" w14:paraId="4D481A23" w14:textId="77777777" w:rsidTr="003A376F">
        <w:tc>
          <w:tcPr>
            <w:tcW w:w="3690" w:type="dxa"/>
            <w:gridSpan w:val="3"/>
            <w:tcBorders>
              <w:top w:val="nil"/>
              <w:left w:val="nil"/>
              <w:bottom w:val="nil"/>
              <w:right w:val="nil"/>
            </w:tcBorders>
            <w:shd w:val="clear" w:color="auto" w:fill="D9D9D9" w:themeFill="background1" w:themeFillShade="D9"/>
            <w:tcMar>
              <w:top w:w="0" w:type="dxa"/>
              <w:left w:w="0" w:type="dxa"/>
              <w:bottom w:w="0" w:type="dxa"/>
              <w:right w:w="0" w:type="dxa"/>
            </w:tcMar>
          </w:tcPr>
          <w:p w14:paraId="354C397C" w14:textId="77777777" w:rsidR="00767868" w:rsidRPr="0089189A" w:rsidRDefault="00767868" w:rsidP="003A376F">
            <w:pPr>
              <w:spacing w:line="276" w:lineRule="auto"/>
              <w:rPr>
                <w:b/>
                <w:sz w:val="22"/>
                <w:szCs w:val="22"/>
              </w:rPr>
            </w:pPr>
            <w:r w:rsidRPr="0089189A">
              <w:rPr>
                <w:b/>
                <w:sz w:val="22"/>
                <w:szCs w:val="22"/>
              </w:rPr>
              <w:t>Emotion Category</w:t>
            </w:r>
          </w:p>
        </w:tc>
        <w:tc>
          <w:tcPr>
            <w:tcW w:w="1098" w:type="dxa"/>
            <w:gridSpan w:val="2"/>
            <w:tcBorders>
              <w:top w:val="nil"/>
              <w:left w:val="nil"/>
              <w:bottom w:val="nil"/>
              <w:right w:val="nil"/>
            </w:tcBorders>
            <w:shd w:val="clear" w:color="auto" w:fill="D9D9D9" w:themeFill="background1" w:themeFillShade="D9"/>
            <w:tcMar>
              <w:top w:w="0" w:type="dxa"/>
              <w:left w:w="0" w:type="dxa"/>
              <w:bottom w:w="0" w:type="dxa"/>
              <w:right w:w="0" w:type="dxa"/>
            </w:tcMar>
            <w:vAlign w:val="center"/>
          </w:tcPr>
          <w:p w14:paraId="48460FE1" w14:textId="3A48C1F8" w:rsidR="00767868" w:rsidRPr="0089189A" w:rsidRDefault="00CA13BA" w:rsidP="003A376F">
            <w:pPr>
              <w:spacing w:line="276" w:lineRule="auto"/>
              <w:jc w:val="center"/>
              <w:rPr>
                <w:sz w:val="22"/>
                <w:szCs w:val="22"/>
              </w:rPr>
            </w:pPr>
            <w:r>
              <w:rPr>
                <w:sz w:val="22"/>
                <w:szCs w:val="22"/>
              </w:rPr>
              <w:t>0</w:t>
            </w:r>
            <w:r w:rsidR="00767868" w:rsidRPr="0089189A">
              <w:rPr>
                <w:sz w:val="22"/>
                <w:szCs w:val="22"/>
              </w:rPr>
              <w:t>.004</w:t>
            </w:r>
          </w:p>
        </w:tc>
        <w:tc>
          <w:tcPr>
            <w:tcW w:w="1098" w:type="dxa"/>
            <w:tcBorders>
              <w:top w:val="nil"/>
              <w:left w:val="nil"/>
              <w:bottom w:val="nil"/>
              <w:right w:val="nil"/>
            </w:tcBorders>
            <w:shd w:val="clear" w:color="auto" w:fill="D9D9D9" w:themeFill="background1" w:themeFillShade="D9"/>
            <w:tcMar>
              <w:top w:w="0" w:type="dxa"/>
              <w:left w:w="0" w:type="dxa"/>
              <w:bottom w:w="0" w:type="dxa"/>
              <w:right w:w="0" w:type="dxa"/>
            </w:tcMar>
            <w:vAlign w:val="center"/>
          </w:tcPr>
          <w:p w14:paraId="42DC0FAB" w14:textId="77777777" w:rsidR="00767868" w:rsidRPr="0089189A" w:rsidRDefault="00767868" w:rsidP="003A376F">
            <w:pPr>
              <w:spacing w:line="276" w:lineRule="auto"/>
              <w:jc w:val="center"/>
              <w:rPr>
                <w:sz w:val="22"/>
                <w:szCs w:val="22"/>
              </w:rPr>
            </w:pPr>
            <w:r w:rsidRPr="0089189A">
              <w:rPr>
                <w:sz w:val="22"/>
                <w:szCs w:val="22"/>
              </w:rPr>
              <w:t>.42</w:t>
            </w:r>
          </w:p>
        </w:tc>
        <w:tc>
          <w:tcPr>
            <w:tcW w:w="1098" w:type="dxa"/>
            <w:gridSpan w:val="2"/>
            <w:tcBorders>
              <w:top w:val="nil"/>
              <w:left w:val="nil"/>
              <w:bottom w:val="nil"/>
              <w:right w:val="nil"/>
            </w:tcBorders>
            <w:shd w:val="clear" w:color="auto" w:fill="D9D9D9" w:themeFill="background1" w:themeFillShade="D9"/>
            <w:tcMar>
              <w:top w:w="0" w:type="dxa"/>
              <w:left w:w="0" w:type="dxa"/>
              <w:bottom w:w="0" w:type="dxa"/>
              <w:right w:w="0" w:type="dxa"/>
            </w:tcMar>
            <w:vAlign w:val="center"/>
          </w:tcPr>
          <w:p w14:paraId="0F51E04D" w14:textId="77777777" w:rsidR="00767868" w:rsidRPr="0089189A" w:rsidRDefault="00767868" w:rsidP="003A376F">
            <w:pPr>
              <w:spacing w:line="276" w:lineRule="auto"/>
              <w:jc w:val="center"/>
              <w:rPr>
                <w:sz w:val="22"/>
                <w:szCs w:val="22"/>
              </w:rPr>
            </w:pPr>
            <w:r w:rsidRPr="0089189A">
              <w:rPr>
                <w:sz w:val="22"/>
                <w:szCs w:val="22"/>
              </w:rPr>
              <w:t>.68</w:t>
            </w:r>
          </w:p>
        </w:tc>
        <w:tc>
          <w:tcPr>
            <w:tcW w:w="1098" w:type="dxa"/>
            <w:tcBorders>
              <w:top w:val="nil"/>
              <w:left w:val="nil"/>
              <w:bottom w:val="nil"/>
              <w:right w:val="nil"/>
            </w:tcBorders>
            <w:shd w:val="clear" w:color="auto" w:fill="D9D9D9" w:themeFill="background1" w:themeFillShade="D9"/>
            <w:tcMar>
              <w:top w:w="0" w:type="dxa"/>
              <w:left w:w="0" w:type="dxa"/>
              <w:bottom w:w="0" w:type="dxa"/>
              <w:right w:w="0" w:type="dxa"/>
            </w:tcMar>
            <w:vAlign w:val="center"/>
          </w:tcPr>
          <w:p w14:paraId="5316A0E5" w14:textId="77777777" w:rsidR="00767868" w:rsidRPr="0089189A" w:rsidRDefault="00767868" w:rsidP="003A376F">
            <w:pPr>
              <w:spacing w:line="276" w:lineRule="auto"/>
              <w:jc w:val="center"/>
              <w:rPr>
                <w:sz w:val="22"/>
                <w:szCs w:val="22"/>
              </w:rPr>
            </w:pPr>
            <w:r w:rsidRPr="0089189A">
              <w:rPr>
                <w:sz w:val="22"/>
                <w:szCs w:val="22"/>
              </w:rPr>
              <w:t>.00</w:t>
            </w:r>
          </w:p>
        </w:tc>
        <w:tc>
          <w:tcPr>
            <w:tcW w:w="1098" w:type="dxa"/>
            <w:gridSpan w:val="2"/>
            <w:tcBorders>
              <w:top w:val="nil"/>
              <w:left w:val="nil"/>
              <w:bottom w:val="nil"/>
              <w:right w:val="nil"/>
            </w:tcBorders>
            <w:shd w:val="clear" w:color="auto" w:fill="D9D9D9" w:themeFill="background1" w:themeFillShade="D9"/>
            <w:tcMar>
              <w:top w:w="0" w:type="dxa"/>
              <w:left w:w="0" w:type="dxa"/>
              <w:bottom w:w="0" w:type="dxa"/>
              <w:right w:w="0" w:type="dxa"/>
            </w:tcMar>
            <w:vAlign w:val="center"/>
          </w:tcPr>
          <w:p w14:paraId="26275081" w14:textId="77777777" w:rsidR="00767868" w:rsidRPr="0089189A" w:rsidRDefault="00767868" w:rsidP="003A376F">
            <w:pPr>
              <w:spacing w:line="276" w:lineRule="auto"/>
              <w:jc w:val="center"/>
              <w:rPr>
                <w:sz w:val="22"/>
                <w:szCs w:val="22"/>
              </w:rPr>
            </w:pPr>
          </w:p>
        </w:tc>
      </w:tr>
      <w:tr w:rsidR="00767868" w14:paraId="14553BB3" w14:textId="77777777" w:rsidTr="003A376F">
        <w:tc>
          <w:tcPr>
            <w:tcW w:w="3690" w:type="dxa"/>
            <w:gridSpan w:val="3"/>
            <w:tcBorders>
              <w:top w:val="nil"/>
              <w:left w:val="nil"/>
              <w:bottom w:val="nil"/>
              <w:right w:val="nil"/>
            </w:tcBorders>
            <w:tcMar>
              <w:top w:w="0" w:type="dxa"/>
              <w:left w:w="0" w:type="dxa"/>
              <w:bottom w:w="0" w:type="dxa"/>
              <w:right w:w="0" w:type="dxa"/>
            </w:tcMar>
          </w:tcPr>
          <w:p w14:paraId="621F902C" w14:textId="3B9827C0" w:rsidR="00767868" w:rsidRPr="0089189A" w:rsidRDefault="00767868" w:rsidP="003A376F">
            <w:pPr>
              <w:spacing w:line="276" w:lineRule="auto"/>
              <w:rPr>
                <w:b/>
                <w:i/>
              </w:rPr>
            </w:pPr>
            <w:r w:rsidRPr="0089189A">
              <w:rPr>
                <w:b/>
                <w:i/>
              </w:rPr>
              <w:t>5</w:t>
            </w:r>
            <w:r>
              <w:rPr>
                <w:b/>
                <w:i/>
              </w:rPr>
              <w:t>-</w:t>
            </w:r>
            <w:r w:rsidRPr="0089189A">
              <w:rPr>
                <w:b/>
                <w:i/>
              </w:rPr>
              <w:t>year-olds</w:t>
            </w:r>
          </w:p>
        </w:tc>
        <w:tc>
          <w:tcPr>
            <w:tcW w:w="1098" w:type="dxa"/>
            <w:gridSpan w:val="2"/>
            <w:tcBorders>
              <w:top w:val="nil"/>
              <w:left w:val="nil"/>
              <w:bottom w:val="nil"/>
              <w:right w:val="nil"/>
            </w:tcBorders>
            <w:tcMar>
              <w:top w:w="0" w:type="dxa"/>
              <w:left w:w="0" w:type="dxa"/>
              <w:bottom w:w="0" w:type="dxa"/>
              <w:right w:w="0" w:type="dxa"/>
            </w:tcMar>
            <w:vAlign w:val="center"/>
          </w:tcPr>
          <w:p w14:paraId="6FEAD18E" w14:textId="77777777" w:rsidR="00767868" w:rsidRPr="0089189A" w:rsidRDefault="00767868" w:rsidP="003A376F">
            <w:pPr>
              <w:spacing w:line="276" w:lineRule="auto"/>
              <w:jc w:val="center"/>
            </w:pPr>
          </w:p>
        </w:tc>
        <w:tc>
          <w:tcPr>
            <w:tcW w:w="1098" w:type="dxa"/>
            <w:tcBorders>
              <w:top w:val="nil"/>
              <w:left w:val="nil"/>
              <w:bottom w:val="nil"/>
              <w:right w:val="nil"/>
            </w:tcBorders>
            <w:tcMar>
              <w:top w:w="0" w:type="dxa"/>
              <w:left w:w="0" w:type="dxa"/>
              <w:bottom w:w="0" w:type="dxa"/>
              <w:right w:w="0" w:type="dxa"/>
            </w:tcMar>
            <w:vAlign w:val="center"/>
          </w:tcPr>
          <w:p w14:paraId="1E76322B" w14:textId="77777777" w:rsidR="00767868" w:rsidRPr="0089189A" w:rsidRDefault="00767868" w:rsidP="003A376F">
            <w:pPr>
              <w:spacing w:line="276" w:lineRule="auto"/>
              <w:jc w:val="center"/>
            </w:pPr>
          </w:p>
        </w:tc>
        <w:tc>
          <w:tcPr>
            <w:tcW w:w="1098" w:type="dxa"/>
            <w:gridSpan w:val="2"/>
            <w:tcBorders>
              <w:top w:val="nil"/>
              <w:left w:val="nil"/>
              <w:bottom w:val="nil"/>
              <w:right w:val="nil"/>
            </w:tcBorders>
            <w:tcMar>
              <w:top w:w="0" w:type="dxa"/>
              <w:left w:w="0" w:type="dxa"/>
              <w:bottom w:w="0" w:type="dxa"/>
              <w:right w:w="0" w:type="dxa"/>
            </w:tcMar>
            <w:vAlign w:val="center"/>
          </w:tcPr>
          <w:p w14:paraId="376F5F95" w14:textId="77777777" w:rsidR="00767868" w:rsidRPr="0089189A" w:rsidRDefault="00767868" w:rsidP="003A376F">
            <w:pPr>
              <w:spacing w:line="276" w:lineRule="auto"/>
              <w:jc w:val="center"/>
            </w:pPr>
          </w:p>
        </w:tc>
        <w:tc>
          <w:tcPr>
            <w:tcW w:w="1098" w:type="dxa"/>
            <w:tcBorders>
              <w:top w:val="nil"/>
              <w:left w:val="nil"/>
              <w:bottom w:val="nil"/>
              <w:right w:val="nil"/>
            </w:tcBorders>
            <w:tcMar>
              <w:top w:w="0" w:type="dxa"/>
              <w:left w:w="0" w:type="dxa"/>
              <w:bottom w:w="0" w:type="dxa"/>
              <w:right w:w="0" w:type="dxa"/>
            </w:tcMar>
            <w:vAlign w:val="center"/>
          </w:tcPr>
          <w:p w14:paraId="46B2A74D" w14:textId="77777777" w:rsidR="00767868" w:rsidRPr="0089189A" w:rsidRDefault="00767868" w:rsidP="003A376F">
            <w:pPr>
              <w:spacing w:line="276" w:lineRule="auto"/>
              <w:jc w:val="center"/>
            </w:pPr>
          </w:p>
        </w:tc>
        <w:tc>
          <w:tcPr>
            <w:tcW w:w="1098" w:type="dxa"/>
            <w:gridSpan w:val="2"/>
            <w:tcBorders>
              <w:top w:val="nil"/>
              <w:left w:val="nil"/>
              <w:bottom w:val="nil"/>
              <w:right w:val="nil"/>
            </w:tcBorders>
            <w:tcMar>
              <w:top w:w="0" w:type="dxa"/>
              <w:left w:w="0" w:type="dxa"/>
              <w:bottom w:w="0" w:type="dxa"/>
              <w:right w:w="0" w:type="dxa"/>
            </w:tcMar>
            <w:vAlign w:val="center"/>
          </w:tcPr>
          <w:p w14:paraId="4EC91C73" w14:textId="77777777" w:rsidR="00767868" w:rsidRPr="0089189A" w:rsidRDefault="00767868" w:rsidP="003A376F">
            <w:pPr>
              <w:spacing w:line="276" w:lineRule="auto"/>
              <w:jc w:val="center"/>
            </w:pPr>
            <w:r w:rsidRPr="0089189A">
              <w:t>.45</w:t>
            </w:r>
          </w:p>
        </w:tc>
      </w:tr>
      <w:tr w:rsidR="00767868" w14:paraId="4757F471" w14:textId="77777777" w:rsidTr="003A376F">
        <w:tc>
          <w:tcPr>
            <w:tcW w:w="3690" w:type="dxa"/>
            <w:gridSpan w:val="3"/>
            <w:tcBorders>
              <w:top w:val="nil"/>
              <w:left w:val="nil"/>
              <w:bottom w:val="nil"/>
              <w:right w:val="nil"/>
            </w:tcBorders>
            <w:tcMar>
              <w:top w:w="0" w:type="dxa"/>
              <w:left w:w="0" w:type="dxa"/>
              <w:bottom w:w="0" w:type="dxa"/>
              <w:right w:w="0" w:type="dxa"/>
            </w:tcMar>
          </w:tcPr>
          <w:p w14:paraId="24E0064A" w14:textId="77777777" w:rsidR="00767868" w:rsidRPr="0089189A" w:rsidRDefault="00767868" w:rsidP="003A376F">
            <w:pPr>
              <w:spacing w:line="276" w:lineRule="auto"/>
              <w:rPr>
                <w:b/>
                <w:sz w:val="22"/>
                <w:szCs w:val="22"/>
              </w:rPr>
            </w:pPr>
            <w:r w:rsidRPr="0089189A">
              <w:rPr>
                <w:b/>
                <w:sz w:val="22"/>
                <w:szCs w:val="22"/>
              </w:rPr>
              <w:t>Positivity*</w:t>
            </w:r>
          </w:p>
        </w:tc>
        <w:tc>
          <w:tcPr>
            <w:tcW w:w="1098" w:type="dxa"/>
            <w:gridSpan w:val="2"/>
            <w:tcBorders>
              <w:top w:val="nil"/>
              <w:left w:val="nil"/>
              <w:bottom w:val="nil"/>
              <w:right w:val="nil"/>
            </w:tcBorders>
            <w:tcMar>
              <w:top w:w="0" w:type="dxa"/>
              <w:left w:w="0" w:type="dxa"/>
              <w:bottom w:w="0" w:type="dxa"/>
              <w:right w:w="0" w:type="dxa"/>
            </w:tcMar>
            <w:vAlign w:val="center"/>
          </w:tcPr>
          <w:p w14:paraId="415E0A91" w14:textId="144612B3" w:rsidR="00767868" w:rsidRPr="0089189A" w:rsidRDefault="00767868" w:rsidP="003A376F">
            <w:pPr>
              <w:spacing w:line="276" w:lineRule="auto"/>
              <w:jc w:val="center"/>
              <w:rPr>
                <w:sz w:val="22"/>
                <w:szCs w:val="22"/>
              </w:rPr>
            </w:pPr>
            <w:r w:rsidRPr="0089189A">
              <w:rPr>
                <w:sz w:val="22"/>
                <w:szCs w:val="22"/>
              </w:rPr>
              <w:t>-</w:t>
            </w:r>
            <w:r w:rsidR="00CA13BA">
              <w:rPr>
                <w:sz w:val="22"/>
                <w:szCs w:val="22"/>
              </w:rPr>
              <w:t>0</w:t>
            </w:r>
            <w:r w:rsidRPr="0089189A">
              <w:rPr>
                <w:sz w:val="22"/>
                <w:szCs w:val="22"/>
              </w:rPr>
              <w:t>.01</w:t>
            </w:r>
          </w:p>
        </w:tc>
        <w:tc>
          <w:tcPr>
            <w:tcW w:w="1098" w:type="dxa"/>
            <w:tcBorders>
              <w:top w:val="nil"/>
              <w:left w:val="nil"/>
              <w:bottom w:val="nil"/>
              <w:right w:val="nil"/>
            </w:tcBorders>
            <w:tcMar>
              <w:top w:w="0" w:type="dxa"/>
              <w:left w:w="0" w:type="dxa"/>
              <w:bottom w:w="0" w:type="dxa"/>
              <w:right w:w="0" w:type="dxa"/>
            </w:tcMar>
            <w:vAlign w:val="center"/>
          </w:tcPr>
          <w:p w14:paraId="4FC833AB" w14:textId="77777777" w:rsidR="00767868" w:rsidRPr="0089189A" w:rsidRDefault="00767868" w:rsidP="003A376F">
            <w:pPr>
              <w:spacing w:line="276" w:lineRule="auto"/>
              <w:jc w:val="center"/>
              <w:rPr>
                <w:sz w:val="22"/>
                <w:szCs w:val="22"/>
              </w:rPr>
            </w:pPr>
            <w:r w:rsidRPr="0089189A">
              <w:rPr>
                <w:sz w:val="22"/>
                <w:szCs w:val="22"/>
              </w:rPr>
              <w:t>-2.48</w:t>
            </w:r>
          </w:p>
        </w:tc>
        <w:tc>
          <w:tcPr>
            <w:tcW w:w="1098" w:type="dxa"/>
            <w:gridSpan w:val="2"/>
            <w:tcBorders>
              <w:top w:val="nil"/>
              <w:left w:val="nil"/>
              <w:bottom w:val="nil"/>
              <w:right w:val="nil"/>
            </w:tcBorders>
            <w:tcMar>
              <w:top w:w="0" w:type="dxa"/>
              <w:left w:w="0" w:type="dxa"/>
              <w:bottom w:w="0" w:type="dxa"/>
              <w:right w:w="0" w:type="dxa"/>
            </w:tcMar>
            <w:vAlign w:val="center"/>
          </w:tcPr>
          <w:p w14:paraId="4E72FC8A" w14:textId="77777777" w:rsidR="00767868" w:rsidRPr="0089189A" w:rsidRDefault="00767868" w:rsidP="003A376F">
            <w:pPr>
              <w:spacing w:line="276" w:lineRule="auto"/>
              <w:jc w:val="center"/>
              <w:rPr>
                <w:sz w:val="22"/>
                <w:szCs w:val="22"/>
              </w:rPr>
            </w:pPr>
            <w:r w:rsidRPr="0089189A">
              <w:rPr>
                <w:sz w:val="22"/>
                <w:szCs w:val="22"/>
              </w:rPr>
              <w:t>.014</w:t>
            </w:r>
          </w:p>
        </w:tc>
        <w:tc>
          <w:tcPr>
            <w:tcW w:w="1098" w:type="dxa"/>
            <w:tcBorders>
              <w:top w:val="nil"/>
              <w:left w:val="nil"/>
              <w:bottom w:val="nil"/>
              <w:right w:val="nil"/>
            </w:tcBorders>
            <w:tcMar>
              <w:top w:w="0" w:type="dxa"/>
              <w:left w:w="0" w:type="dxa"/>
              <w:bottom w:w="0" w:type="dxa"/>
              <w:right w:w="0" w:type="dxa"/>
            </w:tcMar>
            <w:vAlign w:val="center"/>
          </w:tcPr>
          <w:p w14:paraId="2C4F16AC" w14:textId="77777777" w:rsidR="00767868" w:rsidRPr="0089189A" w:rsidRDefault="00767868" w:rsidP="003A376F">
            <w:pPr>
              <w:spacing w:line="276" w:lineRule="auto"/>
              <w:jc w:val="center"/>
              <w:rPr>
                <w:sz w:val="22"/>
                <w:szCs w:val="22"/>
              </w:rPr>
            </w:pPr>
            <w:r w:rsidRPr="0089189A">
              <w:rPr>
                <w:sz w:val="22"/>
                <w:szCs w:val="22"/>
              </w:rPr>
              <w:t>.01</w:t>
            </w:r>
          </w:p>
        </w:tc>
        <w:tc>
          <w:tcPr>
            <w:tcW w:w="1098" w:type="dxa"/>
            <w:gridSpan w:val="2"/>
            <w:tcBorders>
              <w:top w:val="nil"/>
              <w:left w:val="nil"/>
              <w:bottom w:val="nil"/>
              <w:right w:val="nil"/>
            </w:tcBorders>
            <w:tcMar>
              <w:top w:w="0" w:type="dxa"/>
              <w:left w:w="0" w:type="dxa"/>
              <w:bottom w:w="0" w:type="dxa"/>
              <w:right w:w="0" w:type="dxa"/>
            </w:tcMar>
            <w:vAlign w:val="center"/>
          </w:tcPr>
          <w:p w14:paraId="71258478" w14:textId="77777777" w:rsidR="00767868" w:rsidRPr="0089189A" w:rsidRDefault="00767868" w:rsidP="003A376F">
            <w:pPr>
              <w:spacing w:line="276" w:lineRule="auto"/>
              <w:jc w:val="center"/>
              <w:rPr>
                <w:sz w:val="22"/>
                <w:szCs w:val="22"/>
              </w:rPr>
            </w:pPr>
          </w:p>
        </w:tc>
      </w:tr>
      <w:tr w:rsidR="00767868" w14:paraId="12076E88" w14:textId="77777777" w:rsidTr="003A376F">
        <w:tc>
          <w:tcPr>
            <w:tcW w:w="3690" w:type="dxa"/>
            <w:gridSpan w:val="3"/>
            <w:tcBorders>
              <w:top w:val="nil"/>
              <w:left w:val="nil"/>
              <w:bottom w:val="nil"/>
              <w:right w:val="nil"/>
            </w:tcBorders>
            <w:tcMar>
              <w:top w:w="0" w:type="dxa"/>
              <w:left w:w="0" w:type="dxa"/>
              <w:bottom w:w="0" w:type="dxa"/>
              <w:right w:w="0" w:type="dxa"/>
            </w:tcMar>
          </w:tcPr>
          <w:p w14:paraId="14496ED7" w14:textId="77777777" w:rsidR="00767868" w:rsidRPr="0089189A" w:rsidRDefault="00767868" w:rsidP="003A376F">
            <w:pPr>
              <w:spacing w:line="276" w:lineRule="auto"/>
              <w:rPr>
                <w:b/>
                <w:sz w:val="22"/>
                <w:szCs w:val="22"/>
              </w:rPr>
            </w:pPr>
            <w:r w:rsidRPr="0089189A">
              <w:rPr>
                <w:b/>
                <w:sz w:val="22"/>
                <w:szCs w:val="22"/>
              </w:rPr>
              <w:t>Negativity***</w:t>
            </w:r>
          </w:p>
        </w:tc>
        <w:tc>
          <w:tcPr>
            <w:tcW w:w="1098" w:type="dxa"/>
            <w:gridSpan w:val="2"/>
            <w:tcBorders>
              <w:top w:val="nil"/>
              <w:left w:val="nil"/>
              <w:bottom w:val="nil"/>
              <w:right w:val="nil"/>
            </w:tcBorders>
            <w:tcMar>
              <w:top w:w="0" w:type="dxa"/>
              <w:left w:w="0" w:type="dxa"/>
              <w:bottom w:w="0" w:type="dxa"/>
              <w:right w:w="0" w:type="dxa"/>
            </w:tcMar>
            <w:vAlign w:val="center"/>
          </w:tcPr>
          <w:p w14:paraId="602DF523" w14:textId="5F481B11" w:rsidR="00767868" w:rsidRPr="0089189A" w:rsidRDefault="00CA13BA" w:rsidP="003A376F">
            <w:pPr>
              <w:spacing w:line="276" w:lineRule="auto"/>
              <w:jc w:val="center"/>
              <w:rPr>
                <w:sz w:val="22"/>
                <w:szCs w:val="22"/>
              </w:rPr>
            </w:pPr>
            <w:r>
              <w:rPr>
                <w:sz w:val="22"/>
                <w:szCs w:val="22"/>
              </w:rPr>
              <w:t>0</w:t>
            </w:r>
            <w:r w:rsidR="00767868" w:rsidRPr="0089189A">
              <w:rPr>
                <w:sz w:val="22"/>
                <w:szCs w:val="22"/>
              </w:rPr>
              <w:t>.07</w:t>
            </w:r>
          </w:p>
        </w:tc>
        <w:tc>
          <w:tcPr>
            <w:tcW w:w="1098" w:type="dxa"/>
            <w:tcBorders>
              <w:top w:val="nil"/>
              <w:left w:val="nil"/>
              <w:bottom w:val="nil"/>
              <w:right w:val="nil"/>
            </w:tcBorders>
            <w:tcMar>
              <w:top w:w="0" w:type="dxa"/>
              <w:left w:w="0" w:type="dxa"/>
              <w:bottom w:w="0" w:type="dxa"/>
              <w:right w:w="0" w:type="dxa"/>
            </w:tcMar>
            <w:vAlign w:val="center"/>
          </w:tcPr>
          <w:p w14:paraId="5E22210C" w14:textId="77777777" w:rsidR="00767868" w:rsidRPr="0089189A" w:rsidRDefault="00767868" w:rsidP="003A376F">
            <w:pPr>
              <w:spacing w:line="276" w:lineRule="auto"/>
              <w:jc w:val="center"/>
              <w:rPr>
                <w:sz w:val="22"/>
                <w:szCs w:val="22"/>
              </w:rPr>
            </w:pPr>
            <w:r w:rsidRPr="0089189A">
              <w:rPr>
                <w:sz w:val="22"/>
                <w:szCs w:val="22"/>
              </w:rPr>
              <w:t>12.02</w:t>
            </w:r>
          </w:p>
        </w:tc>
        <w:tc>
          <w:tcPr>
            <w:tcW w:w="1098" w:type="dxa"/>
            <w:gridSpan w:val="2"/>
            <w:tcBorders>
              <w:top w:val="nil"/>
              <w:left w:val="nil"/>
              <w:bottom w:val="nil"/>
              <w:right w:val="nil"/>
            </w:tcBorders>
            <w:tcMar>
              <w:top w:w="0" w:type="dxa"/>
              <w:left w:w="0" w:type="dxa"/>
              <w:bottom w:w="0" w:type="dxa"/>
              <w:right w:w="0" w:type="dxa"/>
            </w:tcMar>
            <w:vAlign w:val="center"/>
          </w:tcPr>
          <w:p w14:paraId="5E5AA153" w14:textId="77777777" w:rsidR="00767868" w:rsidRPr="0089189A" w:rsidRDefault="00767868" w:rsidP="003A376F">
            <w:pPr>
              <w:spacing w:line="276" w:lineRule="auto"/>
              <w:jc w:val="center"/>
              <w:rPr>
                <w:sz w:val="22"/>
                <w:szCs w:val="22"/>
              </w:rPr>
            </w:pPr>
            <w:r w:rsidRPr="0089189A">
              <w:rPr>
                <w:sz w:val="22"/>
                <w:szCs w:val="22"/>
              </w:rPr>
              <w:t>&lt;.001</w:t>
            </w:r>
          </w:p>
        </w:tc>
        <w:tc>
          <w:tcPr>
            <w:tcW w:w="1098" w:type="dxa"/>
            <w:tcBorders>
              <w:top w:val="nil"/>
              <w:left w:val="nil"/>
              <w:bottom w:val="nil"/>
              <w:right w:val="nil"/>
            </w:tcBorders>
            <w:tcMar>
              <w:top w:w="0" w:type="dxa"/>
              <w:left w:w="0" w:type="dxa"/>
              <w:bottom w:w="0" w:type="dxa"/>
              <w:right w:w="0" w:type="dxa"/>
            </w:tcMar>
            <w:vAlign w:val="center"/>
          </w:tcPr>
          <w:p w14:paraId="55EBD06E" w14:textId="77777777" w:rsidR="00767868" w:rsidRPr="0089189A" w:rsidRDefault="00767868" w:rsidP="003A376F">
            <w:pPr>
              <w:spacing w:line="276" w:lineRule="auto"/>
              <w:jc w:val="center"/>
              <w:rPr>
                <w:sz w:val="22"/>
                <w:szCs w:val="22"/>
              </w:rPr>
            </w:pPr>
            <w:r w:rsidRPr="0089189A">
              <w:rPr>
                <w:sz w:val="22"/>
                <w:szCs w:val="22"/>
              </w:rPr>
              <w:t>.26</w:t>
            </w:r>
          </w:p>
        </w:tc>
        <w:tc>
          <w:tcPr>
            <w:tcW w:w="1098" w:type="dxa"/>
            <w:gridSpan w:val="2"/>
            <w:tcBorders>
              <w:top w:val="nil"/>
              <w:left w:val="nil"/>
              <w:bottom w:val="nil"/>
              <w:right w:val="nil"/>
            </w:tcBorders>
            <w:tcMar>
              <w:top w:w="0" w:type="dxa"/>
              <w:left w:w="0" w:type="dxa"/>
              <w:bottom w:w="0" w:type="dxa"/>
              <w:right w:w="0" w:type="dxa"/>
            </w:tcMar>
            <w:vAlign w:val="center"/>
          </w:tcPr>
          <w:p w14:paraId="52A7FFA6" w14:textId="77777777" w:rsidR="00767868" w:rsidRPr="0089189A" w:rsidRDefault="00767868" w:rsidP="003A376F">
            <w:pPr>
              <w:spacing w:line="276" w:lineRule="auto"/>
              <w:jc w:val="center"/>
              <w:rPr>
                <w:sz w:val="22"/>
                <w:szCs w:val="22"/>
              </w:rPr>
            </w:pPr>
          </w:p>
        </w:tc>
      </w:tr>
      <w:tr w:rsidR="00767868" w14:paraId="0E473C5E" w14:textId="77777777" w:rsidTr="003A376F">
        <w:tc>
          <w:tcPr>
            <w:tcW w:w="3690" w:type="dxa"/>
            <w:gridSpan w:val="3"/>
            <w:tcBorders>
              <w:top w:val="nil"/>
              <w:left w:val="nil"/>
              <w:bottom w:val="nil"/>
              <w:right w:val="nil"/>
            </w:tcBorders>
            <w:tcMar>
              <w:top w:w="0" w:type="dxa"/>
              <w:left w:w="0" w:type="dxa"/>
              <w:bottom w:w="0" w:type="dxa"/>
              <w:right w:w="0" w:type="dxa"/>
            </w:tcMar>
          </w:tcPr>
          <w:p w14:paraId="4228081C" w14:textId="77777777" w:rsidR="00767868" w:rsidRPr="0089189A" w:rsidRDefault="00767868" w:rsidP="003A376F">
            <w:pPr>
              <w:spacing w:line="276" w:lineRule="auto"/>
              <w:rPr>
                <w:b/>
                <w:sz w:val="22"/>
                <w:szCs w:val="22"/>
              </w:rPr>
            </w:pPr>
            <w:r w:rsidRPr="0089189A">
              <w:rPr>
                <w:b/>
                <w:sz w:val="22"/>
                <w:szCs w:val="22"/>
              </w:rPr>
              <w:t>Arousal</w:t>
            </w:r>
          </w:p>
        </w:tc>
        <w:tc>
          <w:tcPr>
            <w:tcW w:w="1098" w:type="dxa"/>
            <w:gridSpan w:val="2"/>
            <w:tcBorders>
              <w:top w:val="nil"/>
              <w:left w:val="nil"/>
              <w:bottom w:val="nil"/>
              <w:right w:val="nil"/>
            </w:tcBorders>
            <w:tcMar>
              <w:top w:w="0" w:type="dxa"/>
              <w:left w:w="0" w:type="dxa"/>
              <w:bottom w:w="0" w:type="dxa"/>
              <w:right w:w="0" w:type="dxa"/>
            </w:tcMar>
            <w:vAlign w:val="center"/>
          </w:tcPr>
          <w:p w14:paraId="14CBF690" w14:textId="6C43444C" w:rsidR="00767868" w:rsidRPr="0089189A" w:rsidRDefault="00CA13BA" w:rsidP="003A376F">
            <w:pPr>
              <w:spacing w:line="276" w:lineRule="auto"/>
              <w:jc w:val="center"/>
              <w:rPr>
                <w:sz w:val="22"/>
                <w:szCs w:val="22"/>
              </w:rPr>
            </w:pPr>
            <w:r>
              <w:rPr>
                <w:sz w:val="22"/>
                <w:szCs w:val="22"/>
              </w:rPr>
              <w:t>0</w:t>
            </w:r>
            <w:r w:rsidR="00767868" w:rsidRPr="0089189A">
              <w:rPr>
                <w:sz w:val="22"/>
                <w:szCs w:val="22"/>
              </w:rPr>
              <w:t>.006</w:t>
            </w:r>
          </w:p>
        </w:tc>
        <w:tc>
          <w:tcPr>
            <w:tcW w:w="1098" w:type="dxa"/>
            <w:tcBorders>
              <w:top w:val="nil"/>
              <w:left w:val="nil"/>
              <w:bottom w:val="nil"/>
              <w:right w:val="nil"/>
            </w:tcBorders>
            <w:tcMar>
              <w:top w:w="0" w:type="dxa"/>
              <w:left w:w="0" w:type="dxa"/>
              <w:bottom w:w="0" w:type="dxa"/>
              <w:right w:w="0" w:type="dxa"/>
            </w:tcMar>
            <w:vAlign w:val="center"/>
          </w:tcPr>
          <w:p w14:paraId="6FBEA45D" w14:textId="77777777" w:rsidR="00767868" w:rsidRPr="0089189A" w:rsidRDefault="00767868" w:rsidP="003A376F">
            <w:pPr>
              <w:spacing w:line="276" w:lineRule="auto"/>
              <w:jc w:val="center"/>
              <w:rPr>
                <w:sz w:val="22"/>
                <w:szCs w:val="22"/>
              </w:rPr>
            </w:pPr>
            <w:r w:rsidRPr="0089189A">
              <w:rPr>
                <w:sz w:val="22"/>
                <w:szCs w:val="22"/>
              </w:rPr>
              <w:t>1.22</w:t>
            </w:r>
          </w:p>
        </w:tc>
        <w:tc>
          <w:tcPr>
            <w:tcW w:w="1098" w:type="dxa"/>
            <w:gridSpan w:val="2"/>
            <w:tcBorders>
              <w:top w:val="nil"/>
              <w:left w:val="nil"/>
              <w:bottom w:val="nil"/>
              <w:right w:val="nil"/>
            </w:tcBorders>
            <w:tcMar>
              <w:top w:w="0" w:type="dxa"/>
              <w:left w:w="0" w:type="dxa"/>
              <w:bottom w:w="0" w:type="dxa"/>
              <w:right w:w="0" w:type="dxa"/>
            </w:tcMar>
            <w:vAlign w:val="center"/>
          </w:tcPr>
          <w:p w14:paraId="7FB46A82" w14:textId="62958CDD" w:rsidR="00767868" w:rsidRPr="0089189A" w:rsidRDefault="003270EA" w:rsidP="003A376F">
            <w:pPr>
              <w:spacing w:line="276" w:lineRule="auto"/>
              <w:jc w:val="center"/>
              <w:rPr>
                <w:sz w:val="22"/>
                <w:szCs w:val="22"/>
              </w:rPr>
            </w:pPr>
            <w:r>
              <w:rPr>
                <w:sz w:val="22"/>
                <w:szCs w:val="22"/>
              </w:rPr>
              <w:t>.</w:t>
            </w:r>
            <w:r w:rsidR="00767868" w:rsidRPr="0089189A">
              <w:rPr>
                <w:sz w:val="22"/>
                <w:szCs w:val="22"/>
              </w:rPr>
              <w:t>22</w:t>
            </w:r>
          </w:p>
        </w:tc>
        <w:tc>
          <w:tcPr>
            <w:tcW w:w="1098" w:type="dxa"/>
            <w:tcBorders>
              <w:top w:val="nil"/>
              <w:left w:val="nil"/>
              <w:bottom w:val="nil"/>
              <w:right w:val="nil"/>
            </w:tcBorders>
            <w:tcMar>
              <w:top w:w="0" w:type="dxa"/>
              <w:left w:w="0" w:type="dxa"/>
              <w:bottom w:w="0" w:type="dxa"/>
              <w:right w:w="0" w:type="dxa"/>
            </w:tcMar>
            <w:vAlign w:val="center"/>
          </w:tcPr>
          <w:p w14:paraId="4766FEA1" w14:textId="77777777" w:rsidR="00767868" w:rsidRPr="0089189A" w:rsidRDefault="00767868" w:rsidP="003A376F">
            <w:pPr>
              <w:spacing w:line="276" w:lineRule="auto"/>
              <w:jc w:val="center"/>
              <w:rPr>
                <w:sz w:val="22"/>
                <w:szCs w:val="22"/>
              </w:rPr>
            </w:pPr>
            <w:r w:rsidRPr="0089189A">
              <w:rPr>
                <w:sz w:val="22"/>
                <w:szCs w:val="22"/>
              </w:rPr>
              <w:t>.00</w:t>
            </w:r>
          </w:p>
        </w:tc>
        <w:tc>
          <w:tcPr>
            <w:tcW w:w="1098" w:type="dxa"/>
            <w:gridSpan w:val="2"/>
            <w:tcBorders>
              <w:top w:val="nil"/>
              <w:left w:val="nil"/>
              <w:bottom w:val="nil"/>
              <w:right w:val="nil"/>
            </w:tcBorders>
            <w:tcMar>
              <w:top w:w="0" w:type="dxa"/>
              <w:left w:w="0" w:type="dxa"/>
              <w:bottom w:w="0" w:type="dxa"/>
              <w:right w:w="0" w:type="dxa"/>
            </w:tcMar>
            <w:vAlign w:val="center"/>
          </w:tcPr>
          <w:p w14:paraId="554334A3" w14:textId="77777777" w:rsidR="00767868" w:rsidRPr="0089189A" w:rsidRDefault="00767868" w:rsidP="003A376F">
            <w:pPr>
              <w:spacing w:line="276" w:lineRule="auto"/>
              <w:jc w:val="center"/>
              <w:rPr>
                <w:sz w:val="22"/>
                <w:szCs w:val="22"/>
              </w:rPr>
            </w:pPr>
          </w:p>
        </w:tc>
      </w:tr>
      <w:tr w:rsidR="00767868" w14:paraId="7F816111" w14:textId="77777777" w:rsidTr="003A376F">
        <w:tc>
          <w:tcPr>
            <w:tcW w:w="3690" w:type="dxa"/>
            <w:gridSpan w:val="3"/>
            <w:tcBorders>
              <w:top w:val="nil"/>
              <w:left w:val="nil"/>
              <w:bottom w:val="nil"/>
              <w:right w:val="nil"/>
            </w:tcBorders>
            <w:tcMar>
              <w:top w:w="0" w:type="dxa"/>
              <w:left w:w="0" w:type="dxa"/>
              <w:bottom w:w="0" w:type="dxa"/>
              <w:right w:w="0" w:type="dxa"/>
            </w:tcMar>
          </w:tcPr>
          <w:p w14:paraId="5DE38BE2" w14:textId="77777777" w:rsidR="00767868" w:rsidRPr="0089189A" w:rsidRDefault="00767868" w:rsidP="003A376F">
            <w:pPr>
              <w:spacing w:line="276" w:lineRule="auto"/>
              <w:rPr>
                <w:b/>
                <w:sz w:val="22"/>
                <w:szCs w:val="22"/>
              </w:rPr>
            </w:pPr>
            <w:r w:rsidRPr="0089189A">
              <w:rPr>
                <w:b/>
                <w:sz w:val="22"/>
                <w:szCs w:val="22"/>
              </w:rPr>
              <w:t>Emotion Category</w:t>
            </w:r>
          </w:p>
        </w:tc>
        <w:tc>
          <w:tcPr>
            <w:tcW w:w="1098" w:type="dxa"/>
            <w:gridSpan w:val="2"/>
            <w:tcBorders>
              <w:top w:val="nil"/>
              <w:left w:val="nil"/>
              <w:bottom w:val="nil"/>
              <w:right w:val="nil"/>
            </w:tcBorders>
            <w:tcMar>
              <w:top w:w="0" w:type="dxa"/>
              <w:left w:w="0" w:type="dxa"/>
              <w:bottom w:w="0" w:type="dxa"/>
              <w:right w:w="0" w:type="dxa"/>
            </w:tcMar>
            <w:vAlign w:val="center"/>
          </w:tcPr>
          <w:p w14:paraId="7D7A3D9B" w14:textId="6BA011BD" w:rsidR="00767868" w:rsidRPr="0089189A" w:rsidRDefault="00767868" w:rsidP="003A376F">
            <w:pPr>
              <w:spacing w:line="276" w:lineRule="auto"/>
              <w:jc w:val="center"/>
              <w:rPr>
                <w:sz w:val="22"/>
                <w:szCs w:val="22"/>
              </w:rPr>
            </w:pPr>
            <w:r w:rsidRPr="0089189A">
              <w:rPr>
                <w:sz w:val="22"/>
                <w:szCs w:val="22"/>
              </w:rPr>
              <w:t>-</w:t>
            </w:r>
            <w:r w:rsidR="00CA13BA">
              <w:rPr>
                <w:sz w:val="22"/>
                <w:szCs w:val="22"/>
              </w:rPr>
              <w:t>0</w:t>
            </w:r>
            <w:r w:rsidRPr="0089189A">
              <w:rPr>
                <w:sz w:val="22"/>
                <w:szCs w:val="22"/>
              </w:rPr>
              <w:t>.02</w:t>
            </w:r>
          </w:p>
        </w:tc>
        <w:tc>
          <w:tcPr>
            <w:tcW w:w="1098" w:type="dxa"/>
            <w:tcBorders>
              <w:top w:val="nil"/>
              <w:left w:val="nil"/>
              <w:bottom w:val="nil"/>
              <w:right w:val="nil"/>
            </w:tcBorders>
            <w:tcMar>
              <w:top w:w="0" w:type="dxa"/>
              <w:left w:w="0" w:type="dxa"/>
              <w:bottom w:w="0" w:type="dxa"/>
              <w:right w:w="0" w:type="dxa"/>
            </w:tcMar>
            <w:vAlign w:val="center"/>
          </w:tcPr>
          <w:p w14:paraId="559A61B6" w14:textId="77777777" w:rsidR="00767868" w:rsidRPr="0089189A" w:rsidRDefault="00767868" w:rsidP="003A376F">
            <w:pPr>
              <w:spacing w:line="276" w:lineRule="auto"/>
              <w:jc w:val="center"/>
              <w:rPr>
                <w:sz w:val="22"/>
                <w:szCs w:val="22"/>
              </w:rPr>
            </w:pPr>
            <w:r w:rsidRPr="0089189A">
              <w:rPr>
                <w:sz w:val="22"/>
                <w:szCs w:val="22"/>
              </w:rPr>
              <w:t>-1.31</w:t>
            </w:r>
          </w:p>
        </w:tc>
        <w:tc>
          <w:tcPr>
            <w:tcW w:w="1098" w:type="dxa"/>
            <w:gridSpan w:val="2"/>
            <w:tcBorders>
              <w:top w:val="nil"/>
              <w:left w:val="nil"/>
              <w:bottom w:val="nil"/>
              <w:right w:val="nil"/>
            </w:tcBorders>
            <w:tcMar>
              <w:top w:w="0" w:type="dxa"/>
              <w:left w:w="0" w:type="dxa"/>
              <w:bottom w:w="0" w:type="dxa"/>
              <w:right w:w="0" w:type="dxa"/>
            </w:tcMar>
            <w:vAlign w:val="center"/>
          </w:tcPr>
          <w:p w14:paraId="1EA36D71" w14:textId="77777777" w:rsidR="00767868" w:rsidRPr="0089189A" w:rsidRDefault="00767868" w:rsidP="003A376F">
            <w:pPr>
              <w:spacing w:line="276" w:lineRule="auto"/>
              <w:jc w:val="center"/>
              <w:rPr>
                <w:sz w:val="22"/>
                <w:szCs w:val="22"/>
              </w:rPr>
            </w:pPr>
            <w:r w:rsidRPr="0089189A">
              <w:rPr>
                <w:sz w:val="22"/>
                <w:szCs w:val="22"/>
              </w:rPr>
              <w:t>.19</w:t>
            </w:r>
          </w:p>
        </w:tc>
        <w:tc>
          <w:tcPr>
            <w:tcW w:w="1098" w:type="dxa"/>
            <w:tcBorders>
              <w:top w:val="nil"/>
              <w:left w:val="nil"/>
              <w:bottom w:val="nil"/>
              <w:right w:val="nil"/>
            </w:tcBorders>
            <w:tcMar>
              <w:top w:w="0" w:type="dxa"/>
              <w:left w:w="0" w:type="dxa"/>
              <w:bottom w:w="0" w:type="dxa"/>
              <w:right w:w="0" w:type="dxa"/>
            </w:tcMar>
            <w:vAlign w:val="center"/>
          </w:tcPr>
          <w:p w14:paraId="7EAA5838" w14:textId="77777777" w:rsidR="00767868" w:rsidRPr="0089189A" w:rsidRDefault="00767868" w:rsidP="003A376F">
            <w:pPr>
              <w:spacing w:line="276" w:lineRule="auto"/>
              <w:jc w:val="center"/>
              <w:rPr>
                <w:sz w:val="22"/>
                <w:szCs w:val="22"/>
              </w:rPr>
            </w:pPr>
            <w:r w:rsidRPr="0089189A">
              <w:rPr>
                <w:sz w:val="22"/>
                <w:szCs w:val="22"/>
              </w:rPr>
              <w:t>.00</w:t>
            </w:r>
          </w:p>
        </w:tc>
        <w:tc>
          <w:tcPr>
            <w:tcW w:w="1098" w:type="dxa"/>
            <w:gridSpan w:val="2"/>
            <w:tcBorders>
              <w:top w:val="nil"/>
              <w:left w:val="nil"/>
              <w:bottom w:val="nil"/>
              <w:right w:val="nil"/>
            </w:tcBorders>
            <w:tcMar>
              <w:top w:w="0" w:type="dxa"/>
              <w:left w:w="0" w:type="dxa"/>
              <w:bottom w:w="0" w:type="dxa"/>
              <w:right w:w="0" w:type="dxa"/>
            </w:tcMar>
            <w:vAlign w:val="center"/>
          </w:tcPr>
          <w:p w14:paraId="68076A2E" w14:textId="77777777" w:rsidR="00767868" w:rsidRPr="0089189A" w:rsidRDefault="00767868" w:rsidP="003A376F">
            <w:pPr>
              <w:spacing w:line="276" w:lineRule="auto"/>
              <w:jc w:val="center"/>
              <w:rPr>
                <w:sz w:val="22"/>
                <w:szCs w:val="22"/>
              </w:rPr>
            </w:pPr>
          </w:p>
        </w:tc>
      </w:tr>
      <w:tr w:rsidR="00767868" w14:paraId="4E892499" w14:textId="77777777" w:rsidTr="003A376F">
        <w:tc>
          <w:tcPr>
            <w:tcW w:w="3690" w:type="dxa"/>
            <w:gridSpan w:val="3"/>
            <w:tcBorders>
              <w:top w:val="nil"/>
              <w:left w:val="nil"/>
              <w:bottom w:val="nil"/>
              <w:right w:val="nil"/>
            </w:tcBorders>
            <w:shd w:val="clear" w:color="auto" w:fill="D9D9D9" w:themeFill="background1" w:themeFillShade="D9"/>
            <w:tcMar>
              <w:top w:w="0" w:type="dxa"/>
              <w:left w:w="0" w:type="dxa"/>
              <w:bottom w:w="0" w:type="dxa"/>
              <w:right w:w="0" w:type="dxa"/>
            </w:tcMar>
          </w:tcPr>
          <w:p w14:paraId="2175BAC5" w14:textId="5C0D17D5" w:rsidR="00767868" w:rsidRPr="0089189A" w:rsidRDefault="00767868" w:rsidP="003A376F">
            <w:pPr>
              <w:spacing w:line="276" w:lineRule="auto"/>
              <w:rPr>
                <w:b/>
                <w:i/>
              </w:rPr>
            </w:pPr>
            <w:r w:rsidRPr="0089189A">
              <w:rPr>
                <w:b/>
                <w:i/>
              </w:rPr>
              <w:t>6</w:t>
            </w:r>
            <w:r>
              <w:rPr>
                <w:b/>
                <w:i/>
              </w:rPr>
              <w:t>-</w:t>
            </w:r>
            <w:r w:rsidRPr="0089189A">
              <w:rPr>
                <w:b/>
                <w:i/>
              </w:rPr>
              <w:t>year-olds</w:t>
            </w:r>
          </w:p>
        </w:tc>
        <w:tc>
          <w:tcPr>
            <w:tcW w:w="1098" w:type="dxa"/>
            <w:gridSpan w:val="2"/>
            <w:tcBorders>
              <w:top w:val="nil"/>
              <w:left w:val="nil"/>
              <w:bottom w:val="nil"/>
              <w:right w:val="nil"/>
            </w:tcBorders>
            <w:shd w:val="clear" w:color="auto" w:fill="D9D9D9" w:themeFill="background1" w:themeFillShade="D9"/>
            <w:tcMar>
              <w:top w:w="0" w:type="dxa"/>
              <w:left w:w="0" w:type="dxa"/>
              <w:bottom w:w="0" w:type="dxa"/>
              <w:right w:w="0" w:type="dxa"/>
            </w:tcMar>
            <w:vAlign w:val="center"/>
          </w:tcPr>
          <w:p w14:paraId="3C8AD921" w14:textId="77777777" w:rsidR="00767868" w:rsidRPr="0089189A" w:rsidRDefault="00767868" w:rsidP="003A376F">
            <w:pPr>
              <w:spacing w:line="276" w:lineRule="auto"/>
              <w:jc w:val="center"/>
            </w:pPr>
          </w:p>
        </w:tc>
        <w:tc>
          <w:tcPr>
            <w:tcW w:w="1098" w:type="dxa"/>
            <w:tcBorders>
              <w:top w:val="nil"/>
              <w:left w:val="nil"/>
              <w:bottom w:val="nil"/>
              <w:right w:val="nil"/>
            </w:tcBorders>
            <w:shd w:val="clear" w:color="auto" w:fill="D9D9D9" w:themeFill="background1" w:themeFillShade="D9"/>
            <w:tcMar>
              <w:top w:w="0" w:type="dxa"/>
              <w:left w:w="0" w:type="dxa"/>
              <w:bottom w:w="0" w:type="dxa"/>
              <w:right w:w="0" w:type="dxa"/>
            </w:tcMar>
            <w:vAlign w:val="center"/>
          </w:tcPr>
          <w:p w14:paraId="35B89E5B" w14:textId="77777777" w:rsidR="00767868" w:rsidRPr="0089189A" w:rsidRDefault="00767868" w:rsidP="003A376F">
            <w:pPr>
              <w:spacing w:line="276" w:lineRule="auto"/>
              <w:jc w:val="center"/>
            </w:pPr>
          </w:p>
        </w:tc>
        <w:tc>
          <w:tcPr>
            <w:tcW w:w="1098" w:type="dxa"/>
            <w:gridSpan w:val="2"/>
            <w:tcBorders>
              <w:top w:val="nil"/>
              <w:left w:val="nil"/>
              <w:bottom w:val="nil"/>
              <w:right w:val="nil"/>
            </w:tcBorders>
            <w:shd w:val="clear" w:color="auto" w:fill="D9D9D9" w:themeFill="background1" w:themeFillShade="D9"/>
            <w:tcMar>
              <w:top w:w="0" w:type="dxa"/>
              <w:left w:w="0" w:type="dxa"/>
              <w:bottom w:w="0" w:type="dxa"/>
              <w:right w:w="0" w:type="dxa"/>
            </w:tcMar>
            <w:vAlign w:val="center"/>
          </w:tcPr>
          <w:p w14:paraId="069FDAF6" w14:textId="77777777" w:rsidR="00767868" w:rsidRPr="0089189A" w:rsidRDefault="00767868" w:rsidP="003A376F">
            <w:pPr>
              <w:spacing w:line="276" w:lineRule="auto"/>
              <w:jc w:val="center"/>
            </w:pPr>
          </w:p>
        </w:tc>
        <w:tc>
          <w:tcPr>
            <w:tcW w:w="1098" w:type="dxa"/>
            <w:tcBorders>
              <w:top w:val="nil"/>
              <w:left w:val="nil"/>
              <w:bottom w:val="nil"/>
              <w:right w:val="nil"/>
            </w:tcBorders>
            <w:shd w:val="clear" w:color="auto" w:fill="D9D9D9" w:themeFill="background1" w:themeFillShade="D9"/>
            <w:tcMar>
              <w:top w:w="0" w:type="dxa"/>
              <w:left w:w="0" w:type="dxa"/>
              <w:bottom w:w="0" w:type="dxa"/>
              <w:right w:w="0" w:type="dxa"/>
            </w:tcMar>
            <w:vAlign w:val="center"/>
          </w:tcPr>
          <w:p w14:paraId="3D9FB0EF" w14:textId="77777777" w:rsidR="00767868" w:rsidRPr="0089189A" w:rsidRDefault="00767868" w:rsidP="003A376F">
            <w:pPr>
              <w:spacing w:line="276" w:lineRule="auto"/>
              <w:jc w:val="center"/>
            </w:pPr>
          </w:p>
        </w:tc>
        <w:tc>
          <w:tcPr>
            <w:tcW w:w="1098" w:type="dxa"/>
            <w:gridSpan w:val="2"/>
            <w:tcBorders>
              <w:top w:val="nil"/>
              <w:left w:val="nil"/>
              <w:bottom w:val="nil"/>
              <w:right w:val="nil"/>
            </w:tcBorders>
            <w:shd w:val="clear" w:color="auto" w:fill="D9D9D9" w:themeFill="background1" w:themeFillShade="D9"/>
            <w:tcMar>
              <w:top w:w="0" w:type="dxa"/>
              <w:left w:w="0" w:type="dxa"/>
              <w:bottom w:w="0" w:type="dxa"/>
              <w:right w:w="0" w:type="dxa"/>
            </w:tcMar>
            <w:vAlign w:val="center"/>
          </w:tcPr>
          <w:p w14:paraId="3253A90D" w14:textId="77777777" w:rsidR="00767868" w:rsidRPr="0089189A" w:rsidRDefault="00767868" w:rsidP="003A376F">
            <w:pPr>
              <w:spacing w:line="276" w:lineRule="auto"/>
              <w:jc w:val="center"/>
            </w:pPr>
            <w:r w:rsidRPr="0089189A">
              <w:t>.57</w:t>
            </w:r>
          </w:p>
        </w:tc>
      </w:tr>
      <w:tr w:rsidR="00767868" w14:paraId="1C74862D" w14:textId="77777777" w:rsidTr="003A376F">
        <w:tc>
          <w:tcPr>
            <w:tcW w:w="3690" w:type="dxa"/>
            <w:gridSpan w:val="3"/>
            <w:tcBorders>
              <w:top w:val="nil"/>
              <w:left w:val="nil"/>
              <w:bottom w:val="nil"/>
              <w:right w:val="nil"/>
            </w:tcBorders>
            <w:shd w:val="clear" w:color="auto" w:fill="D9D9D9" w:themeFill="background1" w:themeFillShade="D9"/>
            <w:tcMar>
              <w:top w:w="0" w:type="dxa"/>
              <w:left w:w="0" w:type="dxa"/>
              <w:bottom w:w="0" w:type="dxa"/>
              <w:right w:w="0" w:type="dxa"/>
            </w:tcMar>
          </w:tcPr>
          <w:p w14:paraId="7E4DE95B" w14:textId="77777777" w:rsidR="00767868" w:rsidRPr="0089189A" w:rsidRDefault="00767868" w:rsidP="003A376F">
            <w:pPr>
              <w:spacing w:line="276" w:lineRule="auto"/>
              <w:rPr>
                <w:b/>
                <w:sz w:val="22"/>
                <w:szCs w:val="22"/>
              </w:rPr>
            </w:pPr>
            <w:r w:rsidRPr="0089189A">
              <w:rPr>
                <w:b/>
                <w:sz w:val="22"/>
                <w:szCs w:val="22"/>
              </w:rPr>
              <w:t>Positivity</w:t>
            </w:r>
          </w:p>
        </w:tc>
        <w:tc>
          <w:tcPr>
            <w:tcW w:w="1098" w:type="dxa"/>
            <w:gridSpan w:val="2"/>
            <w:tcBorders>
              <w:top w:val="nil"/>
              <w:left w:val="nil"/>
              <w:bottom w:val="nil"/>
              <w:right w:val="nil"/>
            </w:tcBorders>
            <w:shd w:val="clear" w:color="auto" w:fill="D9D9D9" w:themeFill="background1" w:themeFillShade="D9"/>
            <w:tcMar>
              <w:top w:w="0" w:type="dxa"/>
              <w:left w:w="0" w:type="dxa"/>
              <w:bottom w:w="0" w:type="dxa"/>
              <w:right w:w="0" w:type="dxa"/>
            </w:tcMar>
            <w:vAlign w:val="center"/>
          </w:tcPr>
          <w:p w14:paraId="0DFE37DB" w14:textId="76D582DB" w:rsidR="00767868" w:rsidRPr="0089189A" w:rsidRDefault="00767868" w:rsidP="003A376F">
            <w:pPr>
              <w:spacing w:line="276" w:lineRule="auto"/>
              <w:jc w:val="center"/>
              <w:rPr>
                <w:sz w:val="22"/>
                <w:szCs w:val="22"/>
              </w:rPr>
            </w:pPr>
            <w:r w:rsidRPr="0089189A">
              <w:rPr>
                <w:sz w:val="22"/>
                <w:szCs w:val="22"/>
              </w:rPr>
              <w:t>-</w:t>
            </w:r>
            <w:r w:rsidR="00CA13BA">
              <w:rPr>
                <w:sz w:val="22"/>
                <w:szCs w:val="22"/>
              </w:rPr>
              <w:t>0</w:t>
            </w:r>
            <w:r w:rsidRPr="0089189A">
              <w:rPr>
                <w:sz w:val="22"/>
                <w:szCs w:val="22"/>
              </w:rPr>
              <w:t>.01</w:t>
            </w:r>
          </w:p>
        </w:tc>
        <w:tc>
          <w:tcPr>
            <w:tcW w:w="1098" w:type="dxa"/>
            <w:tcBorders>
              <w:top w:val="nil"/>
              <w:left w:val="nil"/>
              <w:bottom w:val="nil"/>
              <w:right w:val="nil"/>
            </w:tcBorders>
            <w:shd w:val="clear" w:color="auto" w:fill="D9D9D9" w:themeFill="background1" w:themeFillShade="D9"/>
            <w:tcMar>
              <w:top w:w="0" w:type="dxa"/>
              <w:left w:w="0" w:type="dxa"/>
              <w:bottom w:w="0" w:type="dxa"/>
              <w:right w:w="0" w:type="dxa"/>
            </w:tcMar>
            <w:vAlign w:val="center"/>
          </w:tcPr>
          <w:p w14:paraId="6CB18055" w14:textId="77777777" w:rsidR="00767868" w:rsidRPr="0089189A" w:rsidRDefault="00767868" w:rsidP="003A376F">
            <w:pPr>
              <w:spacing w:line="276" w:lineRule="auto"/>
              <w:jc w:val="center"/>
              <w:rPr>
                <w:sz w:val="22"/>
                <w:szCs w:val="22"/>
              </w:rPr>
            </w:pPr>
            <w:r w:rsidRPr="0089189A">
              <w:rPr>
                <w:sz w:val="22"/>
                <w:szCs w:val="22"/>
              </w:rPr>
              <w:t>-1.27</w:t>
            </w:r>
          </w:p>
        </w:tc>
        <w:tc>
          <w:tcPr>
            <w:tcW w:w="1098" w:type="dxa"/>
            <w:gridSpan w:val="2"/>
            <w:tcBorders>
              <w:top w:val="nil"/>
              <w:left w:val="nil"/>
              <w:bottom w:val="nil"/>
              <w:right w:val="nil"/>
            </w:tcBorders>
            <w:shd w:val="clear" w:color="auto" w:fill="D9D9D9" w:themeFill="background1" w:themeFillShade="D9"/>
            <w:tcMar>
              <w:top w:w="0" w:type="dxa"/>
              <w:left w:w="0" w:type="dxa"/>
              <w:bottom w:w="0" w:type="dxa"/>
              <w:right w:w="0" w:type="dxa"/>
            </w:tcMar>
            <w:vAlign w:val="center"/>
          </w:tcPr>
          <w:p w14:paraId="70952A6C" w14:textId="77777777" w:rsidR="00767868" w:rsidRPr="0089189A" w:rsidRDefault="00767868" w:rsidP="003A376F">
            <w:pPr>
              <w:spacing w:line="276" w:lineRule="auto"/>
              <w:jc w:val="center"/>
              <w:rPr>
                <w:sz w:val="22"/>
                <w:szCs w:val="22"/>
              </w:rPr>
            </w:pPr>
            <w:r w:rsidRPr="0089189A">
              <w:rPr>
                <w:sz w:val="22"/>
                <w:szCs w:val="22"/>
              </w:rPr>
              <w:t>.21</w:t>
            </w:r>
          </w:p>
        </w:tc>
        <w:tc>
          <w:tcPr>
            <w:tcW w:w="1098" w:type="dxa"/>
            <w:tcBorders>
              <w:top w:val="nil"/>
              <w:left w:val="nil"/>
              <w:bottom w:val="nil"/>
              <w:right w:val="nil"/>
            </w:tcBorders>
            <w:shd w:val="clear" w:color="auto" w:fill="D9D9D9" w:themeFill="background1" w:themeFillShade="D9"/>
            <w:tcMar>
              <w:top w:w="0" w:type="dxa"/>
              <w:left w:w="0" w:type="dxa"/>
              <w:bottom w:w="0" w:type="dxa"/>
              <w:right w:w="0" w:type="dxa"/>
            </w:tcMar>
            <w:vAlign w:val="center"/>
          </w:tcPr>
          <w:p w14:paraId="258960A8" w14:textId="77777777" w:rsidR="00767868" w:rsidRPr="0089189A" w:rsidRDefault="00767868" w:rsidP="003A376F">
            <w:pPr>
              <w:spacing w:line="276" w:lineRule="auto"/>
              <w:jc w:val="center"/>
              <w:rPr>
                <w:sz w:val="22"/>
                <w:szCs w:val="22"/>
              </w:rPr>
            </w:pPr>
            <w:r w:rsidRPr="0089189A">
              <w:rPr>
                <w:sz w:val="22"/>
                <w:szCs w:val="22"/>
              </w:rPr>
              <w:t>.00</w:t>
            </w:r>
          </w:p>
        </w:tc>
        <w:tc>
          <w:tcPr>
            <w:tcW w:w="1098" w:type="dxa"/>
            <w:gridSpan w:val="2"/>
            <w:tcBorders>
              <w:top w:val="nil"/>
              <w:left w:val="nil"/>
              <w:bottom w:val="nil"/>
              <w:right w:val="nil"/>
            </w:tcBorders>
            <w:shd w:val="clear" w:color="auto" w:fill="D9D9D9" w:themeFill="background1" w:themeFillShade="D9"/>
            <w:tcMar>
              <w:top w:w="0" w:type="dxa"/>
              <w:left w:w="0" w:type="dxa"/>
              <w:bottom w:w="0" w:type="dxa"/>
              <w:right w:w="0" w:type="dxa"/>
            </w:tcMar>
            <w:vAlign w:val="center"/>
          </w:tcPr>
          <w:p w14:paraId="224DC468" w14:textId="77777777" w:rsidR="00767868" w:rsidRPr="0089189A" w:rsidRDefault="00767868" w:rsidP="003A376F">
            <w:pPr>
              <w:spacing w:line="276" w:lineRule="auto"/>
              <w:jc w:val="center"/>
              <w:rPr>
                <w:sz w:val="22"/>
                <w:szCs w:val="22"/>
              </w:rPr>
            </w:pPr>
          </w:p>
        </w:tc>
      </w:tr>
      <w:tr w:rsidR="00767868" w14:paraId="396F33AC" w14:textId="77777777" w:rsidTr="003A376F">
        <w:tc>
          <w:tcPr>
            <w:tcW w:w="3690" w:type="dxa"/>
            <w:gridSpan w:val="3"/>
            <w:tcBorders>
              <w:top w:val="nil"/>
              <w:left w:val="nil"/>
              <w:bottom w:val="nil"/>
              <w:right w:val="nil"/>
            </w:tcBorders>
            <w:shd w:val="clear" w:color="auto" w:fill="D9D9D9" w:themeFill="background1" w:themeFillShade="D9"/>
            <w:tcMar>
              <w:top w:w="0" w:type="dxa"/>
              <w:left w:w="0" w:type="dxa"/>
              <w:bottom w:w="0" w:type="dxa"/>
              <w:right w:w="0" w:type="dxa"/>
            </w:tcMar>
          </w:tcPr>
          <w:p w14:paraId="3D4C2F42" w14:textId="77777777" w:rsidR="00767868" w:rsidRPr="0089189A" w:rsidRDefault="00767868" w:rsidP="003A376F">
            <w:pPr>
              <w:spacing w:line="276" w:lineRule="auto"/>
              <w:rPr>
                <w:b/>
                <w:sz w:val="22"/>
                <w:szCs w:val="22"/>
              </w:rPr>
            </w:pPr>
            <w:r w:rsidRPr="0089189A">
              <w:rPr>
                <w:b/>
                <w:sz w:val="22"/>
                <w:szCs w:val="22"/>
              </w:rPr>
              <w:t>Negativity***</w:t>
            </w:r>
          </w:p>
        </w:tc>
        <w:tc>
          <w:tcPr>
            <w:tcW w:w="1098" w:type="dxa"/>
            <w:gridSpan w:val="2"/>
            <w:tcBorders>
              <w:top w:val="nil"/>
              <w:left w:val="nil"/>
              <w:bottom w:val="nil"/>
              <w:right w:val="nil"/>
            </w:tcBorders>
            <w:shd w:val="clear" w:color="auto" w:fill="D9D9D9" w:themeFill="background1" w:themeFillShade="D9"/>
            <w:tcMar>
              <w:top w:w="0" w:type="dxa"/>
              <w:left w:w="0" w:type="dxa"/>
              <w:bottom w:w="0" w:type="dxa"/>
              <w:right w:w="0" w:type="dxa"/>
            </w:tcMar>
            <w:vAlign w:val="center"/>
          </w:tcPr>
          <w:p w14:paraId="2EBDD8AF" w14:textId="780A0DDB" w:rsidR="00767868" w:rsidRPr="0089189A" w:rsidRDefault="00CA13BA" w:rsidP="003A376F">
            <w:pPr>
              <w:spacing w:line="276" w:lineRule="auto"/>
              <w:jc w:val="center"/>
              <w:rPr>
                <w:sz w:val="22"/>
                <w:szCs w:val="22"/>
              </w:rPr>
            </w:pPr>
            <w:r>
              <w:rPr>
                <w:sz w:val="22"/>
                <w:szCs w:val="22"/>
              </w:rPr>
              <w:t>0</w:t>
            </w:r>
            <w:r w:rsidR="00767868" w:rsidRPr="0089189A">
              <w:rPr>
                <w:sz w:val="22"/>
                <w:szCs w:val="22"/>
              </w:rPr>
              <w:t>.09</w:t>
            </w:r>
          </w:p>
        </w:tc>
        <w:tc>
          <w:tcPr>
            <w:tcW w:w="1098" w:type="dxa"/>
            <w:tcBorders>
              <w:top w:val="nil"/>
              <w:left w:val="nil"/>
              <w:bottom w:val="nil"/>
              <w:right w:val="nil"/>
            </w:tcBorders>
            <w:shd w:val="clear" w:color="auto" w:fill="D9D9D9" w:themeFill="background1" w:themeFillShade="D9"/>
            <w:tcMar>
              <w:top w:w="0" w:type="dxa"/>
              <w:left w:w="0" w:type="dxa"/>
              <w:bottom w:w="0" w:type="dxa"/>
              <w:right w:w="0" w:type="dxa"/>
            </w:tcMar>
            <w:vAlign w:val="center"/>
          </w:tcPr>
          <w:p w14:paraId="442E8605" w14:textId="77777777" w:rsidR="00767868" w:rsidRPr="0089189A" w:rsidRDefault="00767868" w:rsidP="003A376F">
            <w:pPr>
              <w:spacing w:line="276" w:lineRule="auto"/>
              <w:jc w:val="center"/>
              <w:rPr>
                <w:sz w:val="22"/>
                <w:szCs w:val="22"/>
              </w:rPr>
            </w:pPr>
            <w:r w:rsidRPr="0089189A">
              <w:rPr>
                <w:sz w:val="22"/>
                <w:szCs w:val="22"/>
              </w:rPr>
              <w:t>13.87</w:t>
            </w:r>
          </w:p>
        </w:tc>
        <w:tc>
          <w:tcPr>
            <w:tcW w:w="1098" w:type="dxa"/>
            <w:gridSpan w:val="2"/>
            <w:tcBorders>
              <w:top w:val="nil"/>
              <w:left w:val="nil"/>
              <w:bottom w:val="nil"/>
              <w:right w:val="nil"/>
            </w:tcBorders>
            <w:shd w:val="clear" w:color="auto" w:fill="D9D9D9" w:themeFill="background1" w:themeFillShade="D9"/>
            <w:tcMar>
              <w:top w:w="0" w:type="dxa"/>
              <w:left w:w="0" w:type="dxa"/>
              <w:bottom w:w="0" w:type="dxa"/>
              <w:right w:w="0" w:type="dxa"/>
            </w:tcMar>
            <w:vAlign w:val="center"/>
          </w:tcPr>
          <w:p w14:paraId="47D83C7E" w14:textId="77777777" w:rsidR="00767868" w:rsidRPr="0089189A" w:rsidRDefault="00767868" w:rsidP="003A376F">
            <w:pPr>
              <w:spacing w:line="276" w:lineRule="auto"/>
              <w:jc w:val="center"/>
              <w:rPr>
                <w:sz w:val="22"/>
                <w:szCs w:val="22"/>
              </w:rPr>
            </w:pPr>
            <w:r w:rsidRPr="0089189A">
              <w:rPr>
                <w:sz w:val="22"/>
                <w:szCs w:val="22"/>
              </w:rPr>
              <w:t>&lt;.001</w:t>
            </w:r>
          </w:p>
        </w:tc>
        <w:tc>
          <w:tcPr>
            <w:tcW w:w="1098" w:type="dxa"/>
            <w:tcBorders>
              <w:top w:val="nil"/>
              <w:left w:val="nil"/>
              <w:bottom w:val="nil"/>
              <w:right w:val="nil"/>
            </w:tcBorders>
            <w:shd w:val="clear" w:color="auto" w:fill="D9D9D9" w:themeFill="background1" w:themeFillShade="D9"/>
            <w:tcMar>
              <w:top w:w="0" w:type="dxa"/>
              <w:left w:w="0" w:type="dxa"/>
              <w:bottom w:w="0" w:type="dxa"/>
              <w:right w:w="0" w:type="dxa"/>
            </w:tcMar>
            <w:vAlign w:val="center"/>
          </w:tcPr>
          <w:p w14:paraId="4D957CF9" w14:textId="77777777" w:rsidR="00767868" w:rsidRPr="0089189A" w:rsidRDefault="00767868" w:rsidP="003A376F">
            <w:pPr>
              <w:spacing w:line="276" w:lineRule="auto"/>
              <w:jc w:val="center"/>
              <w:rPr>
                <w:sz w:val="22"/>
                <w:szCs w:val="22"/>
              </w:rPr>
            </w:pPr>
            <w:r w:rsidRPr="0089189A">
              <w:rPr>
                <w:sz w:val="22"/>
                <w:szCs w:val="22"/>
              </w:rPr>
              <w:t>.27</w:t>
            </w:r>
          </w:p>
        </w:tc>
        <w:tc>
          <w:tcPr>
            <w:tcW w:w="1098" w:type="dxa"/>
            <w:gridSpan w:val="2"/>
            <w:tcBorders>
              <w:top w:val="nil"/>
              <w:left w:val="nil"/>
              <w:bottom w:val="nil"/>
              <w:right w:val="nil"/>
            </w:tcBorders>
            <w:shd w:val="clear" w:color="auto" w:fill="D9D9D9" w:themeFill="background1" w:themeFillShade="D9"/>
            <w:tcMar>
              <w:top w:w="0" w:type="dxa"/>
              <w:left w:w="0" w:type="dxa"/>
              <w:bottom w:w="0" w:type="dxa"/>
              <w:right w:w="0" w:type="dxa"/>
            </w:tcMar>
            <w:vAlign w:val="center"/>
          </w:tcPr>
          <w:p w14:paraId="7AE83611" w14:textId="77777777" w:rsidR="00767868" w:rsidRPr="0089189A" w:rsidRDefault="00767868" w:rsidP="003A376F">
            <w:pPr>
              <w:spacing w:line="276" w:lineRule="auto"/>
              <w:jc w:val="center"/>
              <w:rPr>
                <w:sz w:val="22"/>
                <w:szCs w:val="22"/>
              </w:rPr>
            </w:pPr>
          </w:p>
        </w:tc>
      </w:tr>
      <w:tr w:rsidR="00767868" w14:paraId="7EDD17EB" w14:textId="77777777" w:rsidTr="003A376F">
        <w:tc>
          <w:tcPr>
            <w:tcW w:w="3690" w:type="dxa"/>
            <w:gridSpan w:val="3"/>
            <w:tcBorders>
              <w:top w:val="nil"/>
              <w:left w:val="nil"/>
              <w:bottom w:val="nil"/>
              <w:right w:val="nil"/>
            </w:tcBorders>
            <w:shd w:val="clear" w:color="auto" w:fill="D9D9D9" w:themeFill="background1" w:themeFillShade="D9"/>
            <w:tcMar>
              <w:top w:w="0" w:type="dxa"/>
              <w:left w:w="0" w:type="dxa"/>
              <w:bottom w:w="0" w:type="dxa"/>
              <w:right w:w="0" w:type="dxa"/>
            </w:tcMar>
          </w:tcPr>
          <w:p w14:paraId="7A1E0CF2" w14:textId="77777777" w:rsidR="00767868" w:rsidRPr="0089189A" w:rsidRDefault="00767868" w:rsidP="003A376F">
            <w:pPr>
              <w:spacing w:line="276" w:lineRule="auto"/>
              <w:rPr>
                <w:b/>
                <w:sz w:val="22"/>
                <w:szCs w:val="22"/>
              </w:rPr>
            </w:pPr>
            <w:r w:rsidRPr="0089189A">
              <w:rPr>
                <w:b/>
                <w:sz w:val="22"/>
                <w:szCs w:val="22"/>
              </w:rPr>
              <w:t>Arousal</w:t>
            </w:r>
          </w:p>
        </w:tc>
        <w:tc>
          <w:tcPr>
            <w:tcW w:w="1098" w:type="dxa"/>
            <w:gridSpan w:val="2"/>
            <w:tcBorders>
              <w:top w:val="nil"/>
              <w:left w:val="nil"/>
              <w:bottom w:val="nil"/>
              <w:right w:val="nil"/>
            </w:tcBorders>
            <w:shd w:val="clear" w:color="auto" w:fill="D9D9D9" w:themeFill="background1" w:themeFillShade="D9"/>
            <w:tcMar>
              <w:top w:w="0" w:type="dxa"/>
              <w:left w:w="0" w:type="dxa"/>
              <w:bottom w:w="0" w:type="dxa"/>
              <w:right w:w="0" w:type="dxa"/>
            </w:tcMar>
            <w:vAlign w:val="center"/>
          </w:tcPr>
          <w:p w14:paraId="6DE39A58" w14:textId="34C285F7" w:rsidR="00767868" w:rsidRPr="0089189A" w:rsidRDefault="00CA13BA" w:rsidP="003A376F">
            <w:pPr>
              <w:spacing w:line="276" w:lineRule="auto"/>
              <w:jc w:val="center"/>
              <w:rPr>
                <w:sz w:val="22"/>
                <w:szCs w:val="22"/>
              </w:rPr>
            </w:pPr>
            <w:r>
              <w:rPr>
                <w:sz w:val="22"/>
                <w:szCs w:val="22"/>
              </w:rPr>
              <w:t>0</w:t>
            </w:r>
            <w:r w:rsidR="00767868" w:rsidRPr="0089189A">
              <w:rPr>
                <w:sz w:val="22"/>
                <w:szCs w:val="22"/>
              </w:rPr>
              <w:t>.01</w:t>
            </w:r>
          </w:p>
        </w:tc>
        <w:tc>
          <w:tcPr>
            <w:tcW w:w="1098" w:type="dxa"/>
            <w:tcBorders>
              <w:top w:val="nil"/>
              <w:left w:val="nil"/>
              <w:bottom w:val="nil"/>
              <w:right w:val="nil"/>
            </w:tcBorders>
            <w:shd w:val="clear" w:color="auto" w:fill="D9D9D9" w:themeFill="background1" w:themeFillShade="D9"/>
            <w:tcMar>
              <w:top w:w="0" w:type="dxa"/>
              <w:left w:w="0" w:type="dxa"/>
              <w:bottom w:w="0" w:type="dxa"/>
              <w:right w:w="0" w:type="dxa"/>
            </w:tcMar>
            <w:vAlign w:val="center"/>
          </w:tcPr>
          <w:p w14:paraId="4FA51AAD" w14:textId="77777777" w:rsidR="00767868" w:rsidRPr="0089189A" w:rsidRDefault="00767868" w:rsidP="003A376F">
            <w:pPr>
              <w:spacing w:line="276" w:lineRule="auto"/>
              <w:jc w:val="center"/>
              <w:rPr>
                <w:sz w:val="22"/>
                <w:szCs w:val="22"/>
              </w:rPr>
            </w:pPr>
            <w:r w:rsidRPr="0089189A">
              <w:rPr>
                <w:sz w:val="22"/>
                <w:szCs w:val="22"/>
              </w:rPr>
              <w:t>0.92</w:t>
            </w:r>
          </w:p>
        </w:tc>
        <w:tc>
          <w:tcPr>
            <w:tcW w:w="1098" w:type="dxa"/>
            <w:gridSpan w:val="2"/>
            <w:tcBorders>
              <w:top w:val="nil"/>
              <w:left w:val="nil"/>
              <w:bottom w:val="nil"/>
              <w:right w:val="nil"/>
            </w:tcBorders>
            <w:shd w:val="clear" w:color="auto" w:fill="D9D9D9" w:themeFill="background1" w:themeFillShade="D9"/>
            <w:tcMar>
              <w:top w:w="0" w:type="dxa"/>
              <w:left w:w="0" w:type="dxa"/>
              <w:bottom w:w="0" w:type="dxa"/>
              <w:right w:w="0" w:type="dxa"/>
            </w:tcMar>
            <w:vAlign w:val="center"/>
          </w:tcPr>
          <w:p w14:paraId="0BFD50AB" w14:textId="77777777" w:rsidR="00767868" w:rsidRPr="0089189A" w:rsidRDefault="00767868" w:rsidP="003A376F">
            <w:pPr>
              <w:spacing w:line="276" w:lineRule="auto"/>
              <w:jc w:val="center"/>
              <w:rPr>
                <w:sz w:val="22"/>
                <w:szCs w:val="22"/>
              </w:rPr>
            </w:pPr>
            <w:r w:rsidRPr="0089189A">
              <w:rPr>
                <w:sz w:val="22"/>
                <w:szCs w:val="22"/>
              </w:rPr>
              <w:t>.36</w:t>
            </w:r>
          </w:p>
        </w:tc>
        <w:tc>
          <w:tcPr>
            <w:tcW w:w="1098" w:type="dxa"/>
            <w:tcBorders>
              <w:top w:val="nil"/>
              <w:left w:val="nil"/>
              <w:bottom w:val="nil"/>
              <w:right w:val="nil"/>
            </w:tcBorders>
            <w:shd w:val="clear" w:color="auto" w:fill="D9D9D9" w:themeFill="background1" w:themeFillShade="D9"/>
            <w:tcMar>
              <w:top w:w="0" w:type="dxa"/>
              <w:left w:w="0" w:type="dxa"/>
              <w:bottom w:w="0" w:type="dxa"/>
              <w:right w:w="0" w:type="dxa"/>
            </w:tcMar>
            <w:vAlign w:val="center"/>
          </w:tcPr>
          <w:p w14:paraId="100C603A" w14:textId="77777777" w:rsidR="00767868" w:rsidRPr="0089189A" w:rsidRDefault="00767868" w:rsidP="003A376F">
            <w:pPr>
              <w:spacing w:line="276" w:lineRule="auto"/>
              <w:jc w:val="center"/>
              <w:rPr>
                <w:sz w:val="22"/>
                <w:szCs w:val="22"/>
              </w:rPr>
            </w:pPr>
            <w:r w:rsidRPr="0089189A">
              <w:rPr>
                <w:sz w:val="22"/>
                <w:szCs w:val="22"/>
              </w:rPr>
              <w:t>.00</w:t>
            </w:r>
          </w:p>
        </w:tc>
        <w:tc>
          <w:tcPr>
            <w:tcW w:w="1098" w:type="dxa"/>
            <w:gridSpan w:val="2"/>
            <w:tcBorders>
              <w:top w:val="nil"/>
              <w:left w:val="nil"/>
              <w:bottom w:val="nil"/>
              <w:right w:val="nil"/>
            </w:tcBorders>
            <w:shd w:val="clear" w:color="auto" w:fill="D9D9D9" w:themeFill="background1" w:themeFillShade="D9"/>
            <w:tcMar>
              <w:top w:w="0" w:type="dxa"/>
              <w:left w:w="0" w:type="dxa"/>
              <w:bottom w:w="0" w:type="dxa"/>
              <w:right w:w="0" w:type="dxa"/>
            </w:tcMar>
            <w:vAlign w:val="center"/>
          </w:tcPr>
          <w:p w14:paraId="45D45C13" w14:textId="77777777" w:rsidR="00767868" w:rsidRPr="0089189A" w:rsidRDefault="00767868" w:rsidP="003A376F">
            <w:pPr>
              <w:spacing w:line="276" w:lineRule="auto"/>
              <w:jc w:val="center"/>
              <w:rPr>
                <w:sz w:val="22"/>
                <w:szCs w:val="22"/>
              </w:rPr>
            </w:pPr>
          </w:p>
        </w:tc>
      </w:tr>
      <w:tr w:rsidR="00767868" w14:paraId="59E84E25" w14:textId="77777777" w:rsidTr="003A376F">
        <w:tc>
          <w:tcPr>
            <w:tcW w:w="3690" w:type="dxa"/>
            <w:gridSpan w:val="3"/>
            <w:tcBorders>
              <w:top w:val="nil"/>
              <w:left w:val="nil"/>
              <w:bottom w:val="nil"/>
              <w:right w:val="nil"/>
            </w:tcBorders>
            <w:shd w:val="clear" w:color="auto" w:fill="D9D9D9" w:themeFill="background1" w:themeFillShade="D9"/>
            <w:tcMar>
              <w:top w:w="0" w:type="dxa"/>
              <w:left w:w="0" w:type="dxa"/>
              <w:bottom w:w="0" w:type="dxa"/>
              <w:right w:w="0" w:type="dxa"/>
            </w:tcMar>
          </w:tcPr>
          <w:p w14:paraId="02EB9C78" w14:textId="77777777" w:rsidR="00767868" w:rsidRPr="0089189A" w:rsidRDefault="00767868" w:rsidP="003A376F">
            <w:pPr>
              <w:spacing w:line="276" w:lineRule="auto"/>
              <w:rPr>
                <w:b/>
                <w:sz w:val="22"/>
                <w:szCs w:val="22"/>
              </w:rPr>
            </w:pPr>
            <w:r w:rsidRPr="0089189A">
              <w:rPr>
                <w:b/>
                <w:sz w:val="22"/>
                <w:szCs w:val="22"/>
              </w:rPr>
              <w:t>Emotion Category**</w:t>
            </w:r>
          </w:p>
        </w:tc>
        <w:tc>
          <w:tcPr>
            <w:tcW w:w="1098" w:type="dxa"/>
            <w:gridSpan w:val="2"/>
            <w:tcBorders>
              <w:top w:val="nil"/>
              <w:left w:val="nil"/>
              <w:bottom w:val="nil"/>
              <w:right w:val="nil"/>
            </w:tcBorders>
            <w:shd w:val="clear" w:color="auto" w:fill="D9D9D9" w:themeFill="background1" w:themeFillShade="D9"/>
            <w:tcMar>
              <w:top w:w="0" w:type="dxa"/>
              <w:left w:w="0" w:type="dxa"/>
              <w:bottom w:w="0" w:type="dxa"/>
              <w:right w:w="0" w:type="dxa"/>
            </w:tcMar>
            <w:vAlign w:val="center"/>
          </w:tcPr>
          <w:p w14:paraId="23DE5215" w14:textId="259A34DE" w:rsidR="00767868" w:rsidRPr="0089189A" w:rsidRDefault="00767868" w:rsidP="003A376F">
            <w:pPr>
              <w:spacing w:line="276" w:lineRule="auto"/>
              <w:jc w:val="center"/>
              <w:rPr>
                <w:sz w:val="22"/>
                <w:szCs w:val="22"/>
              </w:rPr>
            </w:pPr>
            <w:r w:rsidRPr="0089189A">
              <w:rPr>
                <w:sz w:val="22"/>
                <w:szCs w:val="22"/>
              </w:rPr>
              <w:t>-</w:t>
            </w:r>
            <w:r w:rsidR="00CA13BA">
              <w:rPr>
                <w:sz w:val="22"/>
                <w:szCs w:val="22"/>
              </w:rPr>
              <w:t>0</w:t>
            </w:r>
            <w:r w:rsidRPr="0089189A">
              <w:rPr>
                <w:sz w:val="22"/>
                <w:szCs w:val="22"/>
              </w:rPr>
              <w:t>.04</w:t>
            </w:r>
          </w:p>
        </w:tc>
        <w:tc>
          <w:tcPr>
            <w:tcW w:w="1098" w:type="dxa"/>
            <w:tcBorders>
              <w:top w:val="nil"/>
              <w:left w:val="nil"/>
              <w:bottom w:val="nil"/>
              <w:right w:val="nil"/>
            </w:tcBorders>
            <w:shd w:val="clear" w:color="auto" w:fill="D9D9D9" w:themeFill="background1" w:themeFillShade="D9"/>
            <w:tcMar>
              <w:top w:w="0" w:type="dxa"/>
              <w:left w:w="0" w:type="dxa"/>
              <w:bottom w:w="0" w:type="dxa"/>
              <w:right w:w="0" w:type="dxa"/>
            </w:tcMar>
            <w:vAlign w:val="center"/>
          </w:tcPr>
          <w:p w14:paraId="22FFA2BC" w14:textId="77777777" w:rsidR="00767868" w:rsidRPr="0089189A" w:rsidRDefault="00767868" w:rsidP="003A376F">
            <w:pPr>
              <w:spacing w:line="276" w:lineRule="auto"/>
              <w:jc w:val="center"/>
              <w:rPr>
                <w:sz w:val="22"/>
                <w:szCs w:val="22"/>
              </w:rPr>
            </w:pPr>
            <w:r w:rsidRPr="0089189A">
              <w:rPr>
                <w:sz w:val="22"/>
                <w:szCs w:val="22"/>
              </w:rPr>
              <w:t>-2.89</w:t>
            </w:r>
          </w:p>
        </w:tc>
        <w:tc>
          <w:tcPr>
            <w:tcW w:w="1098" w:type="dxa"/>
            <w:gridSpan w:val="2"/>
            <w:tcBorders>
              <w:top w:val="nil"/>
              <w:left w:val="nil"/>
              <w:bottom w:val="nil"/>
              <w:right w:val="nil"/>
            </w:tcBorders>
            <w:shd w:val="clear" w:color="auto" w:fill="D9D9D9" w:themeFill="background1" w:themeFillShade="D9"/>
            <w:tcMar>
              <w:top w:w="0" w:type="dxa"/>
              <w:left w:w="0" w:type="dxa"/>
              <w:bottom w:w="0" w:type="dxa"/>
              <w:right w:w="0" w:type="dxa"/>
            </w:tcMar>
            <w:vAlign w:val="center"/>
          </w:tcPr>
          <w:p w14:paraId="4412CC21" w14:textId="77777777" w:rsidR="00767868" w:rsidRPr="0089189A" w:rsidRDefault="00767868" w:rsidP="003A376F">
            <w:pPr>
              <w:spacing w:line="276" w:lineRule="auto"/>
              <w:jc w:val="center"/>
              <w:rPr>
                <w:sz w:val="22"/>
                <w:szCs w:val="22"/>
              </w:rPr>
            </w:pPr>
            <w:r w:rsidRPr="0089189A">
              <w:rPr>
                <w:sz w:val="22"/>
                <w:szCs w:val="22"/>
              </w:rPr>
              <w:t>.004</w:t>
            </w:r>
          </w:p>
        </w:tc>
        <w:tc>
          <w:tcPr>
            <w:tcW w:w="1098" w:type="dxa"/>
            <w:tcBorders>
              <w:top w:val="nil"/>
              <w:left w:val="nil"/>
              <w:bottom w:val="nil"/>
              <w:right w:val="nil"/>
            </w:tcBorders>
            <w:shd w:val="clear" w:color="auto" w:fill="D9D9D9" w:themeFill="background1" w:themeFillShade="D9"/>
            <w:tcMar>
              <w:top w:w="0" w:type="dxa"/>
              <w:left w:w="0" w:type="dxa"/>
              <w:bottom w:w="0" w:type="dxa"/>
              <w:right w:w="0" w:type="dxa"/>
            </w:tcMar>
            <w:vAlign w:val="center"/>
          </w:tcPr>
          <w:p w14:paraId="202DF2EB" w14:textId="77777777" w:rsidR="00767868" w:rsidRPr="0089189A" w:rsidRDefault="00767868" w:rsidP="003A376F">
            <w:pPr>
              <w:spacing w:line="276" w:lineRule="auto"/>
              <w:jc w:val="center"/>
              <w:rPr>
                <w:sz w:val="22"/>
                <w:szCs w:val="22"/>
              </w:rPr>
            </w:pPr>
            <w:r w:rsidRPr="0089189A">
              <w:rPr>
                <w:sz w:val="22"/>
                <w:szCs w:val="22"/>
              </w:rPr>
              <w:t>.01</w:t>
            </w:r>
          </w:p>
        </w:tc>
        <w:tc>
          <w:tcPr>
            <w:tcW w:w="1098" w:type="dxa"/>
            <w:gridSpan w:val="2"/>
            <w:tcBorders>
              <w:top w:val="nil"/>
              <w:left w:val="nil"/>
              <w:bottom w:val="nil"/>
              <w:right w:val="nil"/>
            </w:tcBorders>
            <w:shd w:val="clear" w:color="auto" w:fill="D9D9D9" w:themeFill="background1" w:themeFillShade="D9"/>
            <w:tcMar>
              <w:top w:w="0" w:type="dxa"/>
              <w:left w:w="0" w:type="dxa"/>
              <w:bottom w:w="0" w:type="dxa"/>
              <w:right w:w="0" w:type="dxa"/>
            </w:tcMar>
            <w:vAlign w:val="center"/>
          </w:tcPr>
          <w:p w14:paraId="1DCCEE8D" w14:textId="77777777" w:rsidR="00767868" w:rsidRPr="0089189A" w:rsidRDefault="00767868" w:rsidP="003A376F">
            <w:pPr>
              <w:spacing w:line="276" w:lineRule="auto"/>
              <w:jc w:val="center"/>
              <w:rPr>
                <w:sz w:val="22"/>
                <w:szCs w:val="22"/>
              </w:rPr>
            </w:pPr>
          </w:p>
        </w:tc>
      </w:tr>
      <w:tr w:rsidR="00767868" w14:paraId="70F53E08" w14:textId="77777777" w:rsidTr="003A376F">
        <w:tc>
          <w:tcPr>
            <w:tcW w:w="3690" w:type="dxa"/>
            <w:gridSpan w:val="3"/>
            <w:tcBorders>
              <w:top w:val="nil"/>
              <w:left w:val="nil"/>
              <w:bottom w:val="nil"/>
              <w:right w:val="nil"/>
            </w:tcBorders>
            <w:tcMar>
              <w:top w:w="0" w:type="dxa"/>
              <w:left w:w="0" w:type="dxa"/>
              <w:bottom w:w="0" w:type="dxa"/>
              <w:right w:w="0" w:type="dxa"/>
            </w:tcMar>
          </w:tcPr>
          <w:p w14:paraId="400AC0C0" w14:textId="77777777" w:rsidR="00767868" w:rsidRPr="0089189A" w:rsidRDefault="00767868" w:rsidP="003A376F">
            <w:pPr>
              <w:spacing w:line="276" w:lineRule="auto"/>
              <w:rPr>
                <w:b/>
                <w:i/>
              </w:rPr>
            </w:pPr>
            <w:r w:rsidRPr="0089189A">
              <w:rPr>
                <w:b/>
                <w:i/>
              </w:rPr>
              <w:t xml:space="preserve">Adults </w:t>
            </w:r>
          </w:p>
        </w:tc>
        <w:tc>
          <w:tcPr>
            <w:tcW w:w="1098" w:type="dxa"/>
            <w:gridSpan w:val="2"/>
            <w:tcBorders>
              <w:top w:val="nil"/>
              <w:left w:val="nil"/>
              <w:bottom w:val="nil"/>
              <w:right w:val="nil"/>
            </w:tcBorders>
            <w:tcMar>
              <w:top w:w="0" w:type="dxa"/>
              <w:left w:w="0" w:type="dxa"/>
              <w:bottom w:w="0" w:type="dxa"/>
              <w:right w:w="0" w:type="dxa"/>
            </w:tcMar>
            <w:vAlign w:val="center"/>
          </w:tcPr>
          <w:p w14:paraId="77916162" w14:textId="77777777" w:rsidR="00767868" w:rsidRPr="0089189A" w:rsidRDefault="00767868" w:rsidP="003A376F">
            <w:pPr>
              <w:spacing w:line="276" w:lineRule="auto"/>
              <w:jc w:val="center"/>
            </w:pPr>
          </w:p>
        </w:tc>
        <w:tc>
          <w:tcPr>
            <w:tcW w:w="1098" w:type="dxa"/>
            <w:tcBorders>
              <w:top w:val="nil"/>
              <w:left w:val="nil"/>
              <w:bottom w:val="nil"/>
              <w:right w:val="nil"/>
            </w:tcBorders>
            <w:tcMar>
              <w:top w:w="0" w:type="dxa"/>
              <w:left w:w="0" w:type="dxa"/>
              <w:bottom w:w="0" w:type="dxa"/>
              <w:right w:w="0" w:type="dxa"/>
            </w:tcMar>
            <w:vAlign w:val="center"/>
          </w:tcPr>
          <w:p w14:paraId="1F51F26D" w14:textId="77777777" w:rsidR="00767868" w:rsidRPr="0089189A" w:rsidRDefault="00767868" w:rsidP="003A376F">
            <w:pPr>
              <w:spacing w:line="276" w:lineRule="auto"/>
              <w:jc w:val="center"/>
            </w:pPr>
          </w:p>
        </w:tc>
        <w:tc>
          <w:tcPr>
            <w:tcW w:w="1098" w:type="dxa"/>
            <w:gridSpan w:val="2"/>
            <w:tcBorders>
              <w:top w:val="nil"/>
              <w:left w:val="nil"/>
              <w:bottom w:val="nil"/>
              <w:right w:val="nil"/>
            </w:tcBorders>
            <w:tcMar>
              <w:top w:w="0" w:type="dxa"/>
              <w:left w:w="0" w:type="dxa"/>
              <w:bottom w:w="0" w:type="dxa"/>
              <w:right w:w="0" w:type="dxa"/>
            </w:tcMar>
            <w:vAlign w:val="center"/>
          </w:tcPr>
          <w:p w14:paraId="25CE02F6" w14:textId="77777777" w:rsidR="00767868" w:rsidRPr="0089189A" w:rsidRDefault="00767868" w:rsidP="003A376F">
            <w:pPr>
              <w:spacing w:line="276" w:lineRule="auto"/>
              <w:jc w:val="center"/>
            </w:pPr>
          </w:p>
        </w:tc>
        <w:tc>
          <w:tcPr>
            <w:tcW w:w="1098" w:type="dxa"/>
            <w:tcBorders>
              <w:top w:val="nil"/>
              <w:left w:val="nil"/>
              <w:bottom w:val="nil"/>
              <w:right w:val="nil"/>
            </w:tcBorders>
            <w:tcMar>
              <w:top w:w="0" w:type="dxa"/>
              <w:left w:w="0" w:type="dxa"/>
              <w:bottom w:w="0" w:type="dxa"/>
              <w:right w:w="0" w:type="dxa"/>
            </w:tcMar>
            <w:vAlign w:val="center"/>
          </w:tcPr>
          <w:p w14:paraId="6B545628" w14:textId="77777777" w:rsidR="00767868" w:rsidRPr="0089189A" w:rsidRDefault="00767868" w:rsidP="003A376F">
            <w:pPr>
              <w:spacing w:line="276" w:lineRule="auto"/>
              <w:jc w:val="center"/>
            </w:pPr>
          </w:p>
        </w:tc>
        <w:tc>
          <w:tcPr>
            <w:tcW w:w="1098" w:type="dxa"/>
            <w:gridSpan w:val="2"/>
            <w:tcBorders>
              <w:top w:val="nil"/>
              <w:left w:val="nil"/>
              <w:bottom w:val="nil"/>
              <w:right w:val="nil"/>
            </w:tcBorders>
            <w:tcMar>
              <w:top w:w="0" w:type="dxa"/>
              <w:left w:w="0" w:type="dxa"/>
              <w:bottom w:w="0" w:type="dxa"/>
              <w:right w:w="0" w:type="dxa"/>
            </w:tcMar>
            <w:vAlign w:val="center"/>
          </w:tcPr>
          <w:p w14:paraId="1D7A1E9D" w14:textId="77777777" w:rsidR="00767868" w:rsidRPr="0089189A" w:rsidRDefault="00767868" w:rsidP="003A376F">
            <w:pPr>
              <w:spacing w:line="276" w:lineRule="auto"/>
              <w:jc w:val="center"/>
            </w:pPr>
            <w:r w:rsidRPr="0089189A">
              <w:t>.80</w:t>
            </w:r>
          </w:p>
        </w:tc>
      </w:tr>
      <w:tr w:rsidR="00767868" w14:paraId="05B468DC" w14:textId="77777777" w:rsidTr="003A376F">
        <w:tc>
          <w:tcPr>
            <w:tcW w:w="3690" w:type="dxa"/>
            <w:gridSpan w:val="3"/>
            <w:tcBorders>
              <w:top w:val="nil"/>
              <w:left w:val="nil"/>
              <w:bottom w:val="nil"/>
              <w:right w:val="nil"/>
            </w:tcBorders>
            <w:tcMar>
              <w:top w:w="0" w:type="dxa"/>
              <w:left w:w="0" w:type="dxa"/>
              <w:bottom w:w="0" w:type="dxa"/>
              <w:right w:w="0" w:type="dxa"/>
            </w:tcMar>
          </w:tcPr>
          <w:p w14:paraId="0B59A050" w14:textId="77777777" w:rsidR="00767868" w:rsidRPr="0089189A" w:rsidRDefault="00767868" w:rsidP="003A376F">
            <w:pPr>
              <w:spacing w:line="276" w:lineRule="auto"/>
              <w:rPr>
                <w:b/>
                <w:sz w:val="22"/>
                <w:szCs w:val="22"/>
              </w:rPr>
            </w:pPr>
            <w:r w:rsidRPr="0089189A">
              <w:rPr>
                <w:b/>
                <w:sz w:val="22"/>
                <w:szCs w:val="22"/>
              </w:rPr>
              <w:t>Positivity***</w:t>
            </w:r>
          </w:p>
        </w:tc>
        <w:tc>
          <w:tcPr>
            <w:tcW w:w="1098" w:type="dxa"/>
            <w:gridSpan w:val="2"/>
            <w:tcBorders>
              <w:top w:val="nil"/>
              <w:left w:val="nil"/>
              <w:bottom w:val="nil"/>
              <w:right w:val="nil"/>
            </w:tcBorders>
            <w:tcMar>
              <w:top w:w="0" w:type="dxa"/>
              <w:left w:w="0" w:type="dxa"/>
              <w:bottom w:w="0" w:type="dxa"/>
              <w:right w:w="0" w:type="dxa"/>
            </w:tcMar>
            <w:vAlign w:val="center"/>
          </w:tcPr>
          <w:p w14:paraId="0867C3A7" w14:textId="27EADDD9" w:rsidR="00767868" w:rsidRPr="0089189A" w:rsidRDefault="00CA13BA" w:rsidP="003A376F">
            <w:pPr>
              <w:spacing w:line="276" w:lineRule="auto"/>
              <w:jc w:val="center"/>
              <w:rPr>
                <w:sz w:val="22"/>
                <w:szCs w:val="22"/>
              </w:rPr>
            </w:pPr>
            <w:r>
              <w:rPr>
                <w:sz w:val="22"/>
                <w:szCs w:val="22"/>
              </w:rPr>
              <w:t>0</w:t>
            </w:r>
            <w:r w:rsidR="00767868" w:rsidRPr="0089189A">
              <w:rPr>
                <w:sz w:val="22"/>
                <w:szCs w:val="22"/>
              </w:rPr>
              <w:t>.05</w:t>
            </w:r>
          </w:p>
        </w:tc>
        <w:tc>
          <w:tcPr>
            <w:tcW w:w="1098" w:type="dxa"/>
            <w:tcBorders>
              <w:top w:val="nil"/>
              <w:left w:val="nil"/>
              <w:bottom w:val="nil"/>
              <w:right w:val="nil"/>
            </w:tcBorders>
            <w:tcMar>
              <w:top w:w="0" w:type="dxa"/>
              <w:left w:w="0" w:type="dxa"/>
              <w:bottom w:w="0" w:type="dxa"/>
              <w:right w:w="0" w:type="dxa"/>
            </w:tcMar>
            <w:vAlign w:val="center"/>
          </w:tcPr>
          <w:p w14:paraId="0FC9A60D" w14:textId="77777777" w:rsidR="00767868" w:rsidRPr="0089189A" w:rsidRDefault="00767868" w:rsidP="003A376F">
            <w:pPr>
              <w:spacing w:line="276" w:lineRule="auto"/>
              <w:jc w:val="center"/>
              <w:rPr>
                <w:sz w:val="22"/>
                <w:szCs w:val="22"/>
              </w:rPr>
            </w:pPr>
            <w:r w:rsidRPr="0089189A">
              <w:rPr>
                <w:sz w:val="22"/>
                <w:szCs w:val="22"/>
              </w:rPr>
              <w:t>8.36</w:t>
            </w:r>
          </w:p>
        </w:tc>
        <w:tc>
          <w:tcPr>
            <w:tcW w:w="1098" w:type="dxa"/>
            <w:gridSpan w:val="2"/>
            <w:tcBorders>
              <w:top w:val="nil"/>
              <w:left w:val="nil"/>
              <w:bottom w:val="nil"/>
              <w:right w:val="nil"/>
            </w:tcBorders>
            <w:tcMar>
              <w:top w:w="0" w:type="dxa"/>
              <w:left w:w="0" w:type="dxa"/>
              <w:bottom w:w="0" w:type="dxa"/>
              <w:right w:w="0" w:type="dxa"/>
            </w:tcMar>
            <w:vAlign w:val="center"/>
          </w:tcPr>
          <w:p w14:paraId="45F40608" w14:textId="77777777" w:rsidR="00767868" w:rsidRPr="0089189A" w:rsidRDefault="00767868" w:rsidP="003A376F">
            <w:pPr>
              <w:spacing w:line="276" w:lineRule="auto"/>
              <w:jc w:val="center"/>
              <w:rPr>
                <w:sz w:val="22"/>
                <w:szCs w:val="22"/>
              </w:rPr>
            </w:pPr>
            <w:r w:rsidRPr="0089189A">
              <w:rPr>
                <w:sz w:val="22"/>
                <w:szCs w:val="22"/>
              </w:rPr>
              <w:t>&lt;.001</w:t>
            </w:r>
          </w:p>
        </w:tc>
        <w:tc>
          <w:tcPr>
            <w:tcW w:w="1098" w:type="dxa"/>
            <w:tcBorders>
              <w:top w:val="nil"/>
              <w:left w:val="nil"/>
              <w:bottom w:val="nil"/>
              <w:right w:val="nil"/>
            </w:tcBorders>
            <w:tcMar>
              <w:top w:w="0" w:type="dxa"/>
              <w:left w:w="0" w:type="dxa"/>
              <w:bottom w:w="0" w:type="dxa"/>
              <w:right w:w="0" w:type="dxa"/>
            </w:tcMar>
            <w:vAlign w:val="center"/>
          </w:tcPr>
          <w:p w14:paraId="3D983B6C" w14:textId="77777777" w:rsidR="00767868" w:rsidRPr="0089189A" w:rsidRDefault="00767868" w:rsidP="003A376F">
            <w:pPr>
              <w:spacing w:line="276" w:lineRule="auto"/>
              <w:jc w:val="center"/>
              <w:rPr>
                <w:sz w:val="22"/>
                <w:szCs w:val="22"/>
              </w:rPr>
            </w:pPr>
            <w:r w:rsidRPr="0089189A">
              <w:rPr>
                <w:sz w:val="22"/>
                <w:szCs w:val="22"/>
              </w:rPr>
              <w:t>.05</w:t>
            </w:r>
          </w:p>
        </w:tc>
        <w:tc>
          <w:tcPr>
            <w:tcW w:w="1098" w:type="dxa"/>
            <w:gridSpan w:val="2"/>
            <w:tcBorders>
              <w:top w:val="nil"/>
              <w:left w:val="nil"/>
              <w:bottom w:val="nil"/>
              <w:right w:val="nil"/>
            </w:tcBorders>
            <w:tcMar>
              <w:top w:w="0" w:type="dxa"/>
              <w:left w:w="0" w:type="dxa"/>
              <w:bottom w:w="0" w:type="dxa"/>
              <w:right w:w="0" w:type="dxa"/>
            </w:tcMar>
            <w:vAlign w:val="center"/>
          </w:tcPr>
          <w:p w14:paraId="142C61E6" w14:textId="77777777" w:rsidR="00767868" w:rsidRPr="0089189A" w:rsidRDefault="00767868" w:rsidP="003A376F">
            <w:pPr>
              <w:spacing w:line="276" w:lineRule="auto"/>
              <w:jc w:val="center"/>
              <w:rPr>
                <w:sz w:val="22"/>
                <w:szCs w:val="22"/>
              </w:rPr>
            </w:pPr>
          </w:p>
        </w:tc>
      </w:tr>
      <w:tr w:rsidR="00767868" w14:paraId="03867C2A" w14:textId="77777777" w:rsidTr="003A376F">
        <w:tc>
          <w:tcPr>
            <w:tcW w:w="3690" w:type="dxa"/>
            <w:gridSpan w:val="3"/>
            <w:tcBorders>
              <w:top w:val="nil"/>
              <w:left w:val="nil"/>
              <w:bottom w:val="nil"/>
              <w:right w:val="nil"/>
            </w:tcBorders>
            <w:tcMar>
              <w:top w:w="0" w:type="dxa"/>
              <w:left w:w="0" w:type="dxa"/>
              <w:bottom w:w="0" w:type="dxa"/>
              <w:right w:w="0" w:type="dxa"/>
            </w:tcMar>
          </w:tcPr>
          <w:p w14:paraId="75276B27" w14:textId="77777777" w:rsidR="00767868" w:rsidRPr="0089189A" w:rsidRDefault="00767868" w:rsidP="003A376F">
            <w:pPr>
              <w:spacing w:line="276" w:lineRule="auto"/>
              <w:rPr>
                <w:b/>
                <w:sz w:val="22"/>
                <w:szCs w:val="22"/>
              </w:rPr>
            </w:pPr>
            <w:r w:rsidRPr="0089189A">
              <w:rPr>
                <w:b/>
                <w:sz w:val="22"/>
                <w:szCs w:val="22"/>
              </w:rPr>
              <w:t>Negativity***</w:t>
            </w:r>
          </w:p>
        </w:tc>
        <w:tc>
          <w:tcPr>
            <w:tcW w:w="1098" w:type="dxa"/>
            <w:gridSpan w:val="2"/>
            <w:tcBorders>
              <w:top w:val="nil"/>
              <w:left w:val="nil"/>
              <w:bottom w:val="nil"/>
              <w:right w:val="nil"/>
            </w:tcBorders>
            <w:tcMar>
              <w:top w:w="0" w:type="dxa"/>
              <w:left w:w="0" w:type="dxa"/>
              <w:bottom w:w="0" w:type="dxa"/>
              <w:right w:w="0" w:type="dxa"/>
            </w:tcMar>
            <w:vAlign w:val="center"/>
          </w:tcPr>
          <w:p w14:paraId="0446AFF5" w14:textId="784DA652" w:rsidR="00767868" w:rsidRPr="0089189A" w:rsidRDefault="00CA13BA" w:rsidP="003A376F">
            <w:pPr>
              <w:spacing w:line="276" w:lineRule="auto"/>
              <w:jc w:val="center"/>
              <w:rPr>
                <w:sz w:val="22"/>
                <w:szCs w:val="22"/>
              </w:rPr>
            </w:pPr>
            <w:r>
              <w:rPr>
                <w:sz w:val="22"/>
                <w:szCs w:val="22"/>
              </w:rPr>
              <w:t>0</w:t>
            </w:r>
            <w:r w:rsidR="00767868" w:rsidRPr="0089189A">
              <w:rPr>
                <w:sz w:val="22"/>
                <w:szCs w:val="22"/>
              </w:rPr>
              <w:t>.10</w:t>
            </w:r>
          </w:p>
        </w:tc>
        <w:tc>
          <w:tcPr>
            <w:tcW w:w="1098" w:type="dxa"/>
            <w:tcBorders>
              <w:top w:val="nil"/>
              <w:left w:val="nil"/>
              <w:bottom w:val="nil"/>
              <w:right w:val="nil"/>
            </w:tcBorders>
            <w:tcMar>
              <w:top w:w="0" w:type="dxa"/>
              <w:left w:w="0" w:type="dxa"/>
              <w:bottom w:w="0" w:type="dxa"/>
              <w:right w:w="0" w:type="dxa"/>
            </w:tcMar>
            <w:vAlign w:val="center"/>
          </w:tcPr>
          <w:p w14:paraId="26D8F5FD" w14:textId="77777777" w:rsidR="00767868" w:rsidRPr="0089189A" w:rsidRDefault="00767868" w:rsidP="003A376F">
            <w:pPr>
              <w:spacing w:line="276" w:lineRule="auto"/>
              <w:jc w:val="center"/>
              <w:rPr>
                <w:sz w:val="22"/>
                <w:szCs w:val="22"/>
              </w:rPr>
            </w:pPr>
            <w:r w:rsidRPr="0089189A">
              <w:rPr>
                <w:sz w:val="22"/>
                <w:szCs w:val="22"/>
              </w:rPr>
              <w:t>15.39</w:t>
            </w:r>
          </w:p>
        </w:tc>
        <w:tc>
          <w:tcPr>
            <w:tcW w:w="1098" w:type="dxa"/>
            <w:gridSpan w:val="2"/>
            <w:tcBorders>
              <w:top w:val="nil"/>
              <w:left w:val="nil"/>
              <w:bottom w:val="nil"/>
              <w:right w:val="nil"/>
            </w:tcBorders>
            <w:tcMar>
              <w:top w:w="0" w:type="dxa"/>
              <w:left w:w="0" w:type="dxa"/>
              <w:bottom w:w="0" w:type="dxa"/>
              <w:right w:w="0" w:type="dxa"/>
            </w:tcMar>
            <w:vAlign w:val="center"/>
          </w:tcPr>
          <w:p w14:paraId="6C61B649" w14:textId="77777777" w:rsidR="00767868" w:rsidRPr="0089189A" w:rsidRDefault="00767868" w:rsidP="003A376F">
            <w:pPr>
              <w:spacing w:line="276" w:lineRule="auto"/>
              <w:jc w:val="center"/>
              <w:rPr>
                <w:sz w:val="22"/>
                <w:szCs w:val="22"/>
              </w:rPr>
            </w:pPr>
            <w:r w:rsidRPr="0089189A">
              <w:rPr>
                <w:sz w:val="22"/>
                <w:szCs w:val="22"/>
              </w:rPr>
              <w:t>&lt;.001</w:t>
            </w:r>
          </w:p>
        </w:tc>
        <w:tc>
          <w:tcPr>
            <w:tcW w:w="1098" w:type="dxa"/>
            <w:tcBorders>
              <w:top w:val="nil"/>
              <w:left w:val="nil"/>
              <w:bottom w:val="nil"/>
              <w:right w:val="nil"/>
            </w:tcBorders>
            <w:tcMar>
              <w:top w:w="0" w:type="dxa"/>
              <w:left w:w="0" w:type="dxa"/>
              <w:bottom w:w="0" w:type="dxa"/>
              <w:right w:w="0" w:type="dxa"/>
            </w:tcMar>
            <w:vAlign w:val="center"/>
          </w:tcPr>
          <w:p w14:paraId="7B9B0461" w14:textId="77777777" w:rsidR="00767868" w:rsidRPr="0089189A" w:rsidRDefault="00767868" w:rsidP="003A376F">
            <w:pPr>
              <w:spacing w:line="276" w:lineRule="auto"/>
              <w:jc w:val="center"/>
              <w:rPr>
                <w:sz w:val="22"/>
                <w:szCs w:val="22"/>
              </w:rPr>
            </w:pPr>
            <w:r w:rsidRPr="0089189A">
              <w:rPr>
                <w:sz w:val="22"/>
                <w:szCs w:val="22"/>
              </w:rPr>
              <w:t>.16</w:t>
            </w:r>
          </w:p>
        </w:tc>
        <w:tc>
          <w:tcPr>
            <w:tcW w:w="1098" w:type="dxa"/>
            <w:gridSpan w:val="2"/>
            <w:tcBorders>
              <w:top w:val="nil"/>
              <w:left w:val="nil"/>
              <w:bottom w:val="nil"/>
              <w:right w:val="nil"/>
            </w:tcBorders>
            <w:tcMar>
              <w:top w:w="0" w:type="dxa"/>
              <w:left w:w="0" w:type="dxa"/>
              <w:bottom w:w="0" w:type="dxa"/>
              <w:right w:w="0" w:type="dxa"/>
            </w:tcMar>
            <w:vAlign w:val="center"/>
          </w:tcPr>
          <w:p w14:paraId="0503F2CE" w14:textId="77777777" w:rsidR="00767868" w:rsidRPr="0089189A" w:rsidRDefault="00767868" w:rsidP="003A376F">
            <w:pPr>
              <w:spacing w:line="276" w:lineRule="auto"/>
              <w:jc w:val="center"/>
              <w:rPr>
                <w:sz w:val="22"/>
                <w:szCs w:val="22"/>
              </w:rPr>
            </w:pPr>
          </w:p>
        </w:tc>
      </w:tr>
      <w:tr w:rsidR="00767868" w14:paraId="0635B620" w14:textId="77777777" w:rsidTr="003A376F">
        <w:tc>
          <w:tcPr>
            <w:tcW w:w="3690" w:type="dxa"/>
            <w:gridSpan w:val="3"/>
            <w:tcBorders>
              <w:top w:val="nil"/>
              <w:left w:val="nil"/>
              <w:bottom w:val="nil"/>
              <w:right w:val="nil"/>
            </w:tcBorders>
            <w:tcMar>
              <w:top w:w="0" w:type="dxa"/>
              <w:left w:w="0" w:type="dxa"/>
              <w:bottom w:w="0" w:type="dxa"/>
              <w:right w:w="0" w:type="dxa"/>
            </w:tcMar>
          </w:tcPr>
          <w:p w14:paraId="59561AFE" w14:textId="77777777" w:rsidR="00767868" w:rsidRPr="0089189A" w:rsidRDefault="00767868" w:rsidP="003A376F">
            <w:pPr>
              <w:spacing w:line="276" w:lineRule="auto"/>
              <w:rPr>
                <w:b/>
                <w:sz w:val="22"/>
                <w:szCs w:val="22"/>
              </w:rPr>
            </w:pPr>
            <w:r w:rsidRPr="0089189A">
              <w:rPr>
                <w:b/>
                <w:sz w:val="22"/>
                <w:szCs w:val="22"/>
              </w:rPr>
              <w:t>Arousal</w:t>
            </w:r>
          </w:p>
        </w:tc>
        <w:tc>
          <w:tcPr>
            <w:tcW w:w="1098" w:type="dxa"/>
            <w:gridSpan w:val="2"/>
            <w:tcBorders>
              <w:top w:val="nil"/>
              <w:left w:val="nil"/>
              <w:bottom w:val="nil"/>
              <w:right w:val="nil"/>
            </w:tcBorders>
            <w:tcMar>
              <w:top w:w="0" w:type="dxa"/>
              <w:left w:w="0" w:type="dxa"/>
              <w:bottom w:w="0" w:type="dxa"/>
              <w:right w:w="0" w:type="dxa"/>
            </w:tcMar>
            <w:vAlign w:val="center"/>
          </w:tcPr>
          <w:p w14:paraId="575663E7" w14:textId="55F2857C" w:rsidR="00767868" w:rsidRPr="0089189A" w:rsidRDefault="00767868" w:rsidP="003A376F">
            <w:pPr>
              <w:spacing w:line="276" w:lineRule="auto"/>
              <w:jc w:val="center"/>
              <w:rPr>
                <w:sz w:val="22"/>
                <w:szCs w:val="22"/>
              </w:rPr>
            </w:pPr>
            <w:r w:rsidRPr="0089189A">
              <w:rPr>
                <w:sz w:val="22"/>
                <w:szCs w:val="22"/>
              </w:rPr>
              <w:t>-</w:t>
            </w:r>
            <w:r w:rsidR="00CA13BA">
              <w:rPr>
                <w:sz w:val="22"/>
                <w:szCs w:val="22"/>
              </w:rPr>
              <w:t>0</w:t>
            </w:r>
            <w:r w:rsidRPr="0089189A">
              <w:rPr>
                <w:sz w:val="22"/>
                <w:szCs w:val="22"/>
              </w:rPr>
              <w:t>.003</w:t>
            </w:r>
          </w:p>
        </w:tc>
        <w:tc>
          <w:tcPr>
            <w:tcW w:w="1098" w:type="dxa"/>
            <w:tcBorders>
              <w:top w:val="nil"/>
              <w:left w:val="nil"/>
              <w:bottom w:val="nil"/>
              <w:right w:val="nil"/>
            </w:tcBorders>
            <w:tcMar>
              <w:top w:w="0" w:type="dxa"/>
              <w:left w:w="0" w:type="dxa"/>
              <w:bottom w:w="0" w:type="dxa"/>
              <w:right w:w="0" w:type="dxa"/>
            </w:tcMar>
            <w:vAlign w:val="center"/>
          </w:tcPr>
          <w:p w14:paraId="284388C2" w14:textId="77777777" w:rsidR="00767868" w:rsidRPr="0089189A" w:rsidRDefault="00767868" w:rsidP="003A376F">
            <w:pPr>
              <w:spacing w:line="276" w:lineRule="auto"/>
              <w:jc w:val="center"/>
              <w:rPr>
                <w:sz w:val="22"/>
                <w:szCs w:val="22"/>
              </w:rPr>
            </w:pPr>
            <w:r w:rsidRPr="0089189A">
              <w:rPr>
                <w:sz w:val="22"/>
                <w:szCs w:val="22"/>
              </w:rPr>
              <w:t>-0.54</w:t>
            </w:r>
          </w:p>
        </w:tc>
        <w:tc>
          <w:tcPr>
            <w:tcW w:w="1098" w:type="dxa"/>
            <w:gridSpan w:val="2"/>
            <w:tcBorders>
              <w:top w:val="nil"/>
              <w:left w:val="nil"/>
              <w:bottom w:val="nil"/>
              <w:right w:val="nil"/>
            </w:tcBorders>
            <w:tcMar>
              <w:top w:w="0" w:type="dxa"/>
              <w:left w:w="0" w:type="dxa"/>
              <w:bottom w:w="0" w:type="dxa"/>
              <w:right w:w="0" w:type="dxa"/>
            </w:tcMar>
            <w:vAlign w:val="center"/>
          </w:tcPr>
          <w:p w14:paraId="41E24D46" w14:textId="77777777" w:rsidR="00767868" w:rsidRPr="0089189A" w:rsidRDefault="00767868" w:rsidP="003A376F">
            <w:pPr>
              <w:spacing w:line="276" w:lineRule="auto"/>
              <w:jc w:val="center"/>
              <w:rPr>
                <w:sz w:val="22"/>
                <w:szCs w:val="22"/>
              </w:rPr>
            </w:pPr>
            <w:r w:rsidRPr="0089189A">
              <w:rPr>
                <w:sz w:val="22"/>
                <w:szCs w:val="22"/>
              </w:rPr>
              <w:t>.59</w:t>
            </w:r>
          </w:p>
        </w:tc>
        <w:tc>
          <w:tcPr>
            <w:tcW w:w="1098" w:type="dxa"/>
            <w:tcBorders>
              <w:top w:val="nil"/>
              <w:left w:val="nil"/>
              <w:bottom w:val="nil"/>
              <w:right w:val="nil"/>
            </w:tcBorders>
            <w:tcMar>
              <w:top w:w="0" w:type="dxa"/>
              <w:left w:w="0" w:type="dxa"/>
              <w:bottom w:w="0" w:type="dxa"/>
              <w:right w:w="0" w:type="dxa"/>
            </w:tcMar>
            <w:vAlign w:val="center"/>
          </w:tcPr>
          <w:p w14:paraId="21BB4542" w14:textId="77777777" w:rsidR="00767868" w:rsidRPr="0089189A" w:rsidRDefault="00767868" w:rsidP="003A376F">
            <w:pPr>
              <w:spacing w:line="276" w:lineRule="auto"/>
              <w:jc w:val="center"/>
              <w:rPr>
                <w:sz w:val="22"/>
                <w:szCs w:val="22"/>
              </w:rPr>
            </w:pPr>
            <w:r w:rsidRPr="0089189A">
              <w:rPr>
                <w:sz w:val="22"/>
                <w:szCs w:val="22"/>
              </w:rPr>
              <w:t>.00</w:t>
            </w:r>
          </w:p>
        </w:tc>
        <w:tc>
          <w:tcPr>
            <w:tcW w:w="1098" w:type="dxa"/>
            <w:gridSpan w:val="2"/>
            <w:tcBorders>
              <w:top w:val="nil"/>
              <w:left w:val="nil"/>
              <w:bottom w:val="nil"/>
              <w:right w:val="nil"/>
            </w:tcBorders>
            <w:tcMar>
              <w:top w:w="0" w:type="dxa"/>
              <w:left w:w="0" w:type="dxa"/>
              <w:bottom w:w="0" w:type="dxa"/>
              <w:right w:w="0" w:type="dxa"/>
            </w:tcMar>
            <w:vAlign w:val="center"/>
          </w:tcPr>
          <w:p w14:paraId="285CABC0" w14:textId="77777777" w:rsidR="00767868" w:rsidRPr="0089189A" w:rsidRDefault="00767868" w:rsidP="003A376F">
            <w:pPr>
              <w:spacing w:line="276" w:lineRule="auto"/>
              <w:jc w:val="center"/>
              <w:rPr>
                <w:sz w:val="22"/>
                <w:szCs w:val="22"/>
              </w:rPr>
            </w:pPr>
          </w:p>
        </w:tc>
      </w:tr>
      <w:tr w:rsidR="00767868" w14:paraId="4ABE147C" w14:textId="77777777" w:rsidTr="003A376F">
        <w:tc>
          <w:tcPr>
            <w:tcW w:w="3690" w:type="dxa"/>
            <w:gridSpan w:val="3"/>
            <w:tcBorders>
              <w:top w:val="nil"/>
              <w:left w:val="nil"/>
              <w:bottom w:val="single" w:sz="12" w:space="0" w:color="000000"/>
              <w:right w:val="nil"/>
            </w:tcBorders>
            <w:tcMar>
              <w:top w:w="0" w:type="dxa"/>
              <w:left w:w="0" w:type="dxa"/>
              <w:bottom w:w="0" w:type="dxa"/>
              <w:right w:w="0" w:type="dxa"/>
            </w:tcMar>
          </w:tcPr>
          <w:p w14:paraId="5598A724" w14:textId="77777777" w:rsidR="00767868" w:rsidRPr="0089189A" w:rsidRDefault="00767868" w:rsidP="003A376F">
            <w:pPr>
              <w:spacing w:line="276" w:lineRule="auto"/>
              <w:rPr>
                <w:b/>
                <w:sz w:val="22"/>
                <w:szCs w:val="22"/>
              </w:rPr>
            </w:pPr>
            <w:r w:rsidRPr="0089189A">
              <w:rPr>
                <w:b/>
                <w:sz w:val="22"/>
                <w:szCs w:val="22"/>
              </w:rPr>
              <w:t>Emotion Category***</w:t>
            </w:r>
          </w:p>
        </w:tc>
        <w:tc>
          <w:tcPr>
            <w:tcW w:w="1098" w:type="dxa"/>
            <w:gridSpan w:val="2"/>
            <w:tcBorders>
              <w:top w:val="nil"/>
              <w:left w:val="nil"/>
              <w:bottom w:val="single" w:sz="12" w:space="0" w:color="000000"/>
              <w:right w:val="nil"/>
            </w:tcBorders>
            <w:tcMar>
              <w:top w:w="0" w:type="dxa"/>
              <w:left w:w="0" w:type="dxa"/>
              <w:bottom w:w="0" w:type="dxa"/>
              <w:right w:w="0" w:type="dxa"/>
            </w:tcMar>
            <w:vAlign w:val="center"/>
          </w:tcPr>
          <w:p w14:paraId="5C50EEC9" w14:textId="7D582C47" w:rsidR="00767868" w:rsidRPr="0089189A" w:rsidRDefault="00767868" w:rsidP="003A376F">
            <w:pPr>
              <w:spacing w:line="276" w:lineRule="auto"/>
              <w:jc w:val="center"/>
              <w:rPr>
                <w:sz w:val="22"/>
                <w:szCs w:val="22"/>
              </w:rPr>
            </w:pPr>
            <w:r w:rsidRPr="0089189A">
              <w:rPr>
                <w:sz w:val="22"/>
                <w:szCs w:val="22"/>
              </w:rPr>
              <w:t>-</w:t>
            </w:r>
            <w:r w:rsidR="00CA13BA">
              <w:rPr>
                <w:sz w:val="22"/>
                <w:szCs w:val="22"/>
              </w:rPr>
              <w:t>0</w:t>
            </w:r>
            <w:r w:rsidRPr="0089189A">
              <w:rPr>
                <w:sz w:val="22"/>
                <w:szCs w:val="22"/>
              </w:rPr>
              <w:t>.0</w:t>
            </w:r>
            <w:r w:rsidR="003270EA">
              <w:rPr>
                <w:sz w:val="22"/>
                <w:szCs w:val="22"/>
              </w:rPr>
              <w:t>8</w:t>
            </w:r>
          </w:p>
        </w:tc>
        <w:tc>
          <w:tcPr>
            <w:tcW w:w="1098" w:type="dxa"/>
            <w:tcBorders>
              <w:top w:val="nil"/>
              <w:left w:val="nil"/>
              <w:bottom w:val="single" w:sz="12" w:space="0" w:color="000000"/>
              <w:right w:val="nil"/>
            </w:tcBorders>
            <w:tcMar>
              <w:top w:w="0" w:type="dxa"/>
              <w:left w:w="0" w:type="dxa"/>
              <w:bottom w:w="0" w:type="dxa"/>
              <w:right w:w="0" w:type="dxa"/>
            </w:tcMar>
            <w:vAlign w:val="center"/>
          </w:tcPr>
          <w:p w14:paraId="27E585A3" w14:textId="77777777" w:rsidR="00767868" w:rsidRPr="0089189A" w:rsidRDefault="00767868" w:rsidP="003A376F">
            <w:pPr>
              <w:spacing w:line="276" w:lineRule="auto"/>
              <w:jc w:val="center"/>
              <w:rPr>
                <w:sz w:val="22"/>
                <w:szCs w:val="22"/>
              </w:rPr>
            </w:pPr>
            <w:r w:rsidRPr="0089189A">
              <w:rPr>
                <w:sz w:val="22"/>
                <w:szCs w:val="22"/>
              </w:rPr>
              <w:t>-4.92</w:t>
            </w:r>
          </w:p>
        </w:tc>
        <w:tc>
          <w:tcPr>
            <w:tcW w:w="1098" w:type="dxa"/>
            <w:gridSpan w:val="2"/>
            <w:tcBorders>
              <w:top w:val="nil"/>
              <w:left w:val="nil"/>
              <w:bottom w:val="single" w:sz="12" w:space="0" w:color="000000"/>
              <w:right w:val="nil"/>
            </w:tcBorders>
            <w:tcMar>
              <w:top w:w="0" w:type="dxa"/>
              <w:left w:w="0" w:type="dxa"/>
              <w:bottom w:w="0" w:type="dxa"/>
              <w:right w:w="0" w:type="dxa"/>
            </w:tcMar>
            <w:vAlign w:val="center"/>
          </w:tcPr>
          <w:p w14:paraId="2B449848" w14:textId="77777777" w:rsidR="00767868" w:rsidRPr="0089189A" w:rsidRDefault="00767868" w:rsidP="003A376F">
            <w:pPr>
              <w:spacing w:line="276" w:lineRule="auto"/>
              <w:jc w:val="center"/>
              <w:rPr>
                <w:sz w:val="22"/>
                <w:szCs w:val="22"/>
              </w:rPr>
            </w:pPr>
            <w:r w:rsidRPr="0089189A">
              <w:rPr>
                <w:sz w:val="22"/>
                <w:szCs w:val="22"/>
              </w:rPr>
              <w:t>&lt;.001</w:t>
            </w:r>
          </w:p>
        </w:tc>
        <w:tc>
          <w:tcPr>
            <w:tcW w:w="1098" w:type="dxa"/>
            <w:tcBorders>
              <w:top w:val="nil"/>
              <w:left w:val="nil"/>
              <w:bottom w:val="single" w:sz="12" w:space="0" w:color="000000"/>
              <w:right w:val="nil"/>
            </w:tcBorders>
            <w:tcMar>
              <w:top w:w="0" w:type="dxa"/>
              <w:left w:w="0" w:type="dxa"/>
              <w:bottom w:w="0" w:type="dxa"/>
              <w:right w:w="0" w:type="dxa"/>
            </w:tcMar>
            <w:vAlign w:val="center"/>
          </w:tcPr>
          <w:p w14:paraId="0192C260" w14:textId="77777777" w:rsidR="00767868" w:rsidRPr="0089189A" w:rsidRDefault="00767868" w:rsidP="003A376F">
            <w:pPr>
              <w:spacing w:line="276" w:lineRule="auto"/>
              <w:jc w:val="center"/>
              <w:rPr>
                <w:sz w:val="22"/>
                <w:szCs w:val="22"/>
              </w:rPr>
            </w:pPr>
            <w:r w:rsidRPr="0089189A">
              <w:rPr>
                <w:sz w:val="22"/>
                <w:szCs w:val="22"/>
              </w:rPr>
              <w:t>.02</w:t>
            </w:r>
          </w:p>
        </w:tc>
        <w:tc>
          <w:tcPr>
            <w:tcW w:w="1098" w:type="dxa"/>
            <w:gridSpan w:val="2"/>
            <w:tcBorders>
              <w:top w:val="nil"/>
              <w:left w:val="nil"/>
              <w:bottom w:val="single" w:sz="12" w:space="0" w:color="000000"/>
              <w:right w:val="nil"/>
            </w:tcBorders>
            <w:tcMar>
              <w:top w:w="0" w:type="dxa"/>
              <w:left w:w="0" w:type="dxa"/>
              <w:bottom w:w="0" w:type="dxa"/>
              <w:right w:w="0" w:type="dxa"/>
            </w:tcMar>
            <w:vAlign w:val="center"/>
          </w:tcPr>
          <w:p w14:paraId="76378389" w14:textId="77777777" w:rsidR="00767868" w:rsidRPr="0089189A" w:rsidRDefault="00767868" w:rsidP="003A376F">
            <w:pPr>
              <w:spacing w:line="276" w:lineRule="auto"/>
              <w:jc w:val="center"/>
              <w:rPr>
                <w:sz w:val="22"/>
                <w:szCs w:val="22"/>
              </w:rPr>
            </w:pPr>
          </w:p>
        </w:tc>
      </w:tr>
    </w:tbl>
    <w:p w14:paraId="7924A5D8" w14:textId="77777777" w:rsidR="00767868" w:rsidRPr="0089189A" w:rsidRDefault="00767868" w:rsidP="00767868">
      <w:pPr>
        <w:rPr>
          <w:sz w:val="20"/>
          <w:szCs w:val="20"/>
        </w:rPr>
      </w:pPr>
      <w:r w:rsidRPr="0089189A">
        <w:rPr>
          <w:i/>
          <w:sz w:val="20"/>
          <w:szCs w:val="20"/>
        </w:rPr>
        <w:t>Note.</w:t>
      </w:r>
      <w:r w:rsidRPr="0089189A">
        <w:rPr>
          <w:sz w:val="20"/>
          <w:szCs w:val="20"/>
        </w:rPr>
        <w:t xml:space="preserve"> Asterisks denote significance level, *</w:t>
      </w:r>
      <w:r w:rsidRPr="0089189A">
        <w:rPr>
          <w:i/>
          <w:sz w:val="20"/>
          <w:szCs w:val="20"/>
        </w:rPr>
        <w:t>p</w:t>
      </w:r>
      <w:r w:rsidRPr="0089189A">
        <w:rPr>
          <w:sz w:val="20"/>
          <w:szCs w:val="20"/>
        </w:rPr>
        <w:t xml:space="preserve"> &lt; .05; **</w:t>
      </w:r>
      <w:r w:rsidRPr="0089189A">
        <w:rPr>
          <w:i/>
          <w:sz w:val="20"/>
          <w:szCs w:val="20"/>
        </w:rPr>
        <w:t>p</w:t>
      </w:r>
      <w:r w:rsidRPr="0089189A">
        <w:rPr>
          <w:sz w:val="20"/>
          <w:szCs w:val="20"/>
        </w:rPr>
        <w:t xml:space="preserve"> &lt; .01; ***</w:t>
      </w:r>
      <w:r w:rsidRPr="0089189A">
        <w:rPr>
          <w:i/>
          <w:sz w:val="20"/>
          <w:szCs w:val="20"/>
        </w:rPr>
        <w:t>p</w:t>
      </w:r>
      <w:r w:rsidRPr="0089189A">
        <w:rPr>
          <w:sz w:val="20"/>
          <w:szCs w:val="20"/>
        </w:rPr>
        <w:t xml:space="preserve"> &lt; .001.</w:t>
      </w:r>
    </w:p>
    <w:p w14:paraId="06FA76D2" w14:textId="38951413" w:rsidR="00C63AE4" w:rsidRPr="00C63AE4" w:rsidRDefault="00C63AE4" w:rsidP="00E97D35">
      <w:pPr>
        <w:spacing w:line="480" w:lineRule="auto"/>
        <w:rPr>
          <w:b/>
        </w:rPr>
      </w:pPr>
    </w:p>
    <w:p w14:paraId="5D39FF0E" w14:textId="40F1DA96" w:rsidR="00AC6073" w:rsidRDefault="0002507F" w:rsidP="00E515C2">
      <w:pPr>
        <w:spacing w:line="480" w:lineRule="auto"/>
        <w:rPr>
          <w:rFonts w:ascii="Arial" w:eastAsia="Arial" w:hAnsi="Arial" w:cs="Arial"/>
          <w:b/>
          <w:sz w:val="22"/>
          <w:szCs w:val="22"/>
        </w:rPr>
      </w:pPr>
      <w:r>
        <w:rPr>
          <w:rFonts w:eastAsia="Arial"/>
          <w:bCs/>
          <w:i/>
          <w:iCs/>
        </w:rPr>
        <w:tab/>
      </w:r>
      <w:r w:rsidRPr="00E82667">
        <w:rPr>
          <w:rFonts w:eastAsia="Arial"/>
          <w:bCs/>
          <w:i/>
          <w:iCs/>
        </w:rPr>
        <w:t>Do</w:t>
      </w:r>
      <w:r>
        <w:rPr>
          <w:rFonts w:eastAsia="Arial"/>
          <w:bCs/>
          <w:i/>
          <w:iCs/>
        </w:rPr>
        <w:t xml:space="preserve">es bivariate valence </w:t>
      </w:r>
      <w:r w:rsidRPr="00E82667">
        <w:rPr>
          <w:rFonts w:eastAsia="Arial"/>
          <w:bCs/>
          <w:i/>
          <w:iCs/>
        </w:rPr>
        <w:t>predict sorting behavior better than</w:t>
      </w:r>
      <w:r>
        <w:rPr>
          <w:rFonts w:eastAsia="Arial"/>
          <w:bCs/>
          <w:i/>
          <w:iCs/>
        </w:rPr>
        <w:t xml:space="preserve"> bipolar</w:t>
      </w:r>
      <w:r w:rsidRPr="00E82667">
        <w:rPr>
          <w:rFonts w:eastAsia="Arial"/>
          <w:bCs/>
          <w:i/>
          <w:iCs/>
        </w:rPr>
        <w:t xml:space="preserve"> valence?</w:t>
      </w:r>
      <w:r w:rsidRPr="00E82667">
        <w:rPr>
          <w:bCs/>
          <w:i/>
          <w:iCs/>
        </w:rPr>
        <w:t xml:space="preserve"> </w:t>
      </w:r>
      <w:r>
        <w:t>To determine whether separate dimensions of positivity and negativity were better predictors than bipolar valence, we replaced the valence predictor with separate predictors of positivity and negativity. Bivariate dimensions of valence w</w:t>
      </w:r>
      <w:r w:rsidR="00E5384A">
        <w:t>ere</w:t>
      </w:r>
      <w:r>
        <w:t xml:space="preserve"> a better predictor of sorting behavior in all but the youngest age group, with the most substantial gains in predictor among the 5- and 6-year-olds (3-year-olds: </w:t>
      </w:r>
      <w:r>
        <w:rPr>
          <w:i/>
        </w:rPr>
        <w:t>F</w:t>
      </w:r>
      <w:r>
        <w:t xml:space="preserve">(1, 301) = 2.82, </w:t>
      </w:r>
      <w:r>
        <w:rPr>
          <w:i/>
        </w:rPr>
        <w:t>p</w:t>
      </w:r>
      <w:r>
        <w:t xml:space="preserve"> = .09; 4-year-olds: </w:t>
      </w:r>
      <w:r>
        <w:rPr>
          <w:i/>
        </w:rPr>
        <w:t>F</w:t>
      </w:r>
      <w:r>
        <w:t xml:space="preserve">(1, 301) = 19.46, </w:t>
      </w:r>
      <w:r>
        <w:rPr>
          <w:i/>
        </w:rPr>
        <w:t>p</w:t>
      </w:r>
      <w:r>
        <w:t xml:space="preserve"> &lt; .001; 5-year-</w:t>
      </w:r>
      <w:r>
        <w:lastRenderedPageBreak/>
        <w:t xml:space="preserve">olds: </w:t>
      </w:r>
      <w:r>
        <w:rPr>
          <w:i/>
        </w:rPr>
        <w:t>F</w:t>
      </w:r>
      <w:r>
        <w:t xml:space="preserve">(1, 301) = 74.58, </w:t>
      </w:r>
      <w:r>
        <w:rPr>
          <w:i/>
        </w:rPr>
        <w:t>p</w:t>
      </w:r>
      <w:r>
        <w:t xml:space="preserve"> &lt; .001; 6-year-olds: </w:t>
      </w:r>
      <w:r>
        <w:rPr>
          <w:i/>
        </w:rPr>
        <w:t>F</w:t>
      </w:r>
      <w:r>
        <w:t xml:space="preserve">(1, 301) = 77.51, </w:t>
      </w:r>
      <w:r>
        <w:rPr>
          <w:i/>
        </w:rPr>
        <w:t>p</w:t>
      </w:r>
      <w:r>
        <w:t xml:space="preserve"> &lt; .001; adults: </w:t>
      </w:r>
      <w:r>
        <w:rPr>
          <w:i/>
        </w:rPr>
        <w:t>F</w:t>
      </w:r>
      <w:r>
        <w:t xml:space="preserve">(1, 301) = 21.88, </w:t>
      </w:r>
      <w:r>
        <w:rPr>
          <w:i/>
        </w:rPr>
        <w:t>p</w:t>
      </w:r>
      <w:r>
        <w:t xml:space="preserve"> &lt; .001). </w:t>
      </w:r>
    </w:p>
    <w:p w14:paraId="1DC90B73" w14:textId="649FBD30" w:rsidR="00436361" w:rsidRDefault="00B60C59" w:rsidP="00D9087D">
      <w:pPr>
        <w:spacing w:line="480" w:lineRule="auto"/>
        <w:rPr>
          <w:rFonts w:ascii="Arial" w:eastAsia="Arial" w:hAnsi="Arial" w:cs="Arial"/>
          <w:sz w:val="22"/>
          <w:szCs w:val="22"/>
        </w:rPr>
      </w:pPr>
      <w:r>
        <w:rPr>
          <w:rFonts w:eastAsia="Arial"/>
          <w:b/>
        </w:rPr>
        <w:t xml:space="preserve">Bottom-up </w:t>
      </w:r>
      <w:r w:rsidR="005A380C">
        <w:rPr>
          <w:rFonts w:eastAsia="Arial"/>
          <w:b/>
        </w:rPr>
        <w:t>assessment of</w:t>
      </w:r>
      <w:r w:rsidR="004A2678">
        <w:rPr>
          <w:rFonts w:eastAsia="Arial"/>
          <w:b/>
        </w:rPr>
        <w:t xml:space="preserve"> </w:t>
      </w:r>
      <w:r w:rsidR="00B61188">
        <w:rPr>
          <w:rFonts w:eastAsia="Arial"/>
          <w:b/>
        </w:rPr>
        <w:t xml:space="preserve">emotion </w:t>
      </w:r>
      <w:r w:rsidR="00E376AF">
        <w:rPr>
          <w:rFonts w:eastAsia="Arial"/>
          <w:b/>
        </w:rPr>
        <w:t>knowledge</w:t>
      </w:r>
    </w:p>
    <w:p w14:paraId="0F5FE8A1" w14:textId="7FF52C72" w:rsidR="00881C53" w:rsidRDefault="00E376AF" w:rsidP="00D9087D">
      <w:pPr>
        <w:spacing w:line="480" w:lineRule="auto"/>
        <w:ind w:firstLine="720"/>
      </w:pPr>
      <w:r>
        <w:t xml:space="preserve">Our last sets of analyses used </w:t>
      </w:r>
      <w:r w:rsidR="00586354">
        <w:t>unsupervised methods</w:t>
      </w:r>
      <w:r w:rsidR="00E91ACF">
        <w:t xml:space="preserve"> </w:t>
      </w:r>
      <w:r>
        <w:t>to provide a</w:t>
      </w:r>
      <w:r w:rsidR="0039153A">
        <w:t xml:space="preserve"> complementary </w:t>
      </w:r>
      <w:r>
        <w:t xml:space="preserve">perspective </w:t>
      </w:r>
      <w:r w:rsidR="00EF2973">
        <w:t>on how emotion</w:t>
      </w:r>
      <w:r>
        <w:t>s</w:t>
      </w:r>
      <w:r w:rsidR="00EF2973">
        <w:t xml:space="preserve"> might be represented</w:t>
      </w:r>
      <w:r w:rsidR="0039153A">
        <w:t xml:space="preserve">. </w:t>
      </w:r>
      <w:r w:rsidR="00D300C5">
        <w:t xml:space="preserve"> </w:t>
      </w:r>
      <w:r w:rsidR="0039153A">
        <w:t>These analyses extract patterns from the sorting data without relying on any predetermined dimensions or categories</w:t>
      </w:r>
      <w:r>
        <w:t xml:space="preserve">. </w:t>
      </w:r>
      <w:r w:rsidR="00FE265F">
        <w:t>We considered Same and Individual Sorts separately because the following analyses require pairwise distances between all items, which are only available within a given sorting block</w:t>
      </w:r>
      <w:r w:rsidR="00FE265F" w:rsidDel="00FE265F">
        <w:t xml:space="preserve"> </w:t>
      </w:r>
      <w:r w:rsidR="00EF2973">
        <w:t>.</w:t>
      </w:r>
    </w:p>
    <w:p w14:paraId="24885629" w14:textId="032E507F" w:rsidR="00436361" w:rsidRDefault="0079736C" w:rsidP="00D9087D">
      <w:pPr>
        <w:spacing w:line="480" w:lineRule="auto"/>
      </w:pPr>
      <w:r>
        <w:tab/>
      </w:r>
      <w:r w:rsidR="00890F39">
        <w:t xml:space="preserve">First, we used 2-dimensional multidimensional scaling (MDS) to visually represent participant’s classifications (Figure 3). </w:t>
      </w:r>
      <w:r w:rsidR="009C2F22">
        <w:t>To better understand the dimensions, w</w:t>
      </w:r>
      <w:r w:rsidR="00890F39">
        <w:t xml:space="preserve">e fit vectors of image ratings for bipolar valence, arousal, positivity, and negativity onto our MDS solution over 1,000 permutations to derive the squared correlation coefficient of each vector </w:t>
      </w:r>
      <w:r w:rsidR="00890F39">
        <w:fldChar w:fldCharType="begin" w:fldLock="1"/>
      </w:r>
      <w:r w:rsidR="00890F39">
        <w:instrText>ADDIN CSL_CITATION {"citationItems":[{"id":"ITEM-1","itemData":{"abstract":"The document describes typical, simple work pathways of vegetation ordination. Unconstrained ordination uses as examples detrended correspondence analysis and non-metric multidimensional scaling, and shows how to interpret their results by fitting environmental vectors and factors or smooth environmental surfaces to the graph. The basic plotting command , and more advanced plotting commands for congested plots are also discussed, as well as adding items such as ellipses, convex hulls, and other items for classes. The constrained ordination uses constrained (canonical) correspondence analysis as an example. It is first shown how a model is defined, then the document discusses model building and signficance tests of the whole analysis, single constraints and axes.","author":[{"dropping-particle":"","family":"Oksanen","given":"Jari","non-dropping-particle":"","parse-names":false,"suffix":""}],"id":"ITEM-1","issued":{"date-parts":[["2017"]]},"title":"Vegan: an introduction to ordination","type":"report"},"uris":["http://www.mendeley.com/documents/?uuid=dde887be-d3d0-3346-8607-3289c9b75f61"]}],"mendeley":{"formattedCitation":"(Oksanen, 2017)","manualFormatting":"(envfit in Vegan package; Oksanen, 2019)","plainTextFormattedCitation":"(Oksanen, 2017)","previouslyFormattedCitation":"(Oksanen, 2017)"},"properties":{"noteIndex":0},"schema":"https://github.com/citation-style-language/schema/raw/master/csl-citation.json"}</w:instrText>
      </w:r>
      <w:r w:rsidR="00890F39">
        <w:fldChar w:fldCharType="separate"/>
      </w:r>
      <w:r w:rsidR="00890F39" w:rsidRPr="00F267A8">
        <w:rPr>
          <w:noProof/>
        </w:rPr>
        <w:t>(</w:t>
      </w:r>
      <w:r w:rsidR="00890F39">
        <w:rPr>
          <w:noProof/>
        </w:rPr>
        <w:t xml:space="preserve">envfit in Vegan package; </w:t>
      </w:r>
      <w:r w:rsidR="00890F39" w:rsidRPr="00F267A8">
        <w:rPr>
          <w:noProof/>
        </w:rPr>
        <w:t>Oksanen, 201</w:t>
      </w:r>
      <w:r w:rsidR="00890F39">
        <w:rPr>
          <w:noProof/>
        </w:rPr>
        <w:t>9</w:t>
      </w:r>
      <w:r w:rsidR="00890F39" w:rsidRPr="00F267A8">
        <w:rPr>
          <w:noProof/>
        </w:rPr>
        <w:t>)</w:t>
      </w:r>
      <w:r w:rsidR="00890F39">
        <w:fldChar w:fldCharType="end"/>
      </w:r>
      <w:r w:rsidR="00890F39">
        <w:t>. This analysis reveals that stimuli ratings of valence, positivity, and negativity consistently correlate with the MDS dimensions (</w:t>
      </w:r>
      <w:r w:rsidR="00890F39">
        <w:rPr>
          <w:i/>
        </w:rPr>
        <w:t>r</w:t>
      </w:r>
      <w:r w:rsidR="00890F39">
        <w:rPr>
          <w:vertAlign w:val="superscript"/>
        </w:rPr>
        <w:t>2</w:t>
      </w:r>
      <w:r w:rsidR="00890F39">
        <w:t xml:space="preserve"> &gt; 0.84 and </w:t>
      </w:r>
      <w:r w:rsidR="00890F39" w:rsidRPr="008E0B59">
        <w:rPr>
          <w:i/>
          <w:iCs/>
        </w:rPr>
        <w:t>p</w:t>
      </w:r>
      <w:r w:rsidR="00890F39">
        <w:t xml:space="preserve"> &lt; .001 across all sort conditions for both adults and children). Arousal only correlated with the dimensions in the Same Individual Sort (Adults: </w:t>
      </w:r>
      <w:r w:rsidR="00890F39">
        <w:rPr>
          <w:i/>
        </w:rPr>
        <w:t>r</w:t>
      </w:r>
      <w:r w:rsidR="00890F39">
        <w:rPr>
          <w:vertAlign w:val="superscript"/>
        </w:rPr>
        <w:t xml:space="preserve">2 </w:t>
      </w:r>
      <w:r w:rsidR="00890F39">
        <w:t xml:space="preserve">= 0.40, </w:t>
      </w:r>
      <w:r w:rsidR="00890F39" w:rsidRPr="008E0B59">
        <w:rPr>
          <w:i/>
          <w:iCs/>
        </w:rPr>
        <w:t>p</w:t>
      </w:r>
      <w:r w:rsidR="00890F39">
        <w:t xml:space="preserve"> &lt; .05; Children:</w:t>
      </w:r>
      <w:r w:rsidR="00890F39" w:rsidRPr="000332B6">
        <w:rPr>
          <w:i/>
        </w:rPr>
        <w:t xml:space="preserve"> </w:t>
      </w:r>
      <w:r w:rsidR="00890F39">
        <w:rPr>
          <w:i/>
        </w:rPr>
        <w:t>r</w:t>
      </w:r>
      <w:r w:rsidR="00890F39">
        <w:rPr>
          <w:vertAlign w:val="superscript"/>
        </w:rPr>
        <w:t xml:space="preserve">2 </w:t>
      </w:r>
      <w:r w:rsidR="00890F39">
        <w:t xml:space="preserve">= 0.44 , </w:t>
      </w:r>
      <w:r w:rsidR="00890F39" w:rsidRPr="008E0B59">
        <w:rPr>
          <w:i/>
          <w:iCs/>
        </w:rPr>
        <w:t>p</w:t>
      </w:r>
      <w:r w:rsidR="00890F39">
        <w:t xml:space="preserve"> &lt; .05) but not in the Different Individual Sort (Adults: </w:t>
      </w:r>
      <w:r w:rsidR="00890F39">
        <w:rPr>
          <w:i/>
        </w:rPr>
        <w:t>r</w:t>
      </w:r>
      <w:r w:rsidR="00890F39">
        <w:rPr>
          <w:vertAlign w:val="superscript"/>
        </w:rPr>
        <w:t xml:space="preserve">2 </w:t>
      </w:r>
      <w:r w:rsidR="00890F39">
        <w:t xml:space="preserve">= 0.10, </w:t>
      </w:r>
      <w:r w:rsidR="00890F39" w:rsidRPr="008E0B59">
        <w:rPr>
          <w:i/>
          <w:iCs/>
        </w:rPr>
        <w:t>p</w:t>
      </w:r>
      <w:r w:rsidR="00890F39" w:rsidRPr="008E0B59">
        <w:t xml:space="preserve"> =</w:t>
      </w:r>
      <w:r w:rsidR="00890F39">
        <w:t xml:space="preserve"> .4</w:t>
      </w:r>
      <w:r w:rsidR="0046476B">
        <w:t>6</w:t>
      </w:r>
      <w:r w:rsidR="00890F39">
        <w:t>; Children:</w:t>
      </w:r>
      <w:r w:rsidR="00890F39" w:rsidRPr="000332B6">
        <w:rPr>
          <w:i/>
        </w:rPr>
        <w:t xml:space="preserve"> </w:t>
      </w:r>
      <w:r w:rsidR="00890F39">
        <w:rPr>
          <w:i/>
        </w:rPr>
        <w:t>r</w:t>
      </w:r>
      <w:r w:rsidR="00890F39">
        <w:rPr>
          <w:vertAlign w:val="superscript"/>
        </w:rPr>
        <w:t xml:space="preserve">2 </w:t>
      </w:r>
      <w:r w:rsidR="00890F39">
        <w:t xml:space="preserve">= 0.22, </w:t>
      </w:r>
      <w:r w:rsidR="00890F39" w:rsidRPr="008E0B59">
        <w:rPr>
          <w:i/>
          <w:iCs/>
        </w:rPr>
        <w:t>p</w:t>
      </w:r>
      <w:r w:rsidR="00890F39">
        <w:t xml:space="preserve"> = .1</w:t>
      </w:r>
      <w:r w:rsidR="0046476B">
        <w:t>5</w:t>
      </w:r>
      <w:r w:rsidR="00890F39">
        <w:t>). Additional MDS visualizations are provided in Supplemental Material section 5.</w:t>
      </w:r>
    </w:p>
    <w:p w14:paraId="28646503" w14:textId="078A3A92" w:rsidR="00957E6F" w:rsidRPr="00957E6F" w:rsidRDefault="00957E6F" w:rsidP="00D9087D">
      <w:pPr>
        <w:spacing w:line="480" w:lineRule="auto"/>
      </w:pPr>
    </w:p>
    <w:p w14:paraId="130B519C" w14:textId="3ECC4B85" w:rsidR="00957E6F" w:rsidRPr="00E952A0" w:rsidRDefault="00B40A80" w:rsidP="00D9087D">
      <w:pPr>
        <w:spacing w:line="480" w:lineRule="auto"/>
        <w:rPr>
          <w:rFonts w:eastAsia="Arial"/>
          <w:b/>
        </w:rPr>
      </w:pPr>
      <w:r>
        <w:rPr>
          <w:rFonts w:eastAsia="Arial"/>
          <w:b/>
          <w:noProof/>
        </w:rPr>
        <w:lastRenderedPageBreak/>
        <w:drawing>
          <wp:inline distT="0" distB="0" distL="0" distR="0" wp14:anchorId="3E7A0DAD" wp14:editId="490DE106">
            <wp:extent cx="5943600" cy="5943600"/>
            <wp:effectExtent l="0" t="0" r="0" b="0"/>
            <wp:docPr id="17" name="Picture 1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Chart&#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334C0EF8" w14:textId="0BF2EB0C" w:rsidR="00B80DE5" w:rsidRPr="00DB762F" w:rsidRDefault="0025273A" w:rsidP="00D9087D">
      <w:pPr>
        <w:rPr>
          <w:rFonts w:eastAsia="Arial"/>
          <w:bCs/>
        </w:rPr>
      </w:pPr>
      <w:r w:rsidRPr="00DB762F">
        <w:rPr>
          <w:rFonts w:eastAsia="Arial"/>
          <w:bCs/>
        </w:rPr>
        <w:t xml:space="preserve">Figure </w:t>
      </w:r>
      <w:r>
        <w:rPr>
          <w:rFonts w:eastAsia="Arial"/>
          <w:bCs/>
        </w:rPr>
        <w:t>3</w:t>
      </w:r>
      <w:r w:rsidRPr="00DB762F">
        <w:rPr>
          <w:rFonts w:eastAsia="Arial"/>
          <w:bCs/>
        </w:rPr>
        <w:t xml:space="preserve">: Classical multidimensional scaling solution (2 dimensions) for average sorting distances across all children and adults in </w:t>
      </w:r>
      <w:r>
        <w:rPr>
          <w:rFonts w:eastAsia="Arial"/>
          <w:bCs/>
        </w:rPr>
        <w:t>the Same Individual (A</w:t>
      </w:r>
      <w:r w:rsidR="00443086">
        <w:rPr>
          <w:rFonts w:eastAsia="Arial"/>
          <w:bCs/>
        </w:rPr>
        <w:t xml:space="preserve">, </w:t>
      </w:r>
      <w:r>
        <w:rPr>
          <w:rFonts w:eastAsia="Arial"/>
          <w:bCs/>
        </w:rPr>
        <w:t>B) and Different Individual (C</w:t>
      </w:r>
      <w:r w:rsidR="00443086">
        <w:rPr>
          <w:rFonts w:eastAsia="Arial"/>
          <w:bCs/>
        </w:rPr>
        <w:t xml:space="preserve">, </w:t>
      </w:r>
      <w:r>
        <w:rPr>
          <w:rFonts w:eastAsia="Arial"/>
          <w:bCs/>
        </w:rPr>
        <w:t>D)</w:t>
      </w:r>
      <w:r w:rsidR="00443086">
        <w:rPr>
          <w:rFonts w:eastAsia="Arial"/>
          <w:bCs/>
        </w:rPr>
        <w:t xml:space="preserve"> Sorts</w:t>
      </w:r>
      <w:r w:rsidRPr="00DB762F">
        <w:rPr>
          <w:rFonts w:eastAsia="Arial"/>
          <w:bCs/>
        </w:rPr>
        <w:t xml:space="preserve">. Vectors show </w:t>
      </w:r>
      <w:r w:rsidR="000D316E">
        <w:rPr>
          <w:rFonts w:eastAsia="Arial"/>
          <w:bCs/>
        </w:rPr>
        <w:t xml:space="preserve">squared </w:t>
      </w:r>
      <w:r w:rsidRPr="00DB762F">
        <w:rPr>
          <w:rFonts w:eastAsia="Arial"/>
          <w:bCs/>
        </w:rPr>
        <w:t>correlation</w:t>
      </w:r>
      <w:r w:rsidR="000D316E">
        <w:rPr>
          <w:rFonts w:eastAsia="Arial"/>
          <w:bCs/>
        </w:rPr>
        <w:t xml:space="preserve"> coefficient</w:t>
      </w:r>
      <w:r w:rsidRPr="00DB762F">
        <w:rPr>
          <w:rFonts w:eastAsia="Arial"/>
          <w:bCs/>
        </w:rPr>
        <w:t>s between image ratings and the MDS dimensions.</w:t>
      </w:r>
    </w:p>
    <w:p w14:paraId="576241E4" w14:textId="77777777" w:rsidR="0025273A" w:rsidRDefault="0025273A" w:rsidP="00E515C2">
      <w:pPr>
        <w:rPr>
          <w:b/>
        </w:rPr>
      </w:pPr>
    </w:p>
    <w:p w14:paraId="4BD9630C" w14:textId="41670DEE" w:rsidR="000A2B1B" w:rsidRDefault="009F6D9D" w:rsidP="00E515C2">
      <w:pPr>
        <w:spacing w:line="480" w:lineRule="auto"/>
        <w:ind w:firstLine="720"/>
      </w:pPr>
      <w:r w:rsidRPr="000407E6">
        <w:rPr>
          <w:bCs/>
        </w:rPr>
        <w:t>Second,</w:t>
      </w:r>
      <w:r>
        <w:rPr>
          <w:b/>
        </w:rPr>
        <w:t xml:space="preserve"> </w:t>
      </w:r>
      <w:r>
        <w:t xml:space="preserve">we used hierarchical clustering to examine age-related changes in how participants organized emotion cues </w:t>
      </w:r>
      <w:r>
        <w:fldChar w:fldCharType="begin" w:fldLock="1"/>
      </w:r>
      <w:r>
        <w:instrText>ADDIN CSL_CITATION {"citationItems":[{"id":"ITEM-1","itemData":{"DOI":"10.1080/01621459.1963.10500845","ISSN":"1537274X","abstract":"A procedure for forming hierarchical groups of mutually exclusive subsets, each of which has members that are maximally similar with respect to specified characteristics, is suggested for use in large-scale (n &gt; 100) studies when a precise optimal solution for a specified number of groups is not practical. Given n sets, this procedure permits their reduction to n − 1 mutually exclusive sets by considering the union of all possible n(n − 1)/2 pairs and selecting a union having a maximal value for the functional relation, or objective function, that reflects the criterion chosen by the investigator. By repeating this process until only one group remains, the complete hierarchical structure and a quantitative estimate of the loss associated with each stage in the grouping can be obtained. A general flowchart helpful in computer programming and a numerical example are included. © Taylor &amp; Francis Group, LLC.","author":[{"dropping-particle":"","family":"Ward","given":"Joe H.","non-dropping-particle":"","parse-names":false,"suffix":""}],"container-title":"Journal of the American Statistical Association","id":"ITEM-1","issue":"301","issued":{"date-parts":[["1963"]]},"page":"236-244","title":"Hierarchical Grouping to Optimize an Objective Function","type":"article-journal","volume":"58"},"uris":["http://www.mendeley.com/documents/?uuid=ae571c2b-da0c-35a8-bf64-0a000a826f6b"]}],"mendeley":{"formattedCitation":"(Ward, 1963)","manualFormatting":"(Ward's method; Ward, 1963)","plainTextFormattedCitation":"(Ward, 1963)","previouslyFormattedCitation":"(Ward, 1963)"},"properties":{"noteIndex":0},"schema":"https://github.com/citation-style-language/schema/raw/master/csl-citation.json"}</w:instrText>
      </w:r>
      <w:r>
        <w:fldChar w:fldCharType="separate"/>
      </w:r>
      <w:r w:rsidRPr="00F267A8">
        <w:rPr>
          <w:noProof/>
        </w:rPr>
        <w:t>(</w:t>
      </w:r>
      <w:r>
        <w:rPr>
          <w:noProof/>
        </w:rPr>
        <w:t xml:space="preserve">Ward's method; </w:t>
      </w:r>
      <w:r w:rsidRPr="00F267A8">
        <w:rPr>
          <w:noProof/>
        </w:rPr>
        <w:t>Ward, 1963)</w:t>
      </w:r>
      <w:r>
        <w:fldChar w:fldCharType="end"/>
      </w:r>
      <w:r>
        <w:t>. Clustering was performed on distance matrices calculated for each age group in each sorting condition using the pairwise distances between all sorted images (see Supplemental Material section 6</w:t>
      </w:r>
      <w:r w:rsidR="0046476B">
        <w:t xml:space="preserve"> for further detail</w:t>
      </w:r>
      <w:r>
        <w:t xml:space="preserve">). As </w:t>
      </w:r>
      <w:r>
        <w:lastRenderedPageBreak/>
        <w:t>expected, children’s clustering structures become increasingly adult-like (Table 3, Figure 4). Children’s increasingly adult-like structures appear to be driven by changes in emotion knowledge and not improvement on the task generally, as the practice structure is highly similar to adults for all age groups except 3-year-olds.</w:t>
      </w:r>
      <w:r w:rsidR="003F3BE0">
        <w:t xml:space="preserve"> </w:t>
      </w:r>
      <w:r w:rsidR="00021467">
        <w:t>Changes in children’s clusters also appear systematic, as children closer in age are more similar to one another. For example, the sorting behavior of 5-year-olds had a stronger correlation with 6-year-olds and 4-year-olds than with adults.</w:t>
      </w:r>
    </w:p>
    <w:p w14:paraId="298E2DA4" w14:textId="77777777" w:rsidR="00E97D35" w:rsidRDefault="00E97D35" w:rsidP="00E515C2">
      <w:pPr>
        <w:spacing w:line="480" w:lineRule="auto"/>
        <w:ind w:firstLine="720"/>
      </w:pPr>
    </w:p>
    <w:p w14:paraId="5E487F3F" w14:textId="77777777" w:rsidR="00E97D35" w:rsidRDefault="00E97D35" w:rsidP="00E97D35">
      <w:r>
        <w:t>Table 3: Comparison of children’s hierarchical clustering solutions to adult’s clustering solutions</w:t>
      </w:r>
    </w:p>
    <w:tbl>
      <w:tblPr>
        <w:tblStyle w:val="a1"/>
        <w:tblW w:w="936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338"/>
        <w:gridCol w:w="1337"/>
        <w:gridCol w:w="1337"/>
        <w:gridCol w:w="1337"/>
        <w:gridCol w:w="1337"/>
        <w:gridCol w:w="1337"/>
        <w:gridCol w:w="1337"/>
      </w:tblGrid>
      <w:tr w:rsidR="00E97D35" w14:paraId="04689664" w14:textId="77777777" w:rsidTr="001E446E">
        <w:trPr>
          <w:trHeight w:val="440"/>
          <w:jc w:val="center"/>
        </w:trPr>
        <w:tc>
          <w:tcPr>
            <w:tcW w:w="1337" w:type="dxa"/>
            <w:shd w:val="clear" w:color="auto" w:fill="auto"/>
            <w:tcMar>
              <w:top w:w="100" w:type="dxa"/>
              <w:left w:w="100" w:type="dxa"/>
              <w:bottom w:w="100" w:type="dxa"/>
              <w:right w:w="100" w:type="dxa"/>
            </w:tcMar>
          </w:tcPr>
          <w:p w14:paraId="1E4688B4" w14:textId="77777777" w:rsidR="00E97D35" w:rsidRDefault="00E97D35" w:rsidP="001E446E">
            <w:pPr>
              <w:widowControl w:val="0"/>
            </w:pPr>
          </w:p>
        </w:tc>
        <w:tc>
          <w:tcPr>
            <w:tcW w:w="2674" w:type="dxa"/>
            <w:gridSpan w:val="2"/>
            <w:shd w:val="clear" w:color="auto" w:fill="auto"/>
            <w:tcMar>
              <w:top w:w="100" w:type="dxa"/>
              <w:left w:w="100" w:type="dxa"/>
              <w:bottom w:w="100" w:type="dxa"/>
              <w:right w:w="100" w:type="dxa"/>
            </w:tcMar>
            <w:vAlign w:val="center"/>
          </w:tcPr>
          <w:p w14:paraId="12F71BB0" w14:textId="77777777" w:rsidR="00E97D35" w:rsidRDefault="00E97D35" w:rsidP="001E446E">
            <w:pPr>
              <w:widowControl w:val="0"/>
              <w:rPr>
                <w:i/>
              </w:rPr>
            </w:pPr>
            <w:r>
              <w:rPr>
                <w:i/>
              </w:rPr>
              <w:t>Practice Sort</w:t>
            </w:r>
          </w:p>
        </w:tc>
        <w:tc>
          <w:tcPr>
            <w:tcW w:w="2674" w:type="dxa"/>
            <w:gridSpan w:val="2"/>
            <w:shd w:val="clear" w:color="auto" w:fill="auto"/>
            <w:tcMar>
              <w:top w:w="100" w:type="dxa"/>
              <w:left w:w="100" w:type="dxa"/>
              <w:bottom w:w="100" w:type="dxa"/>
              <w:right w:w="100" w:type="dxa"/>
            </w:tcMar>
            <w:vAlign w:val="center"/>
          </w:tcPr>
          <w:p w14:paraId="2CEDEE8E" w14:textId="77777777" w:rsidR="00E97D35" w:rsidRDefault="00E97D35" w:rsidP="001E446E">
            <w:pPr>
              <w:widowControl w:val="0"/>
              <w:rPr>
                <w:i/>
              </w:rPr>
            </w:pPr>
            <w:r>
              <w:rPr>
                <w:i/>
              </w:rPr>
              <w:t>Same Individual Sort</w:t>
            </w:r>
          </w:p>
        </w:tc>
        <w:tc>
          <w:tcPr>
            <w:tcW w:w="2674" w:type="dxa"/>
            <w:gridSpan w:val="2"/>
            <w:shd w:val="clear" w:color="auto" w:fill="auto"/>
            <w:tcMar>
              <w:top w:w="100" w:type="dxa"/>
              <w:left w:w="100" w:type="dxa"/>
              <w:bottom w:w="100" w:type="dxa"/>
              <w:right w:w="100" w:type="dxa"/>
            </w:tcMar>
            <w:vAlign w:val="center"/>
          </w:tcPr>
          <w:p w14:paraId="3EE5793B" w14:textId="77777777" w:rsidR="00E97D35" w:rsidRDefault="00E97D35" w:rsidP="001E446E">
            <w:pPr>
              <w:widowControl w:val="0"/>
              <w:rPr>
                <w:i/>
              </w:rPr>
            </w:pPr>
            <w:r>
              <w:rPr>
                <w:i/>
              </w:rPr>
              <w:t>Different Individuals Sort</w:t>
            </w:r>
          </w:p>
        </w:tc>
      </w:tr>
      <w:tr w:rsidR="00E97D35" w14:paraId="1B8E1950" w14:textId="77777777" w:rsidTr="001E446E">
        <w:trPr>
          <w:jc w:val="center"/>
        </w:trPr>
        <w:tc>
          <w:tcPr>
            <w:tcW w:w="1337" w:type="dxa"/>
            <w:shd w:val="clear" w:color="auto" w:fill="auto"/>
            <w:tcMar>
              <w:top w:w="100" w:type="dxa"/>
              <w:left w:w="100" w:type="dxa"/>
              <w:bottom w:w="100" w:type="dxa"/>
              <w:right w:w="100" w:type="dxa"/>
            </w:tcMar>
            <w:vAlign w:val="center"/>
          </w:tcPr>
          <w:p w14:paraId="3B5E3885" w14:textId="77777777" w:rsidR="00E97D35" w:rsidRDefault="00E97D35" w:rsidP="001E446E">
            <w:pPr>
              <w:widowControl w:val="0"/>
              <w:rPr>
                <w:i/>
              </w:rPr>
            </w:pPr>
            <w:r>
              <w:rPr>
                <w:i/>
              </w:rPr>
              <w:t>Age Group</w:t>
            </w:r>
          </w:p>
        </w:tc>
        <w:tc>
          <w:tcPr>
            <w:tcW w:w="1337" w:type="dxa"/>
            <w:shd w:val="clear" w:color="auto" w:fill="CCCCCC"/>
            <w:tcMar>
              <w:top w:w="100" w:type="dxa"/>
              <w:left w:w="100" w:type="dxa"/>
              <w:bottom w:w="100" w:type="dxa"/>
              <w:right w:w="100" w:type="dxa"/>
            </w:tcMar>
            <w:vAlign w:val="center"/>
          </w:tcPr>
          <w:p w14:paraId="28AB1704" w14:textId="77777777" w:rsidR="00E97D35" w:rsidRDefault="00E97D35" w:rsidP="001E446E">
            <w:pPr>
              <w:widowControl w:val="0"/>
            </w:pPr>
            <w:r>
              <w:t>Adj. Rand (k= 3)</w:t>
            </w:r>
          </w:p>
        </w:tc>
        <w:tc>
          <w:tcPr>
            <w:tcW w:w="1337" w:type="dxa"/>
            <w:shd w:val="clear" w:color="auto" w:fill="CCCCCC"/>
            <w:tcMar>
              <w:top w:w="100" w:type="dxa"/>
              <w:left w:w="100" w:type="dxa"/>
              <w:bottom w:w="100" w:type="dxa"/>
              <w:right w:w="100" w:type="dxa"/>
            </w:tcMar>
            <w:vAlign w:val="center"/>
          </w:tcPr>
          <w:p w14:paraId="469EBFFB" w14:textId="77777777" w:rsidR="00E97D35" w:rsidRPr="000138EF" w:rsidRDefault="00E97D35" w:rsidP="001E446E">
            <w:pPr>
              <w:widowControl w:val="0"/>
              <w:rPr>
                <w:i/>
                <w:iCs/>
              </w:rPr>
            </w:pPr>
            <w:r w:rsidRPr="000138EF">
              <w:rPr>
                <w:i/>
                <w:iCs/>
              </w:rPr>
              <w:t>c</w:t>
            </w:r>
          </w:p>
        </w:tc>
        <w:tc>
          <w:tcPr>
            <w:tcW w:w="1337" w:type="dxa"/>
            <w:shd w:val="clear" w:color="auto" w:fill="CCCCCC"/>
            <w:tcMar>
              <w:top w:w="100" w:type="dxa"/>
              <w:left w:w="100" w:type="dxa"/>
              <w:bottom w:w="100" w:type="dxa"/>
              <w:right w:w="100" w:type="dxa"/>
            </w:tcMar>
            <w:vAlign w:val="center"/>
          </w:tcPr>
          <w:p w14:paraId="5337DD9E" w14:textId="77777777" w:rsidR="00E97D35" w:rsidRDefault="00E97D35" w:rsidP="001E446E">
            <w:pPr>
              <w:widowControl w:val="0"/>
            </w:pPr>
            <w:r>
              <w:t>Adj. Rand (k= 3)</w:t>
            </w:r>
          </w:p>
        </w:tc>
        <w:tc>
          <w:tcPr>
            <w:tcW w:w="1337" w:type="dxa"/>
            <w:shd w:val="clear" w:color="auto" w:fill="CCCCCC"/>
            <w:tcMar>
              <w:top w:w="100" w:type="dxa"/>
              <w:left w:w="100" w:type="dxa"/>
              <w:bottom w:w="100" w:type="dxa"/>
              <w:right w:w="100" w:type="dxa"/>
            </w:tcMar>
            <w:vAlign w:val="center"/>
          </w:tcPr>
          <w:p w14:paraId="213DE3A5" w14:textId="77777777" w:rsidR="00E97D35" w:rsidRPr="000138EF" w:rsidRDefault="00E97D35" w:rsidP="001E446E">
            <w:pPr>
              <w:widowControl w:val="0"/>
              <w:rPr>
                <w:i/>
                <w:iCs/>
              </w:rPr>
            </w:pPr>
            <w:r w:rsidRPr="000138EF">
              <w:rPr>
                <w:i/>
                <w:iCs/>
              </w:rPr>
              <w:t>c</w:t>
            </w:r>
          </w:p>
        </w:tc>
        <w:tc>
          <w:tcPr>
            <w:tcW w:w="1337" w:type="dxa"/>
            <w:shd w:val="clear" w:color="auto" w:fill="CCCCCC"/>
            <w:tcMar>
              <w:top w:w="100" w:type="dxa"/>
              <w:left w:w="100" w:type="dxa"/>
              <w:bottom w:w="100" w:type="dxa"/>
              <w:right w:w="100" w:type="dxa"/>
            </w:tcMar>
            <w:vAlign w:val="center"/>
          </w:tcPr>
          <w:p w14:paraId="5E530456" w14:textId="77777777" w:rsidR="00E97D35" w:rsidRDefault="00E97D35" w:rsidP="001E446E">
            <w:pPr>
              <w:widowControl w:val="0"/>
            </w:pPr>
            <w:r>
              <w:t>Adj. Rand (k= 3)</w:t>
            </w:r>
          </w:p>
        </w:tc>
        <w:tc>
          <w:tcPr>
            <w:tcW w:w="1337" w:type="dxa"/>
            <w:shd w:val="clear" w:color="auto" w:fill="CCCCCC"/>
            <w:tcMar>
              <w:top w:w="100" w:type="dxa"/>
              <w:left w:w="100" w:type="dxa"/>
              <w:bottom w:w="100" w:type="dxa"/>
              <w:right w:w="100" w:type="dxa"/>
            </w:tcMar>
            <w:vAlign w:val="center"/>
          </w:tcPr>
          <w:p w14:paraId="31DA3774" w14:textId="77777777" w:rsidR="00E97D35" w:rsidRPr="000138EF" w:rsidRDefault="00E97D35" w:rsidP="001E446E">
            <w:pPr>
              <w:widowControl w:val="0"/>
              <w:rPr>
                <w:i/>
                <w:iCs/>
              </w:rPr>
            </w:pPr>
            <w:r w:rsidRPr="000138EF">
              <w:rPr>
                <w:i/>
                <w:iCs/>
              </w:rPr>
              <w:t>c</w:t>
            </w:r>
          </w:p>
        </w:tc>
      </w:tr>
      <w:tr w:rsidR="00E97D35" w14:paraId="0504424F" w14:textId="77777777" w:rsidTr="001E446E">
        <w:trPr>
          <w:jc w:val="center"/>
        </w:trPr>
        <w:tc>
          <w:tcPr>
            <w:tcW w:w="1337" w:type="dxa"/>
            <w:shd w:val="clear" w:color="auto" w:fill="auto"/>
            <w:tcMar>
              <w:top w:w="100" w:type="dxa"/>
              <w:left w:w="100" w:type="dxa"/>
              <w:bottom w:w="100" w:type="dxa"/>
              <w:right w:w="100" w:type="dxa"/>
            </w:tcMar>
          </w:tcPr>
          <w:p w14:paraId="356DC012" w14:textId="77777777" w:rsidR="00E97D35" w:rsidRDefault="00E97D35" w:rsidP="001E446E">
            <w:pPr>
              <w:widowControl w:val="0"/>
              <w:rPr>
                <w:i/>
              </w:rPr>
            </w:pPr>
            <w:r>
              <w:rPr>
                <w:i/>
              </w:rPr>
              <w:t>3-year-olds</w:t>
            </w:r>
          </w:p>
        </w:tc>
        <w:tc>
          <w:tcPr>
            <w:tcW w:w="1337" w:type="dxa"/>
            <w:shd w:val="clear" w:color="auto" w:fill="auto"/>
            <w:tcMar>
              <w:top w:w="100" w:type="dxa"/>
              <w:left w:w="100" w:type="dxa"/>
              <w:bottom w:w="100" w:type="dxa"/>
              <w:right w:w="100" w:type="dxa"/>
            </w:tcMar>
          </w:tcPr>
          <w:p w14:paraId="4E6E3A3F" w14:textId="77777777" w:rsidR="00E97D35" w:rsidRDefault="00E97D35" w:rsidP="001E446E">
            <w:pPr>
              <w:widowControl w:val="0"/>
            </w:pPr>
            <w:r>
              <w:t>0.21</w:t>
            </w:r>
          </w:p>
        </w:tc>
        <w:tc>
          <w:tcPr>
            <w:tcW w:w="1337" w:type="dxa"/>
            <w:shd w:val="clear" w:color="auto" w:fill="auto"/>
            <w:tcMar>
              <w:top w:w="100" w:type="dxa"/>
              <w:left w:w="100" w:type="dxa"/>
              <w:bottom w:w="100" w:type="dxa"/>
              <w:right w:w="100" w:type="dxa"/>
            </w:tcMar>
          </w:tcPr>
          <w:p w14:paraId="75BD5634" w14:textId="77777777" w:rsidR="00E97D35" w:rsidRDefault="00E97D35" w:rsidP="001E446E">
            <w:pPr>
              <w:widowControl w:val="0"/>
            </w:pPr>
            <w:r>
              <w:t>-.03</w:t>
            </w:r>
          </w:p>
        </w:tc>
        <w:tc>
          <w:tcPr>
            <w:tcW w:w="1337" w:type="dxa"/>
            <w:shd w:val="clear" w:color="auto" w:fill="auto"/>
            <w:tcMar>
              <w:top w:w="100" w:type="dxa"/>
              <w:left w:w="100" w:type="dxa"/>
              <w:bottom w:w="100" w:type="dxa"/>
              <w:right w:w="100" w:type="dxa"/>
            </w:tcMar>
          </w:tcPr>
          <w:p w14:paraId="7BA1087D" w14:textId="77777777" w:rsidR="00E97D35" w:rsidRDefault="00E97D35" w:rsidP="001E446E">
            <w:pPr>
              <w:widowControl w:val="0"/>
            </w:pPr>
            <w:r>
              <w:t>0.02</w:t>
            </w:r>
          </w:p>
        </w:tc>
        <w:tc>
          <w:tcPr>
            <w:tcW w:w="1337" w:type="dxa"/>
            <w:shd w:val="clear" w:color="auto" w:fill="auto"/>
            <w:tcMar>
              <w:top w:w="100" w:type="dxa"/>
              <w:left w:w="100" w:type="dxa"/>
              <w:bottom w:w="100" w:type="dxa"/>
              <w:right w:w="100" w:type="dxa"/>
            </w:tcMar>
          </w:tcPr>
          <w:p w14:paraId="6BCFB07F" w14:textId="77777777" w:rsidR="00E97D35" w:rsidRDefault="00E97D35" w:rsidP="001E446E">
            <w:pPr>
              <w:widowControl w:val="0"/>
            </w:pPr>
            <w:r>
              <w:t>0</w:t>
            </w:r>
          </w:p>
        </w:tc>
        <w:tc>
          <w:tcPr>
            <w:tcW w:w="1337" w:type="dxa"/>
            <w:shd w:val="clear" w:color="auto" w:fill="auto"/>
            <w:tcMar>
              <w:top w:w="100" w:type="dxa"/>
              <w:left w:w="100" w:type="dxa"/>
              <w:bottom w:w="100" w:type="dxa"/>
              <w:right w:w="100" w:type="dxa"/>
            </w:tcMar>
          </w:tcPr>
          <w:p w14:paraId="19B2F98A" w14:textId="77777777" w:rsidR="00E97D35" w:rsidRDefault="00E97D35" w:rsidP="001E446E">
            <w:pPr>
              <w:widowControl w:val="0"/>
            </w:pPr>
            <w:r>
              <w:t>0.16</w:t>
            </w:r>
          </w:p>
        </w:tc>
        <w:tc>
          <w:tcPr>
            <w:tcW w:w="1337" w:type="dxa"/>
            <w:shd w:val="clear" w:color="auto" w:fill="auto"/>
            <w:tcMar>
              <w:top w:w="100" w:type="dxa"/>
              <w:left w:w="100" w:type="dxa"/>
              <w:bottom w:w="100" w:type="dxa"/>
              <w:right w:w="100" w:type="dxa"/>
            </w:tcMar>
          </w:tcPr>
          <w:p w14:paraId="021BF14A" w14:textId="77777777" w:rsidR="00E97D35" w:rsidRDefault="00E97D35" w:rsidP="001E446E">
            <w:pPr>
              <w:widowControl w:val="0"/>
            </w:pPr>
            <w:r>
              <w:t>0.21</w:t>
            </w:r>
          </w:p>
        </w:tc>
      </w:tr>
      <w:tr w:rsidR="00E97D35" w14:paraId="7B5C238A" w14:textId="77777777" w:rsidTr="001E446E">
        <w:trPr>
          <w:jc w:val="center"/>
        </w:trPr>
        <w:tc>
          <w:tcPr>
            <w:tcW w:w="1337" w:type="dxa"/>
            <w:shd w:val="clear" w:color="auto" w:fill="auto"/>
            <w:tcMar>
              <w:top w:w="100" w:type="dxa"/>
              <w:left w:w="100" w:type="dxa"/>
              <w:bottom w:w="100" w:type="dxa"/>
              <w:right w:w="100" w:type="dxa"/>
            </w:tcMar>
          </w:tcPr>
          <w:p w14:paraId="0F707A71" w14:textId="77777777" w:rsidR="00E97D35" w:rsidRDefault="00E97D35" w:rsidP="001E446E">
            <w:pPr>
              <w:widowControl w:val="0"/>
              <w:rPr>
                <w:i/>
              </w:rPr>
            </w:pPr>
            <w:r>
              <w:rPr>
                <w:i/>
              </w:rPr>
              <w:t>4-year-olds</w:t>
            </w:r>
          </w:p>
        </w:tc>
        <w:tc>
          <w:tcPr>
            <w:tcW w:w="1337" w:type="dxa"/>
            <w:shd w:val="clear" w:color="auto" w:fill="CCCCCC"/>
            <w:tcMar>
              <w:top w:w="100" w:type="dxa"/>
              <w:left w:w="100" w:type="dxa"/>
              <w:bottom w:w="100" w:type="dxa"/>
              <w:right w:w="100" w:type="dxa"/>
            </w:tcMar>
            <w:vAlign w:val="center"/>
          </w:tcPr>
          <w:p w14:paraId="6915EBD3" w14:textId="77777777" w:rsidR="00E97D35" w:rsidRDefault="00E97D35" w:rsidP="001E446E">
            <w:pPr>
              <w:widowControl w:val="0"/>
            </w:pPr>
            <w:r>
              <w:t>1.0</w:t>
            </w:r>
          </w:p>
        </w:tc>
        <w:tc>
          <w:tcPr>
            <w:tcW w:w="1337" w:type="dxa"/>
            <w:shd w:val="clear" w:color="auto" w:fill="CCCCCC"/>
            <w:tcMar>
              <w:top w:w="100" w:type="dxa"/>
              <w:left w:w="100" w:type="dxa"/>
              <w:bottom w:w="100" w:type="dxa"/>
              <w:right w:w="100" w:type="dxa"/>
            </w:tcMar>
            <w:vAlign w:val="center"/>
          </w:tcPr>
          <w:p w14:paraId="0904E3BF" w14:textId="77777777" w:rsidR="00E97D35" w:rsidRDefault="00E97D35" w:rsidP="001E446E">
            <w:pPr>
              <w:widowControl w:val="0"/>
            </w:pPr>
            <w:r>
              <w:t>0.84</w:t>
            </w:r>
          </w:p>
        </w:tc>
        <w:tc>
          <w:tcPr>
            <w:tcW w:w="1337" w:type="dxa"/>
            <w:shd w:val="clear" w:color="auto" w:fill="CCCCCC"/>
            <w:tcMar>
              <w:top w:w="100" w:type="dxa"/>
              <w:left w:w="100" w:type="dxa"/>
              <w:bottom w:w="100" w:type="dxa"/>
              <w:right w:w="100" w:type="dxa"/>
            </w:tcMar>
            <w:vAlign w:val="center"/>
          </w:tcPr>
          <w:p w14:paraId="1BA1C957" w14:textId="77777777" w:rsidR="00E97D35" w:rsidRDefault="00E97D35" w:rsidP="001E446E">
            <w:pPr>
              <w:widowControl w:val="0"/>
            </w:pPr>
            <w:r>
              <w:t>0.14</w:t>
            </w:r>
          </w:p>
        </w:tc>
        <w:tc>
          <w:tcPr>
            <w:tcW w:w="1337" w:type="dxa"/>
            <w:shd w:val="clear" w:color="auto" w:fill="CCCCCC"/>
            <w:tcMar>
              <w:top w:w="100" w:type="dxa"/>
              <w:left w:w="100" w:type="dxa"/>
              <w:bottom w:w="100" w:type="dxa"/>
              <w:right w:w="100" w:type="dxa"/>
            </w:tcMar>
            <w:vAlign w:val="center"/>
          </w:tcPr>
          <w:p w14:paraId="28B5D5DD" w14:textId="77777777" w:rsidR="00E97D35" w:rsidRDefault="00E97D35" w:rsidP="001E446E">
            <w:pPr>
              <w:widowControl w:val="0"/>
            </w:pPr>
            <w:r>
              <w:t>0.2</w:t>
            </w:r>
          </w:p>
        </w:tc>
        <w:tc>
          <w:tcPr>
            <w:tcW w:w="1337" w:type="dxa"/>
            <w:shd w:val="clear" w:color="auto" w:fill="CCCCCC"/>
            <w:tcMar>
              <w:top w:w="100" w:type="dxa"/>
              <w:left w:w="100" w:type="dxa"/>
              <w:bottom w:w="100" w:type="dxa"/>
              <w:right w:w="100" w:type="dxa"/>
            </w:tcMar>
            <w:vAlign w:val="center"/>
          </w:tcPr>
          <w:p w14:paraId="62DA4F28" w14:textId="77777777" w:rsidR="00E97D35" w:rsidRDefault="00E97D35" w:rsidP="001E446E">
            <w:pPr>
              <w:widowControl w:val="0"/>
            </w:pPr>
            <w:r>
              <w:t>0.14</w:t>
            </w:r>
          </w:p>
        </w:tc>
        <w:tc>
          <w:tcPr>
            <w:tcW w:w="1337" w:type="dxa"/>
            <w:shd w:val="clear" w:color="auto" w:fill="CCCCCC"/>
            <w:tcMar>
              <w:top w:w="100" w:type="dxa"/>
              <w:left w:w="100" w:type="dxa"/>
              <w:bottom w:w="100" w:type="dxa"/>
              <w:right w:w="100" w:type="dxa"/>
            </w:tcMar>
            <w:vAlign w:val="center"/>
          </w:tcPr>
          <w:p w14:paraId="6C1BA37F" w14:textId="77777777" w:rsidR="00E97D35" w:rsidRDefault="00E97D35" w:rsidP="001E446E">
            <w:pPr>
              <w:widowControl w:val="0"/>
            </w:pPr>
            <w:r>
              <w:t>0.2</w:t>
            </w:r>
          </w:p>
        </w:tc>
      </w:tr>
      <w:tr w:rsidR="00E97D35" w14:paraId="20746A0A" w14:textId="77777777" w:rsidTr="001E446E">
        <w:trPr>
          <w:jc w:val="center"/>
        </w:trPr>
        <w:tc>
          <w:tcPr>
            <w:tcW w:w="1337" w:type="dxa"/>
            <w:shd w:val="clear" w:color="auto" w:fill="auto"/>
            <w:tcMar>
              <w:top w:w="100" w:type="dxa"/>
              <w:left w:w="100" w:type="dxa"/>
              <w:bottom w:w="100" w:type="dxa"/>
              <w:right w:w="100" w:type="dxa"/>
            </w:tcMar>
          </w:tcPr>
          <w:p w14:paraId="18CC4E43" w14:textId="77777777" w:rsidR="00E97D35" w:rsidRDefault="00E97D35" w:rsidP="001E446E">
            <w:pPr>
              <w:widowControl w:val="0"/>
              <w:rPr>
                <w:i/>
              </w:rPr>
            </w:pPr>
            <w:r>
              <w:rPr>
                <w:i/>
              </w:rPr>
              <w:t>5-year-olds</w:t>
            </w:r>
          </w:p>
        </w:tc>
        <w:tc>
          <w:tcPr>
            <w:tcW w:w="1337" w:type="dxa"/>
            <w:shd w:val="clear" w:color="auto" w:fill="auto"/>
            <w:tcMar>
              <w:top w:w="100" w:type="dxa"/>
              <w:left w:w="100" w:type="dxa"/>
              <w:bottom w:w="100" w:type="dxa"/>
              <w:right w:w="100" w:type="dxa"/>
            </w:tcMar>
          </w:tcPr>
          <w:p w14:paraId="70E30DD2" w14:textId="77777777" w:rsidR="00E97D35" w:rsidRDefault="00E97D35" w:rsidP="001E446E">
            <w:pPr>
              <w:widowControl w:val="0"/>
            </w:pPr>
            <w:r>
              <w:t>1.0</w:t>
            </w:r>
          </w:p>
        </w:tc>
        <w:tc>
          <w:tcPr>
            <w:tcW w:w="1337" w:type="dxa"/>
            <w:shd w:val="clear" w:color="auto" w:fill="auto"/>
            <w:tcMar>
              <w:top w:w="100" w:type="dxa"/>
              <w:left w:w="100" w:type="dxa"/>
              <w:bottom w:w="100" w:type="dxa"/>
              <w:right w:w="100" w:type="dxa"/>
            </w:tcMar>
          </w:tcPr>
          <w:p w14:paraId="519614F1" w14:textId="77777777" w:rsidR="00E97D35" w:rsidRDefault="00E97D35" w:rsidP="001E446E">
            <w:pPr>
              <w:widowControl w:val="0"/>
            </w:pPr>
            <w:r>
              <w:t>0.99</w:t>
            </w:r>
          </w:p>
        </w:tc>
        <w:tc>
          <w:tcPr>
            <w:tcW w:w="1337" w:type="dxa"/>
            <w:shd w:val="clear" w:color="auto" w:fill="auto"/>
            <w:tcMar>
              <w:top w:w="100" w:type="dxa"/>
              <w:left w:w="100" w:type="dxa"/>
              <w:bottom w:w="100" w:type="dxa"/>
              <w:right w:w="100" w:type="dxa"/>
            </w:tcMar>
          </w:tcPr>
          <w:p w14:paraId="05AE51DF" w14:textId="77777777" w:rsidR="00E97D35" w:rsidRDefault="00E97D35" w:rsidP="001E446E">
            <w:pPr>
              <w:widowControl w:val="0"/>
            </w:pPr>
            <w:r>
              <w:t>0.49</w:t>
            </w:r>
          </w:p>
        </w:tc>
        <w:tc>
          <w:tcPr>
            <w:tcW w:w="1337" w:type="dxa"/>
            <w:shd w:val="clear" w:color="auto" w:fill="auto"/>
            <w:tcMar>
              <w:top w:w="100" w:type="dxa"/>
              <w:left w:w="100" w:type="dxa"/>
              <w:bottom w:w="100" w:type="dxa"/>
              <w:right w:w="100" w:type="dxa"/>
            </w:tcMar>
          </w:tcPr>
          <w:p w14:paraId="0B879635" w14:textId="77777777" w:rsidR="00E97D35" w:rsidRDefault="00E97D35" w:rsidP="001E446E">
            <w:pPr>
              <w:widowControl w:val="0"/>
            </w:pPr>
            <w:r>
              <w:t>0.41</w:t>
            </w:r>
          </w:p>
        </w:tc>
        <w:tc>
          <w:tcPr>
            <w:tcW w:w="1337" w:type="dxa"/>
            <w:shd w:val="clear" w:color="auto" w:fill="auto"/>
            <w:tcMar>
              <w:top w:w="100" w:type="dxa"/>
              <w:left w:w="100" w:type="dxa"/>
              <w:bottom w:w="100" w:type="dxa"/>
              <w:right w:w="100" w:type="dxa"/>
            </w:tcMar>
          </w:tcPr>
          <w:p w14:paraId="6B9A1996" w14:textId="77777777" w:rsidR="00E97D35" w:rsidRDefault="00E97D35" w:rsidP="001E446E">
            <w:pPr>
              <w:widowControl w:val="0"/>
            </w:pPr>
            <w:r>
              <w:t>0.49</w:t>
            </w:r>
          </w:p>
        </w:tc>
        <w:tc>
          <w:tcPr>
            <w:tcW w:w="1337" w:type="dxa"/>
            <w:shd w:val="clear" w:color="auto" w:fill="auto"/>
            <w:tcMar>
              <w:top w:w="100" w:type="dxa"/>
              <w:left w:w="100" w:type="dxa"/>
              <w:bottom w:w="100" w:type="dxa"/>
              <w:right w:w="100" w:type="dxa"/>
            </w:tcMar>
          </w:tcPr>
          <w:p w14:paraId="11D48163" w14:textId="77777777" w:rsidR="00E97D35" w:rsidRDefault="00E97D35" w:rsidP="001E446E">
            <w:pPr>
              <w:widowControl w:val="0"/>
            </w:pPr>
            <w:r>
              <w:t>0.38</w:t>
            </w:r>
          </w:p>
        </w:tc>
      </w:tr>
      <w:tr w:rsidR="00E97D35" w14:paraId="6B629FC9" w14:textId="77777777" w:rsidTr="001E446E">
        <w:trPr>
          <w:jc w:val="center"/>
        </w:trPr>
        <w:tc>
          <w:tcPr>
            <w:tcW w:w="1337" w:type="dxa"/>
            <w:shd w:val="clear" w:color="auto" w:fill="auto"/>
            <w:tcMar>
              <w:top w:w="100" w:type="dxa"/>
              <w:left w:w="100" w:type="dxa"/>
              <w:bottom w:w="100" w:type="dxa"/>
              <w:right w:w="100" w:type="dxa"/>
            </w:tcMar>
          </w:tcPr>
          <w:p w14:paraId="2D14C884" w14:textId="77777777" w:rsidR="00E97D35" w:rsidRDefault="00E97D35" w:rsidP="001E446E">
            <w:pPr>
              <w:widowControl w:val="0"/>
              <w:rPr>
                <w:i/>
              </w:rPr>
            </w:pPr>
            <w:r>
              <w:rPr>
                <w:i/>
              </w:rPr>
              <w:t>6-year-olds</w:t>
            </w:r>
          </w:p>
        </w:tc>
        <w:tc>
          <w:tcPr>
            <w:tcW w:w="1337" w:type="dxa"/>
            <w:shd w:val="clear" w:color="auto" w:fill="CCCCCC"/>
            <w:tcMar>
              <w:top w:w="100" w:type="dxa"/>
              <w:left w:w="100" w:type="dxa"/>
              <w:bottom w:w="100" w:type="dxa"/>
              <w:right w:w="100" w:type="dxa"/>
            </w:tcMar>
            <w:vAlign w:val="center"/>
          </w:tcPr>
          <w:p w14:paraId="115D435A" w14:textId="77777777" w:rsidR="00E97D35" w:rsidRDefault="00E97D35" w:rsidP="001E446E">
            <w:pPr>
              <w:widowControl w:val="0"/>
            </w:pPr>
            <w:r>
              <w:t>1.0</w:t>
            </w:r>
          </w:p>
        </w:tc>
        <w:tc>
          <w:tcPr>
            <w:tcW w:w="1337" w:type="dxa"/>
            <w:shd w:val="clear" w:color="auto" w:fill="CCCCCC"/>
            <w:tcMar>
              <w:top w:w="100" w:type="dxa"/>
              <w:left w:w="100" w:type="dxa"/>
              <w:bottom w:w="100" w:type="dxa"/>
              <w:right w:w="100" w:type="dxa"/>
            </w:tcMar>
            <w:vAlign w:val="center"/>
          </w:tcPr>
          <w:p w14:paraId="41ED8D8A" w14:textId="77777777" w:rsidR="00E97D35" w:rsidRDefault="00E97D35" w:rsidP="001E446E">
            <w:pPr>
              <w:widowControl w:val="0"/>
            </w:pPr>
            <w:r>
              <w:t>0.98</w:t>
            </w:r>
          </w:p>
        </w:tc>
        <w:tc>
          <w:tcPr>
            <w:tcW w:w="1337" w:type="dxa"/>
            <w:shd w:val="clear" w:color="auto" w:fill="CCCCCC"/>
            <w:tcMar>
              <w:top w:w="100" w:type="dxa"/>
              <w:left w:w="100" w:type="dxa"/>
              <w:bottom w:w="100" w:type="dxa"/>
              <w:right w:w="100" w:type="dxa"/>
            </w:tcMar>
            <w:vAlign w:val="center"/>
          </w:tcPr>
          <w:p w14:paraId="515BC9AA" w14:textId="77777777" w:rsidR="00E97D35" w:rsidRDefault="00E97D35" w:rsidP="001E446E">
            <w:pPr>
              <w:widowControl w:val="0"/>
            </w:pPr>
            <w:r>
              <w:t>0.83</w:t>
            </w:r>
          </w:p>
        </w:tc>
        <w:tc>
          <w:tcPr>
            <w:tcW w:w="1337" w:type="dxa"/>
            <w:shd w:val="clear" w:color="auto" w:fill="CCCCCC"/>
            <w:tcMar>
              <w:top w:w="100" w:type="dxa"/>
              <w:left w:w="100" w:type="dxa"/>
              <w:bottom w:w="100" w:type="dxa"/>
              <w:right w:w="100" w:type="dxa"/>
            </w:tcMar>
            <w:vAlign w:val="center"/>
          </w:tcPr>
          <w:p w14:paraId="49545320" w14:textId="77777777" w:rsidR="00E97D35" w:rsidRDefault="00E97D35" w:rsidP="001E446E">
            <w:pPr>
              <w:widowControl w:val="0"/>
            </w:pPr>
            <w:r>
              <w:t>0.65</w:t>
            </w:r>
          </w:p>
        </w:tc>
        <w:tc>
          <w:tcPr>
            <w:tcW w:w="1337" w:type="dxa"/>
            <w:shd w:val="clear" w:color="auto" w:fill="CCCCCC"/>
            <w:tcMar>
              <w:top w:w="100" w:type="dxa"/>
              <w:left w:w="100" w:type="dxa"/>
              <w:bottom w:w="100" w:type="dxa"/>
              <w:right w:w="100" w:type="dxa"/>
            </w:tcMar>
            <w:vAlign w:val="center"/>
          </w:tcPr>
          <w:p w14:paraId="4305E0B2" w14:textId="77777777" w:rsidR="00E97D35" w:rsidRDefault="00E97D35" w:rsidP="001E446E">
            <w:pPr>
              <w:widowControl w:val="0"/>
            </w:pPr>
            <w:r>
              <w:t>0.38</w:t>
            </w:r>
          </w:p>
        </w:tc>
        <w:tc>
          <w:tcPr>
            <w:tcW w:w="1337" w:type="dxa"/>
            <w:shd w:val="clear" w:color="auto" w:fill="CCCCCC"/>
            <w:tcMar>
              <w:top w:w="100" w:type="dxa"/>
              <w:left w:w="100" w:type="dxa"/>
              <w:bottom w:w="100" w:type="dxa"/>
              <w:right w:w="100" w:type="dxa"/>
            </w:tcMar>
            <w:vAlign w:val="center"/>
          </w:tcPr>
          <w:p w14:paraId="5389DFFC" w14:textId="77777777" w:rsidR="00E97D35" w:rsidRDefault="00E97D35" w:rsidP="001E446E">
            <w:pPr>
              <w:widowControl w:val="0"/>
            </w:pPr>
            <w:r>
              <w:t>0.40</w:t>
            </w:r>
          </w:p>
        </w:tc>
      </w:tr>
    </w:tbl>
    <w:p w14:paraId="5D43630F" w14:textId="376189C2" w:rsidR="00E97D35" w:rsidRDefault="00E97D35" w:rsidP="00E97D35">
      <w:r>
        <w:rPr>
          <w:i/>
        </w:rPr>
        <w:t>Note.</w:t>
      </w:r>
      <w:r>
        <w:rPr>
          <w:rFonts w:ascii="Calibri" w:eastAsia="Calibri" w:hAnsi="Calibri" w:cs="Calibri"/>
          <w:sz w:val="16"/>
          <w:szCs w:val="16"/>
        </w:rPr>
        <w:t xml:space="preserve"> </w:t>
      </w:r>
      <w:r>
        <w:t xml:space="preserve">Each value in the table represents the similarity between children’s clustering at a specific age group and adults’ clustering solution. An adjusted Rand index of 0 indicates two clusters have a Rand index that matches the expected value for random groupings, with higher and lower values indicating higher- or lower-than-chance level similarity between the two clusters. </w:t>
      </w:r>
      <w:r>
        <w:rPr>
          <w:i/>
          <w:iCs/>
        </w:rPr>
        <w:t>c</w:t>
      </w:r>
      <w:r>
        <w:t xml:space="preserve"> is the cophenetic correlation coefficient between the two dendrograms. This value ranges from -1 to 1 with values near 0 suggesting that the two dendrograms are not statistically similar. Additional measurements of similarity for all values of k are available in the Supplemental Material section 6.</w:t>
      </w:r>
    </w:p>
    <w:p w14:paraId="5A1E7A59" w14:textId="77777777" w:rsidR="00E97D35" w:rsidRDefault="00E97D35" w:rsidP="00E97D35"/>
    <w:p w14:paraId="2FBB142F" w14:textId="77777777" w:rsidR="00E97D35" w:rsidRDefault="00E97D35" w:rsidP="00E515C2">
      <w:pPr>
        <w:spacing w:line="480" w:lineRule="auto"/>
        <w:ind w:firstLine="720"/>
      </w:pPr>
    </w:p>
    <w:p w14:paraId="5325AE1A" w14:textId="77777777" w:rsidR="00E97D35" w:rsidRDefault="00E97D35" w:rsidP="00E97D35">
      <w:pPr>
        <w:spacing w:line="480" w:lineRule="auto"/>
        <w:ind w:firstLine="720"/>
      </w:pPr>
    </w:p>
    <w:p w14:paraId="5BF6DC22" w14:textId="77777777" w:rsidR="00E97D35" w:rsidRDefault="00E97D35" w:rsidP="00E97D35">
      <w:pPr>
        <w:spacing w:line="480" w:lineRule="auto"/>
        <w:ind w:firstLine="720"/>
      </w:pPr>
    </w:p>
    <w:p w14:paraId="67058FB7" w14:textId="35E9506C" w:rsidR="00E97D35" w:rsidRDefault="00E97D35" w:rsidP="00972BDA">
      <w:pPr>
        <w:spacing w:line="480" w:lineRule="auto"/>
      </w:pPr>
    </w:p>
    <w:p w14:paraId="44C21A9A" w14:textId="0B929A02" w:rsidR="00711AC4" w:rsidRPr="00071558" w:rsidRDefault="002F19CE" w:rsidP="00D9087D">
      <w:pPr>
        <w:spacing w:line="480" w:lineRule="auto"/>
      </w:pPr>
      <w:r>
        <w:rPr>
          <w:noProof/>
        </w:rPr>
        <w:lastRenderedPageBreak/>
        <w:drawing>
          <wp:inline distT="0" distB="0" distL="0" distR="0" wp14:anchorId="122AED69" wp14:editId="074374FD">
            <wp:extent cx="5855170" cy="3293533"/>
            <wp:effectExtent l="0" t="0" r="0" b="0"/>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869942" cy="3301842"/>
                    </a:xfrm>
                    <a:prstGeom prst="rect">
                      <a:avLst/>
                    </a:prstGeom>
                  </pic:spPr>
                </pic:pic>
              </a:graphicData>
            </a:graphic>
          </wp:inline>
        </w:drawing>
      </w:r>
      <w:r w:rsidR="00711AC4">
        <w:rPr>
          <w:noProof/>
        </w:rPr>
        <mc:AlternateContent>
          <mc:Choice Requires="wps">
            <w:drawing>
              <wp:anchor distT="0" distB="0" distL="114300" distR="114300" simplePos="0" relativeHeight="251659264" behindDoc="0" locked="0" layoutInCell="1" allowOverlap="1" wp14:anchorId="775791D8" wp14:editId="2CFEE614">
                <wp:simplePos x="0" y="0"/>
                <wp:positionH relativeFrom="column">
                  <wp:posOffset>103367</wp:posOffset>
                </wp:positionH>
                <wp:positionV relativeFrom="paragraph">
                  <wp:posOffset>137160</wp:posOffset>
                </wp:positionV>
                <wp:extent cx="230588" cy="270344"/>
                <wp:effectExtent l="0" t="0" r="0" b="0"/>
                <wp:wrapNone/>
                <wp:docPr id="15" name="Text Box 15"/>
                <wp:cNvGraphicFramePr/>
                <a:graphic xmlns:a="http://schemas.openxmlformats.org/drawingml/2006/main">
                  <a:graphicData uri="http://schemas.microsoft.com/office/word/2010/wordprocessingShape">
                    <wps:wsp>
                      <wps:cNvSpPr txBox="1"/>
                      <wps:spPr>
                        <a:xfrm>
                          <a:off x="0" y="0"/>
                          <a:ext cx="230588" cy="270344"/>
                        </a:xfrm>
                        <a:prstGeom prst="rect">
                          <a:avLst/>
                        </a:prstGeom>
                        <a:noFill/>
                        <a:ln w="6350">
                          <a:noFill/>
                        </a:ln>
                      </wps:spPr>
                      <wps:txbx>
                        <w:txbxContent>
                          <w:p w14:paraId="08588457" w14:textId="3E0B2372" w:rsidR="003A376F" w:rsidRPr="00711AC4" w:rsidRDefault="003A376F">
                            <w:r w:rsidRPr="00711AC4">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775791D8" id="_x0000_t202" coordsize="21600,21600" o:spt="202" path="m,l,21600r21600,l21600,xe">
                <v:stroke joinstyle="miter"/>
                <v:path gradientshapeok="t" o:connecttype="rect"/>
              </v:shapetype>
              <v:shape id="Text Box 15" o:spid="_x0000_s1026" type="#_x0000_t202" style="position:absolute;margin-left:8.15pt;margin-top:10.8pt;width:18.15pt;height:21.3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" filled="f" stroked="f" strokeweight=".5pt">
                <v:textbox>
                  <w:txbxContent>
                    <w:p w14:paraId="08588457" w14:textId="3E0B2372" w:rsidR="003A376F" w:rsidRPr="00711AC4" w:rsidRDefault="003A376F">
                      <w:r w:rsidRPr="00711AC4">
                        <w:t>A</w:t>
                      </w:r>
                    </w:p>
                  </w:txbxContent>
                </v:textbox>
              </v:shape>
            </w:pict>
          </mc:Fallback>
        </mc:AlternateContent>
      </w:r>
    </w:p>
    <w:p w14:paraId="322F9ED1" w14:textId="636E4D46" w:rsidR="00071558" w:rsidRDefault="00711AC4" w:rsidP="00D9087D">
      <w:pPr>
        <w:spacing w:line="480" w:lineRule="auto"/>
      </w:pPr>
      <w:r>
        <w:rPr>
          <w:noProof/>
        </w:rPr>
        <mc:AlternateContent>
          <mc:Choice Requires="wps">
            <w:drawing>
              <wp:anchor distT="0" distB="0" distL="114300" distR="114300" simplePos="0" relativeHeight="251661312" behindDoc="0" locked="0" layoutInCell="1" allowOverlap="1" wp14:anchorId="17A9F833" wp14:editId="6EA37B9D">
                <wp:simplePos x="0" y="0"/>
                <wp:positionH relativeFrom="column">
                  <wp:posOffset>0</wp:posOffset>
                </wp:positionH>
                <wp:positionV relativeFrom="paragraph">
                  <wp:posOffset>2816</wp:posOffset>
                </wp:positionV>
                <wp:extent cx="230588" cy="270344"/>
                <wp:effectExtent l="0" t="0" r="0" b="0"/>
                <wp:wrapNone/>
                <wp:docPr id="16" name="Text Box 16"/>
                <wp:cNvGraphicFramePr/>
                <a:graphic xmlns:a="http://schemas.openxmlformats.org/drawingml/2006/main">
                  <a:graphicData uri="http://schemas.microsoft.com/office/word/2010/wordprocessingShape">
                    <wps:wsp>
                      <wps:cNvSpPr txBox="1"/>
                      <wps:spPr>
                        <a:xfrm>
                          <a:off x="0" y="0"/>
                          <a:ext cx="230588" cy="270344"/>
                        </a:xfrm>
                        <a:prstGeom prst="rect">
                          <a:avLst/>
                        </a:prstGeom>
                        <a:noFill/>
                        <a:ln w="6350">
                          <a:noFill/>
                        </a:ln>
                      </wps:spPr>
                      <wps:txbx>
                        <w:txbxContent>
                          <w:p w14:paraId="2DED750F" w14:textId="1D8A0921" w:rsidR="003A376F" w:rsidRPr="00711AC4" w:rsidRDefault="003A376F" w:rsidP="00711AC4">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7A9F833" id="Text Box 16" o:spid="_x0000_s1027" type="#_x0000_t202" style="position:absolute;margin-left:0;margin-top:.2pt;width:18.15pt;height:21.3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" filled="f" stroked="f" strokeweight=".5pt">
                <v:textbox>
                  <w:txbxContent>
                    <w:p w14:paraId="2DED750F" w14:textId="1D8A0921" w:rsidR="003A376F" w:rsidRPr="00711AC4" w:rsidRDefault="003A376F" w:rsidP="00711AC4">
                      <w:r>
                        <w:t>B</w:t>
                      </w:r>
                    </w:p>
                  </w:txbxContent>
                </v:textbox>
              </v:shape>
            </w:pict>
          </mc:Fallback>
        </mc:AlternateContent>
      </w:r>
      <w:r w:rsidR="002F19CE">
        <w:rPr>
          <w:noProof/>
        </w:rPr>
        <w:drawing>
          <wp:inline distT="0" distB="0" distL="0" distR="0" wp14:anchorId="19976121" wp14:editId="41DDD144">
            <wp:extent cx="5659497" cy="3183467"/>
            <wp:effectExtent l="0" t="0" r="5080" b="4445"/>
            <wp:docPr id="5" name="Picture 5" descr="Diagram,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 histogram&#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679491" cy="3194714"/>
                    </a:xfrm>
                    <a:prstGeom prst="rect">
                      <a:avLst/>
                    </a:prstGeom>
                  </pic:spPr>
                </pic:pic>
              </a:graphicData>
            </a:graphic>
          </wp:inline>
        </w:drawing>
      </w:r>
    </w:p>
    <w:p w14:paraId="25A0363C" w14:textId="5502280C" w:rsidR="00B80DE5" w:rsidRDefault="00F267A8" w:rsidP="00D9087D">
      <w:r w:rsidRPr="0080215F">
        <w:rPr>
          <w:i/>
          <w:iCs/>
        </w:rPr>
        <w:t>Figure 4</w:t>
      </w:r>
      <w:r>
        <w:t xml:space="preserve">: Dendrograms and correlations between dendrogram structures for (A) Same Individual Sort and (B) Different Individual Sort. </w:t>
      </w:r>
      <w:r w:rsidR="00BE621A" w:rsidRPr="00071558">
        <w:t>The numbers 1 and 2 indicate that the images had open and closed mouths, respectively.</w:t>
      </w:r>
      <w:r w:rsidR="00BE621A">
        <w:t xml:space="preserve"> </w:t>
      </w:r>
      <w:r w:rsidRPr="00071558">
        <w:t xml:space="preserve">Colors </w:t>
      </w:r>
      <w:r w:rsidR="006D7766">
        <w:t>specify</w:t>
      </w:r>
      <w:r w:rsidR="006D7766" w:rsidRPr="00071558">
        <w:t xml:space="preserve"> </w:t>
      </w:r>
      <w:r w:rsidRPr="00071558">
        <w:t>the three cluster solutions for each age-bin</w:t>
      </w:r>
      <w:r w:rsidR="009E0CB2">
        <w:t xml:space="preserve"> and</w:t>
      </w:r>
      <w:r w:rsidRPr="00071558">
        <w:t xml:space="preserve"> highlight commonalities</w:t>
      </w:r>
      <w:r w:rsidR="009E0CB2">
        <w:t xml:space="preserve"> across dendrograms</w:t>
      </w:r>
      <w:r w:rsidRPr="00071558">
        <w:t xml:space="preserve">. </w:t>
      </w:r>
      <w:r w:rsidR="009E0CB2">
        <w:t>R</w:t>
      </w:r>
      <w:r w:rsidRPr="00071558">
        <w:t xml:space="preserve">ed clusters contain anger and disgust images, green clusters contain certain fear and neutral images, and blue images contain certain happy, calm, and surprise images. 3-year-olds dendrograms are colored differently as </w:t>
      </w:r>
      <w:r w:rsidR="008E41B3">
        <w:t>they showed less differentiation.</w:t>
      </w:r>
    </w:p>
    <w:p w14:paraId="4EC730E5" w14:textId="4AABA78B" w:rsidR="00972BDA" w:rsidRDefault="00972BDA" w:rsidP="00D9087D"/>
    <w:p w14:paraId="6AED41E5" w14:textId="77777777" w:rsidR="00972BDA" w:rsidRDefault="00972BDA" w:rsidP="00972BDA">
      <w:pPr>
        <w:spacing w:line="480" w:lineRule="auto"/>
        <w:ind w:firstLine="720"/>
      </w:pPr>
      <w:r>
        <w:t xml:space="preserve">These changes in organizational structure can also be seen in dendrograms, which visualize the hierarchical clustering solutions. Each facial image is a node on the dendrogram that forms another node (represented by a horizontal line) when it merges with another face. Clusters are determined by the vertical height of the branches in a dendrogram, not by which labels are closest to one another laterally. Thus, faces that were found to be the most similar would be connected as a node with a very low height. </w:t>
      </w:r>
      <w:r w:rsidRPr="00BF6460">
        <w:t xml:space="preserve">To </w:t>
      </w:r>
      <w:r>
        <w:t>ensure</w:t>
      </w:r>
      <w:r w:rsidRPr="00BF6460">
        <w:t xml:space="preserve"> that the hierarchical clustering solutions captured meaningful groupings of </w:t>
      </w:r>
      <w:r>
        <w:t xml:space="preserve">emotion </w:t>
      </w:r>
      <w:r w:rsidRPr="00BF6460">
        <w:t xml:space="preserve">cues, we predicted </w:t>
      </w:r>
      <w:r>
        <w:t xml:space="preserve">the bipolar </w:t>
      </w:r>
      <w:r w:rsidRPr="00BF6460">
        <w:t>valence ratings of cues using cluster group (k = 3).</w:t>
      </w:r>
      <w:r>
        <w:t xml:space="preserve"> As in the distance-based analyses above, bipolar valence was a strong predictor of both children’s (Same Individual Sort: F(2,15)=73.86, </w:t>
      </w:r>
      <w:r>
        <w:rPr>
          <w:i/>
        </w:rPr>
        <w:t>p</w:t>
      </w:r>
      <w:r>
        <w:t xml:space="preserve">&lt;.001; Different Individual Sort: F(2,15)=26.03, </w:t>
      </w:r>
      <w:r>
        <w:rPr>
          <w:i/>
        </w:rPr>
        <w:t>p</w:t>
      </w:r>
      <w:r>
        <w:t xml:space="preserve">&lt;.001), and adults’ (Same Individual Sort: F(2,15)=51.87, </w:t>
      </w:r>
      <w:r>
        <w:rPr>
          <w:i/>
        </w:rPr>
        <w:t>p</w:t>
      </w:r>
      <w:r>
        <w:t xml:space="preserve">&lt;.001; Different Individual Sort: F(2,15)=61.71, </w:t>
      </w:r>
      <w:r>
        <w:rPr>
          <w:i/>
        </w:rPr>
        <w:t>p</w:t>
      </w:r>
      <w:r>
        <w:t xml:space="preserve">&lt;.001) cluster groups. </w:t>
      </w:r>
    </w:p>
    <w:p w14:paraId="36475DFB" w14:textId="77777777" w:rsidR="00972BDA" w:rsidRDefault="00972BDA" w:rsidP="00D9087D"/>
    <w:p w14:paraId="5B18A46A" w14:textId="77777777" w:rsidR="00B80DE5" w:rsidRDefault="00B80DE5" w:rsidP="00D9087D"/>
    <w:p w14:paraId="0F7EF177" w14:textId="1865A5BB" w:rsidR="00A834C6" w:rsidRDefault="009A5D0F" w:rsidP="00D9087D">
      <w:pPr>
        <w:pStyle w:val="Heading1"/>
        <w:pBdr>
          <w:top w:val="nil"/>
          <w:left w:val="nil"/>
          <w:bottom w:val="nil"/>
          <w:right w:val="nil"/>
          <w:between w:val="nil"/>
        </w:pBdr>
        <w:spacing w:line="480" w:lineRule="auto"/>
      </w:pPr>
      <w:bookmarkStart w:id="16" w:name="_1kns2m1qdyxo" w:colFirst="0" w:colLast="0"/>
      <w:bookmarkEnd w:id="16"/>
      <w:r>
        <w:t xml:space="preserve">General </w:t>
      </w:r>
      <w:r w:rsidR="00EF66FD">
        <w:t>Discussion</w:t>
      </w:r>
    </w:p>
    <w:p w14:paraId="1E3E74B4" w14:textId="65C82B68" w:rsidR="00EF0A14" w:rsidRDefault="008551F2" w:rsidP="00E515C2">
      <w:pPr>
        <w:pStyle w:val="Heading3"/>
        <w:keepNext w:val="0"/>
        <w:keepLines w:val="0"/>
        <w:spacing w:line="480" w:lineRule="auto"/>
        <w:rPr>
          <w:b w:val="0"/>
        </w:rPr>
      </w:pPr>
      <w:r w:rsidRPr="0088220F">
        <w:rPr>
          <w:b w:val="0"/>
        </w:rPr>
        <w:t xml:space="preserve">This study </w:t>
      </w:r>
      <w:r w:rsidR="002B0A99">
        <w:rPr>
          <w:b w:val="0"/>
        </w:rPr>
        <w:t>reveals developmental changes in how humans represent perceptual information associated with emotions. By u</w:t>
      </w:r>
      <w:r w:rsidR="006142A5">
        <w:rPr>
          <w:b w:val="0"/>
        </w:rPr>
        <w:t>s</w:t>
      </w:r>
      <w:r w:rsidR="00B07E67">
        <w:rPr>
          <w:b w:val="0"/>
        </w:rPr>
        <w:t>ing</w:t>
      </w:r>
      <w:r w:rsidR="00FB0CBF">
        <w:rPr>
          <w:b w:val="0"/>
        </w:rPr>
        <w:t xml:space="preserve"> a </w:t>
      </w:r>
      <w:r w:rsidR="00132A1E">
        <w:rPr>
          <w:b w:val="0"/>
        </w:rPr>
        <w:t xml:space="preserve">non-verbal, open-ended </w:t>
      </w:r>
      <w:r w:rsidR="00FB0CBF">
        <w:rPr>
          <w:b w:val="0"/>
        </w:rPr>
        <w:t>procedure</w:t>
      </w:r>
      <w:r w:rsidR="002B0A99">
        <w:rPr>
          <w:b w:val="0"/>
        </w:rPr>
        <w:t>, we</w:t>
      </w:r>
      <w:r w:rsidR="00FB0CBF">
        <w:rPr>
          <w:b w:val="0"/>
        </w:rPr>
        <w:t xml:space="preserve"> </w:t>
      </w:r>
      <w:r w:rsidR="00132A1E">
        <w:rPr>
          <w:b w:val="0"/>
        </w:rPr>
        <w:t>circumven</w:t>
      </w:r>
      <w:r w:rsidR="002B0A99">
        <w:rPr>
          <w:b w:val="0"/>
        </w:rPr>
        <w:t>ted</w:t>
      </w:r>
      <w:r w:rsidR="00132A1E">
        <w:rPr>
          <w:b w:val="0"/>
        </w:rPr>
        <w:t xml:space="preserve"> </w:t>
      </w:r>
      <w:r w:rsidR="002B0A99">
        <w:rPr>
          <w:b w:val="0"/>
        </w:rPr>
        <w:t xml:space="preserve">the traditional </w:t>
      </w:r>
      <w:r w:rsidR="00FB0CBF">
        <w:rPr>
          <w:b w:val="0"/>
        </w:rPr>
        <w:t xml:space="preserve">limitations </w:t>
      </w:r>
      <w:r w:rsidR="002B0A99">
        <w:rPr>
          <w:b w:val="0"/>
        </w:rPr>
        <w:t xml:space="preserve">incurred in the </w:t>
      </w:r>
      <w:r w:rsidR="00132A1E">
        <w:rPr>
          <w:b w:val="0"/>
        </w:rPr>
        <w:t>assess</w:t>
      </w:r>
      <w:r w:rsidR="002B0A99">
        <w:rPr>
          <w:b w:val="0"/>
        </w:rPr>
        <w:t>ment of</w:t>
      </w:r>
      <w:r w:rsidR="00132A1E">
        <w:rPr>
          <w:b w:val="0"/>
        </w:rPr>
        <w:t xml:space="preserve"> emotion knowledge in </w:t>
      </w:r>
      <w:r w:rsidR="002B0A99">
        <w:rPr>
          <w:b w:val="0"/>
        </w:rPr>
        <w:t xml:space="preserve">young </w:t>
      </w:r>
      <w:r w:rsidR="00132A1E">
        <w:rPr>
          <w:b w:val="0"/>
        </w:rPr>
        <w:t>children</w:t>
      </w:r>
      <w:r w:rsidR="009B0616">
        <w:rPr>
          <w:b w:val="0"/>
        </w:rPr>
        <w:t xml:space="preserve">. </w:t>
      </w:r>
      <w:r w:rsidRPr="0088220F">
        <w:rPr>
          <w:b w:val="0"/>
        </w:rPr>
        <w:t>W</w:t>
      </w:r>
      <w:r w:rsidR="00EF66FD" w:rsidRPr="0088220F">
        <w:rPr>
          <w:b w:val="0"/>
        </w:rPr>
        <w:t xml:space="preserve">e </w:t>
      </w:r>
      <w:r w:rsidR="00EF66FD" w:rsidRPr="00A556F0">
        <w:rPr>
          <w:b w:val="0"/>
        </w:rPr>
        <w:t xml:space="preserve">found </w:t>
      </w:r>
      <w:r w:rsidR="00A556F0" w:rsidRPr="003F6D69">
        <w:rPr>
          <w:b w:val="0"/>
        </w:rPr>
        <w:t xml:space="preserve">that </w:t>
      </w:r>
      <w:r w:rsidR="00EF66FD" w:rsidRPr="0088220F">
        <w:rPr>
          <w:b w:val="0"/>
        </w:rPr>
        <w:t>children</w:t>
      </w:r>
      <w:r w:rsidR="00A556F0">
        <w:rPr>
          <w:b w:val="0"/>
        </w:rPr>
        <w:t xml:space="preserve"> </w:t>
      </w:r>
      <w:r w:rsidR="000D1FA6">
        <w:rPr>
          <w:b w:val="0"/>
        </w:rPr>
        <w:t>primari</w:t>
      </w:r>
      <w:r w:rsidR="00B6025E">
        <w:rPr>
          <w:b w:val="0"/>
        </w:rPr>
        <w:t xml:space="preserve">ly </w:t>
      </w:r>
      <w:r w:rsidRPr="0088220F">
        <w:rPr>
          <w:b w:val="0"/>
        </w:rPr>
        <w:t xml:space="preserve">rely upon dimensions such as </w:t>
      </w:r>
      <w:r w:rsidR="00C96A1D">
        <w:rPr>
          <w:b w:val="0"/>
        </w:rPr>
        <w:t>valenc</w:t>
      </w:r>
      <w:r w:rsidR="00116F75">
        <w:rPr>
          <w:b w:val="0"/>
        </w:rPr>
        <w:t>e</w:t>
      </w:r>
      <w:r w:rsidR="00220E70">
        <w:rPr>
          <w:b w:val="0"/>
        </w:rPr>
        <w:t>. A</w:t>
      </w:r>
      <w:r w:rsidR="00EF0A14">
        <w:rPr>
          <w:b w:val="0"/>
        </w:rPr>
        <w:t xml:space="preserve">dult-like reliance on </w:t>
      </w:r>
      <w:r w:rsidR="00EF0A14" w:rsidRPr="002E6715">
        <w:rPr>
          <w:b w:val="0"/>
        </w:rPr>
        <w:t>common English language emotion categories (happy, sad, angry, etc</w:t>
      </w:r>
      <w:r w:rsidR="00EF0A14">
        <w:rPr>
          <w:b w:val="0"/>
        </w:rPr>
        <w:t>.</w:t>
      </w:r>
      <w:r w:rsidR="00EF0A14" w:rsidRPr="002E6715">
        <w:rPr>
          <w:b w:val="0"/>
        </w:rPr>
        <w:t>)</w:t>
      </w:r>
      <w:r w:rsidR="00EF0A14">
        <w:rPr>
          <w:b w:val="0"/>
        </w:rPr>
        <w:t xml:space="preserve"> </w:t>
      </w:r>
      <w:r w:rsidR="004E6A5F">
        <w:rPr>
          <w:b w:val="0"/>
        </w:rPr>
        <w:t>only gradually</w:t>
      </w:r>
      <w:r w:rsidR="00EF0A14">
        <w:rPr>
          <w:b w:val="0"/>
        </w:rPr>
        <w:t xml:space="preserve"> emerge</w:t>
      </w:r>
      <w:r w:rsidR="004E6A5F">
        <w:rPr>
          <w:b w:val="0"/>
        </w:rPr>
        <w:t xml:space="preserve">d, </w:t>
      </w:r>
      <w:r w:rsidR="004E6A5F">
        <w:rPr>
          <w:b w:val="0"/>
          <w:bCs/>
        </w:rPr>
        <w:t xml:space="preserve">with </w:t>
      </w:r>
      <w:r w:rsidR="004E6A5F" w:rsidRPr="00490A99">
        <w:rPr>
          <w:b w:val="0"/>
          <w:bCs/>
        </w:rPr>
        <w:t>little evidence that children consistently us</w:t>
      </w:r>
      <w:r w:rsidR="004E6A5F">
        <w:rPr>
          <w:b w:val="0"/>
          <w:bCs/>
        </w:rPr>
        <w:t>ed</w:t>
      </w:r>
      <w:r w:rsidR="004E6A5F" w:rsidRPr="00490A99">
        <w:rPr>
          <w:b w:val="0"/>
          <w:bCs/>
        </w:rPr>
        <w:t xml:space="preserve"> </w:t>
      </w:r>
      <w:r w:rsidR="004E6A5F">
        <w:rPr>
          <w:b w:val="0"/>
          <w:bCs/>
        </w:rPr>
        <w:t>these</w:t>
      </w:r>
      <w:r w:rsidR="004E6A5F" w:rsidRPr="00490A99">
        <w:rPr>
          <w:b w:val="0"/>
          <w:bCs/>
        </w:rPr>
        <w:t xml:space="preserve"> categories until around </w:t>
      </w:r>
      <w:r w:rsidR="004E6A5F">
        <w:rPr>
          <w:b w:val="0"/>
          <w:bCs/>
        </w:rPr>
        <w:t>five</w:t>
      </w:r>
      <w:r w:rsidR="004E6A5F" w:rsidRPr="00490A99">
        <w:rPr>
          <w:b w:val="0"/>
          <w:bCs/>
        </w:rPr>
        <w:t xml:space="preserve"> years of age</w:t>
      </w:r>
      <w:r w:rsidR="004E6A5F">
        <w:rPr>
          <w:b w:val="0"/>
          <w:bCs/>
        </w:rPr>
        <w:t xml:space="preserve">. Even </w:t>
      </w:r>
      <w:r w:rsidR="004E6A5F" w:rsidRPr="00490A99">
        <w:rPr>
          <w:b w:val="0"/>
          <w:bCs/>
        </w:rPr>
        <w:t>6-year-</w:t>
      </w:r>
      <w:r w:rsidR="004E6A5F">
        <w:rPr>
          <w:b w:val="0"/>
          <w:bCs/>
        </w:rPr>
        <w:t>olds</w:t>
      </w:r>
      <w:r w:rsidR="004E6A5F" w:rsidRPr="00490A99">
        <w:rPr>
          <w:b w:val="0"/>
          <w:bCs/>
        </w:rPr>
        <w:t xml:space="preserve"> still showed </w:t>
      </w:r>
      <w:r w:rsidR="004E6A5F">
        <w:rPr>
          <w:b w:val="0"/>
          <w:bCs/>
        </w:rPr>
        <w:t xml:space="preserve">less emotion </w:t>
      </w:r>
      <w:r w:rsidR="004E6A5F" w:rsidRPr="00490A99">
        <w:rPr>
          <w:b w:val="0"/>
          <w:bCs/>
        </w:rPr>
        <w:t xml:space="preserve">category-based sorting </w:t>
      </w:r>
      <w:r w:rsidR="004E6A5F">
        <w:rPr>
          <w:b w:val="0"/>
          <w:bCs/>
        </w:rPr>
        <w:t>compared to</w:t>
      </w:r>
      <w:r w:rsidR="004E6A5F" w:rsidRPr="00490A99">
        <w:rPr>
          <w:b w:val="0"/>
          <w:bCs/>
        </w:rPr>
        <w:t xml:space="preserve"> adults</w:t>
      </w:r>
      <w:r w:rsidR="004E6A5F" w:rsidRPr="0088220F">
        <w:rPr>
          <w:b w:val="0"/>
        </w:rPr>
        <w:t>.</w:t>
      </w:r>
      <w:r w:rsidR="009B0616">
        <w:rPr>
          <w:b w:val="0"/>
        </w:rPr>
        <w:t xml:space="preserve"> </w:t>
      </w:r>
      <w:r w:rsidR="00220E70">
        <w:rPr>
          <w:b w:val="0"/>
        </w:rPr>
        <w:t>S</w:t>
      </w:r>
      <w:r w:rsidR="009B0616">
        <w:rPr>
          <w:b w:val="0"/>
        </w:rPr>
        <w:t xml:space="preserve">imilar patterns of incremental change in how children represent emotion </w:t>
      </w:r>
      <w:r w:rsidR="00220E70">
        <w:rPr>
          <w:b w:val="0"/>
        </w:rPr>
        <w:t xml:space="preserve">emerged </w:t>
      </w:r>
      <w:r w:rsidR="009B0616">
        <w:rPr>
          <w:b w:val="0"/>
        </w:rPr>
        <w:t xml:space="preserve">in unsupervised analyses that did not impose </w:t>
      </w:r>
      <w:r w:rsidR="009B0616" w:rsidRPr="003F6D69">
        <w:rPr>
          <w:b w:val="0"/>
          <w:i/>
          <w:iCs/>
        </w:rPr>
        <w:t>a priori</w:t>
      </w:r>
      <w:r w:rsidR="009B0616">
        <w:rPr>
          <w:b w:val="0"/>
        </w:rPr>
        <w:t xml:space="preserve"> assumptions about the structure of the stimuli, such as specific emotion categories or dimensions of affect.</w:t>
      </w:r>
    </w:p>
    <w:p w14:paraId="2A3B8A81" w14:textId="27300222" w:rsidR="000D7892" w:rsidRPr="00A22DD6" w:rsidRDefault="00AE7BD6" w:rsidP="00D9087D">
      <w:pPr>
        <w:spacing w:line="480" w:lineRule="auto"/>
        <w:rPr>
          <w:i/>
          <w:iCs/>
        </w:rPr>
      </w:pPr>
      <w:bookmarkStart w:id="17" w:name="_6vr2335nkkm0" w:colFirst="0" w:colLast="0"/>
      <w:bookmarkStart w:id="18" w:name="_uihiqmcu5flc" w:colFirst="0" w:colLast="0"/>
      <w:bookmarkStart w:id="19" w:name="_2s0ii7r2duks" w:colFirst="0" w:colLast="0"/>
      <w:bookmarkEnd w:id="17"/>
      <w:bookmarkEnd w:id="18"/>
      <w:bookmarkEnd w:id="19"/>
      <w:r>
        <w:rPr>
          <w:i/>
          <w:iCs/>
        </w:rPr>
        <w:lastRenderedPageBreak/>
        <w:t>N</w:t>
      </w:r>
      <w:r w:rsidR="000D7892">
        <w:rPr>
          <w:i/>
          <w:iCs/>
        </w:rPr>
        <w:t xml:space="preserve">uances in the </w:t>
      </w:r>
      <w:r>
        <w:rPr>
          <w:i/>
          <w:iCs/>
        </w:rPr>
        <w:t xml:space="preserve">use </w:t>
      </w:r>
      <w:r w:rsidR="000D7892">
        <w:rPr>
          <w:i/>
          <w:iCs/>
        </w:rPr>
        <w:t>of valence</w:t>
      </w:r>
    </w:p>
    <w:p w14:paraId="5AC4AAB9" w14:textId="436EBA5B" w:rsidR="000D7892" w:rsidRPr="000D7892" w:rsidRDefault="006761AB" w:rsidP="00D9087D">
      <w:pPr>
        <w:spacing w:line="480" w:lineRule="auto"/>
        <w:ind w:firstLine="720"/>
      </w:pPr>
      <w:r>
        <w:t>V</w:t>
      </w:r>
      <w:r w:rsidR="000D7892" w:rsidRPr="00524F5F">
        <w:t xml:space="preserve">alence accounted for a very large proportion of </w:t>
      </w:r>
      <w:r w:rsidR="001E55E7">
        <w:t xml:space="preserve">all participant’s </w:t>
      </w:r>
      <w:r w:rsidR="000D7892" w:rsidRPr="00524F5F">
        <w:t>emotion judgments</w:t>
      </w:r>
      <w:r w:rsidR="00F267A8">
        <w:t xml:space="preserve">, </w:t>
      </w:r>
      <w:r w:rsidR="000C4FD7">
        <w:t xml:space="preserve">providing converging evidence with </w:t>
      </w:r>
      <w:r w:rsidR="00F267A8">
        <w:t xml:space="preserve">prior studies </w:t>
      </w:r>
      <w:r w:rsidR="00F267A8">
        <w:fldChar w:fldCharType="begin" w:fldLock="1"/>
      </w:r>
      <w:r w:rsidR="00BB6DA4">
        <w:instrText>ADDIN CSL_CITATION {"citationItems":[{"id":"ITEM-1","itemData":{"DOI":"10.1126/science.aaw8160","ISSN":"10959203","PMID":"31857485","abstract":"Many human languages have words for emotions such as “anger” and “fear,” yet it is not clear whether these emotions have similar meanings across languages, or why their meanings might vary. We estimate emotion semantics across a sample of 2474 spoken languages using “colexification”—a phenomenon in which languages name semantically related concepts with the same word. Analyses show significant variation in networks of emotion concept colexification, which is predicted by the geographic proximity of language families. We also find evidence of universal structure in emotion colexification networks, with all families differentiating emotions primarily on the basis of hedonic valence and physiological activation. Our findings contribute to debates about universality and diversity in how humans understand and experience emotion.","author":[{"dropping-particle":"","family":"Jackson","given":"Joshua Conrad","non-dropping-particle":"","parse-names":false,"suffix":""},{"dropping-particle":"","family":"Watts","given":"Joseph","non-dropping-particle":"","parse-names":false,"suffix":""},{"dropping-particle":"","family":"Henry","given":"Teague R.","non-dropping-particle":"","parse-names":false,"suffix":""},{"dropping-particle":"","family":"List","given":"Johann Mattis","non-dropping-particle":"","parse-names":false,"suffix":""},{"dropping-particle":"","family":"Forkel","given":"Robert","non-dropping-particle":"","parse-names":false,"suffix":""},{"dropping-particle":"","family":"Mucha","given":"Peter J.","non-dropping-particle":"","parse-names":false,"suffix":""},{"dropping-particle":"","family":"Greenhill","given":"Simon J.","non-dropping-particle":"","parse-names":false,"suffix":""},{"dropping-particle":"","family":"Gray","given":"Russell D.","non-dropping-particle":"","parse-names":false,"suffix":""},{"dropping-particle":"","family":"Lindquist","given":"Kristen A.","non-dropping-particle":"","parse-names":false,"suffix":""}],"container-title":"Science","id":"ITEM-1","issue":"6472","issued":{"date-parts":[["2019","12","20"]]},"page":"1517-1522","publisher":"American Association for the Advancement of Science","title":"Emotion semantics show both cultural variation and universal structure","type":"article-journal","volume":"366"},"uris":["http://www.mendeley.com/documents/?uuid=40f0c838-2540-33da-b78b-e378930ec904"]},{"id":"ITEM-2","itemData":{"DOI":"10.1038/s41562-017-0238-7","ISSN":"23973374","abstract":"How do people represent their own and others' emotional experiences? Contemporary emotion theories and growing evidence suggest that the conceptual representation of emotion plays a central role in how people understand the emotions both they and other people feel 1-6. Although decades of research indicate that adults typically represent emotion concepts as multidimensional, with valence (positive-negative) and arousal (activating-deactivating) as two primary dimensions 7-10, little is known about how this bidimensional (or circumplex) representation arises 11. Here we show that emotion representations develop from a monodimensional focus on valence to a bidimensional focus on both valence and arousal from age 6 to age 25. We investigated potential mechanisms underlying this effect and found that increasing verbal knowledge mediated the development of emotion representation over and above three other potential mediators: fluid reasoning, the general ability to represent non-emotional stimuli bidimensionally and task-related behaviours (for example, using extreme ends of rating scales). These results indicate that verbal development aids the expansion of emotion concept representations (and potentially emotional experiences) from a 'positive or negative' dichotomy in childhood to a multidimensional organization in adulthood.","author":[{"dropping-particle":"","family":"Nook","given":"Erik C.","non-dropping-particle":"","parse-names":false,"suffix":""},{"dropping-particle":"","family":"Sasse","given":"Stephanie F.","non-dropping-particle":"","parse-names":false,"suffix":""},{"dropping-particle":"","family":"Lambert","given":"Hilary K.","non-dropping-particle":"","parse-names":false,"suffix":""},{"dropping-particle":"","family":"McLaughlin","given":"Katie A.","non-dropping-particle":"","parse-names":false,"suffix":""},{"dropping-particle":"","family":"Somerville","given":"Leah H.","non-dropping-particle":"","parse-names":false,"suffix":""}],"container-title":"Nature Human Behaviour","id":"ITEM-2","issue":"12","issued":{"date-parts":[["2017","12","1"]]},"page":"881-889","publisher":"Nature Publishing Group","title":"Increasing verbal knowledge mediates development of multidimensional emotion representations","type":"article-journal","volume":"1"},"uris":["http://www.mendeley.com/documents/?uuid=eba7bde5-1c95-3b02-82ce-376841b02c72"]}],"mendeley":{"formattedCitation":"(Jackson et al., 2019; Nook et al., 2017)","manualFormatting":"(e.g., Jackson et al., 2019; Nook et al., 2017)","plainTextFormattedCitation":"(Jackson et al., 2019; Nook et al., 2017)","previouslyFormattedCitation":"(Jackson et al., 2019; Nook et al., 2017)"},"properties":{"noteIndex":0},"schema":"https://github.com/citation-style-language/schema/raw/master/csl-citation.json"}</w:instrText>
      </w:r>
      <w:r w:rsidR="00F267A8">
        <w:fldChar w:fldCharType="separate"/>
      </w:r>
      <w:r w:rsidR="00F267A8" w:rsidRPr="00F267A8">
        <w:rPr>
          <w:noProof/>
        </w:rPr>
        <w:t>(</w:t>
      </w:r>
      <w:r w:rsidR="00F267A8">
        <w:rPr>
          <w:noProof/>
        </w:rPr>
        <w:t xml:space="preserve">e.g., </w:t>
      </w:r>
      <w:r w:rsidR="00F267A8" w:rsidRPr="00F267A8">
        <w:rPr>
          <w:noProof/>
        </w:rPr>
        <w:t>Jackson et al., 2019; Nook et al., 2017)</w:t>
      </w:r>
      <w:r w:rsidR="00F267A8">
        <w:fldChar w:fldCharType="end"/>
      </w:r>
      <w:r w:rsidR="00F267A8">
        <w:t>.</w:t>
      </w:r>
      <w:r w:rsidR="000D7892" w:rsidRPr="00524F5F">
        <w:t xml:space="preserve"> </w:t>
      </w:r>
      <w:r w:rsidR="000D7892">
        <w:t>However</w:t>
      </w:r>
      <w:r>
        <w:t xml:space="preserve">, the present data reveal new insights about this dimension likely to inform future research. First, treating </w:t>
      </w:r>
      <w:r w:rsidR="006220E0">
        <w:t>valence</w:t>
      </w:r>
      <w:r w:rsidR="000D7892">
        <w:t xml:space="preserve"> </w:t>
      </w:r>
      <w:r>
        <w:t xml:space="preserve">as bivariate </w:t>
      </w:r>
      <w:r w:rsidR="006220E0">
        <w:t>(</w:t>
      </w:r>
      <w:r w:rsidR="000D7892">
        <w:t>represented by</w:t>
      </w:r>
      <w:r>
        <w:t xml:space="preserve"> separate </w:t>
      </w:r>
      <w:r w:rsidR="000D7892">
        <w:t>unipolar scales of positivity and negativity</w:t>
      </w:r>
      <w:r w:rsidR="006220E0">
        <w:t>)</w:t>
      </w:r>
      <w:r w:rsidR="000D7892">
        <w:t xml:space="preserve"> </w:t>
      </w:r>
      <w:r>
        <w:t xml:space="preserve">better accounted for behavior than treating it as a </w:t>
      </w:r>
      <w:r w:rsidR="006220E0">
        <w:t xml:space="preserve">bipolar </w:t>
      </w:r>
      <w:r>
        <w:t>construct (a single continuum ranging from positive to negative)</w:t>
      </w:r>
      <w:r w:rsidR="000D7892">
        <w:t xml:space="preserve">. </w:t>
      </w:r>
      <w:r w:rsidR="00A703DF">
        <w:t xml:space="preserve">Second, </w:t>
      </w:r>
      <w:r w:rsidR="000D7892">
        <w:t xml:space="preserve">positivity and negativity </w:t>
      </w:r>
      <w:r w:rsidR="00A703DF">
        <w:t xml:space="preserve">are not used equally early in development. </w:t>
      </w:r>
      <w:r w:rsidR="000D7892">
        <w:t>Young children rel</w:t>
      </w:r>
      <w:r w:rsidR="00A703DF">
        <w:t>ied</w:t>
      </w:r>
      <w:r w:rsidR="000D7892">
        <w:t xml:space="preserve"> heavily negativity</w:t>
      </w:r>
      <w:r w:rsidR="00A703DF">
        <w:t xml:space="preserve"> and did not consistently use </w:t>
      </w:r>
      <w:r w:rsidR="000D7892">
        <w:t xml:space="preserve">positivity. Allowing positivity and negativity to exist separately might also better capture human experience: </w:t>
      </w:r>
      <w:r w:rsidR="008F4CD7">
        <w:t>One can experience s</w:t>
      </w:r>
      <w:r w:rsidR="000D7892">
        <w:t xml:space="preserve">picy food </w:t>
      </w:r>
      <w:r w:rsidR="008F4CD7">
        <w:t>a</w:t>
      </w:r>
      <w:r w:rsidR="000D7892">
        <w:t xml:space="preserve">s </w:t>
      </w:r>
      <w:r w:rsidR="008F4CD7">
        <w:t xml:space="preserve">both </w:t>
      </w:r>
      <w:r w:rsidR="000D7892">
        <w:t xml:space="preserve">painful and delicious, </w:t>
      </w:r>
      <w:r w:rsidR="008F4CD7">
        <w:t xml:space="preserve">or </w:t>
      </w:r>
      <w:r w:rsidR="000D7892">
        <w:t xml:space="preserve">horror movies </w:t>
      </w:r>
      <w:r w:rsidR="008F4CD7">
        <w:t xml:space="preserve">as both </w:t>
      </w:r>
      <w:r w:rsidR="000D7892">
        <w:t>frightening and entertainin</w:t>
      </w:r>
      <w:r w:rsidR="008F4CD7">
        <w:t>g</w:t>
      </w:r>
      <w:r w:rsidR="000D7892">
        <w:t xml:space="preserve">. </w:t>
      </w:r>
      <w:r w:rsidR="000D7892" w:rsidDel="00A9442B">
        <w:t xml:space="preserve"> </w:t>
      </w:r>
    </w:p>
    <w:p w14:paraId="429190AD" w14:textId="57147053" w:rsidR="00A17603" w:rsidRDefault="00A17603" w:rsidP="00D9087D">
      <w:pPr>
        <w:spacing w:line="480" w:lineRule="auto"/>
        <w:rPr>
          <w:i/>
          <w:iCs/>
        </w:rPr>
      </w:pPr>
      <w:r w:rsidRPr="00830399">
        <w:rPr>
          <w:i/>
          <w:iCs/>
        </w:rPr>
        <w:t xml:space="preserve">The </w:t>
      </w:r>
      <w:r w:rsidR="0058260E">
        <w:rPr>
          <w:i/>
          <w:iCs/>
        </w:rPr>
        <w:t>limi</w:t>
      </w:r>
      <w:r w:rsidR="00B826D8">
        <w:rPr>
          <w:i/>
          <w:iCs/>
        </w:rPr>
        <w:t>ts</w:t>
      </w:r>
      <w:r w:rsidR="0058260E">
        <w:rPr>
          <w:i/>
          <w:iCs/>
        </w:rPr>
        <w:t xml:space="preserve"> </w:t>
      </w:r>
      <w:r w:rsidR="0071337A">
        <w:rPr>
          <w:i/>
          <w:iCs/>
        </w:rPr>
        <w:t>of arousal</w:t>
      </w:r>
    </w:p>
    <w:p w14:paraId="64EB1254" w14:textId="09F01CFD" w:rsidR="0071337A" w:rsidRPr="0071337A" w:rsidRDefault="00B826D8" w:rsidP="00D9087D">
      <w:pPr>
        <w:spacing w:line="480" w:lineRule="auto"/>
        <w:ind w:firstLine="720"/>
      </w:pPr>
      <w:r>
        <w:t xml:space="preserve">Though often discussed in tandem with valence, </w:t>
      </w:r>
      <w:r w:rsidR="00556AFC">
        <w:t>w</w:t>
      </w:r>
      <w:r w:rsidR="00656A4A">
        <w:t>e found that a</w:t>
      </w:r>
      <w:r w:rsidR="0071337A">
        <w:t>rousal decrease</w:t>
      </w:r>
      <w:r w:rsidR="00656A4A">
        <w:t>d</w:t>
      </w:r>
      <w:r w:rsidR="0071337A">
        <w:t xml:space="preserve"> in use across development after age four, explained a much smaller proportion of behavior than valence, and did not consistently correlate with </w:t>
      </w:r>
      <w:r w:rsidR="00556AFC">
        <w:t xml:space="preserve">any </w:t>
      </w:r>
      <w:r w:rsidR="0071337A">
        <w:t xml:space="preserve">multidimensional scaling solution. This </w:t>
      </w:r>
      <w:r w:rsidR="00017E53">
        <w:t xml:space="preserve">limited role of </w:t>
      </w:r>
      <w:r w:rsidR="00A650E7">
        <w:t xml:space="preserve">arousal </w:t>
      </w:r>
      <w:r w:rsidR="00017E53">
        <w:t xml:space="preserve">is in </w:t>
      </w:r>
      <w:r w:rsidR="0071337A">
        <w:t>contrast with m</w:t>
      </w:r>
      <w:r w:rsidR="0071337A" w:rsidRPr="00524F5F">
        <w:t xml:space="preserve">any theories of emotion </w:t>
      </w:r>
      <w:r w:rsidR="00017E53">
        <w:t>that</w:t>
      </w:r>
      <w:r w:rsidR="0071337A">
        <w:t xml:space="preserve"> </w:t>
      </w:r>
      <w:r w:rsidR="0071337A" w:rsidRPr="00524F5F">
        <w:t>posit emotions initially emerge from a 2-factor understanding of valence and arousal</w:t>
      </w:r>
      <w:r w:rsidR="00BB6DA4">
        <w:t xml:space="preserve"> </w:t>
      </w:r>
      <w:r w:rsidR="00BB6DA4">
        <w:fldChar w:fldCharType="begin" w:fldLock="1"/>
      </w:r>
      <w:r w:rsidR="00BB6DA4">
        <w:instrText>ADDIN CSL_CITATION {"citationItems":[{"id":"ITEM-1","itemData":{"DOI":"10.1016/S0065-2601(08)00404-8","ISBN":"9780123744722","ISSN":"00652601","abstract":"In this article, we discuss the hypothesis that affect is a fundamental, psychologically irreducible property of the human mind. We begin by presenting historical perspectives on the nature of affect. Next, we proceed with a more contemporary discussion of core affect as a basic property of the mind that is realized within a broadly distributed neuronal workspace. We then present the affective circumplex, a mathematical formalization for representing core affective states, and show that this model can be used to represent individual differences in core affective feelings that are linked to meaningful variation in emotional experience. Finally, we conclude by suggesting that core affect has psychological consequences that reach beyond the boundaries of emotion, to influence learning and consciousness. © 2009 Elsevier Inc. All rights reserved.","author":[{"dropping-particle":"","family":"Barrett","given":"Lisa Feldman","non-dropping-particle":"","parse-names":false,"suffix":""},{"dropping-particle":"","family":"Bliss-Moreau","given":"Eliza","non-dropping-particle":"","parse-names":false,"suffix":""}],"container-title":"Advances in Experimental Social Psychology","id":"ITEM-1","issued":{"date-parts":[["2009","1","1"]]},"page":"167-218","publisher":"Academic Press","title":"Chapter 4 Affect as a Psychological Primitive","type":"article","volume":"41"},"uris":["http://www.mendeley.com/documents/?uuid=2fdb232c-3573-3eee-b7ad-cc0a9d2086ba"]},{"id":"ITEM-2","itemData":{"author":[{"dropping-particle":"","family":"Russell","given":"James A","non-dropping-particle":"","parse-names":false,"suffix":""},{"dropping-particle":"","family":"Barrett","given":"Lisa Feldman","non-dropping-particle":"","parse-names":false,"suffix":""}],"id":"ITEM-2","issue":"5","issued":{"date-parts":[["1999"]]},"title":"Core Affect , Prototypical Emotional Episodes , and Other Things Called Emotion : Dissecting the Elephant","type":"article-journal","volume":"76"},"uris":["http://www.mendeley.com/documents/?uuid=9ed9cdd6-40b6-4532-baa9-a1b70a47ab08"]}],"mendeley":{"formattedCitation":"(Barrett &amp; Bliss-Moreau, 2009; Russell &amp; Barrett, 1999)","manualFormatting":"(for reviews see Barrett &amp; Bliss-Moreau, 2009; Russell &amp; Barrett, 1999)","plainTextFormattedCitation":"(Barrett &amp; Bliss-Moreau, 2009; Russell &amp; Barrett, 1999)","previouslyFormattedCitation":"(Barrett &amp; Bliss-Moreau, 2009; Russell &amp; Barrett, 1999)"},"properties":{"noteIndex":0},"schema":"https://github.com/citation-style-language/schema/raw/master/csl-citation.json"}</w:instrText>
      </w:r>
      <w:r w:rsidR="00BB6DA4">
        <w:fldChar w:fldCharType="separate"/>
      </w:r>
      <w:r w:rsidR="00BB6DA4" w:rsidRPr="00BB6DA4">
        <w:rPr>
          <w:noProof/>
        </w:rPr>
        <w:t>(</w:t>
      </w:r>
      <w:r w:rsidR="00BB6DA4">
        <w:rPr>
          <w:noProof/>
        </w:rPr>
        <w:t xml:space="preserve">for reviews see </w:t>
      </w:r>
      <w:r w:rsidR="00BB6DA4" w:rsidRPr="00BB6DA4">
        <w:rPr>
          <w:noProof/>
        </w:rPr>
        <w:t>Barrett &amp; Bliss-Moreau, 2009; Russell &amp; Barrett, 1999)</w:t>
      </w:r>
      <w:r w:rsidR="00BB6DA4">
        <w:fldChar w:fldCharType="end"/>
      </w:r>
      <w:r w:rsidR="00867FAA">
        <w:t>,</w:t>
      </w:r>
      <w:r w:rsidR="0071337A">
        <w:t xml:space="preserve"> and </w:t>
      </w:r>
      <w:r w:rsidR="000C4FD7">
        <w:t>is inconsistent with</w:t>
      </w:r>
      <w:r w:rsidR="0071337A">
        <w:t xml:space="preserve"> studies</w:t>
      </w:r>
      <w:r w:rsidR="00806491">
        <w:t xml:space="preserve"> that rely upon </w:t>
      </w:r>
      <w:r w:rsidR="00EE4A05">
        <w:t>arousal</w:t>
      </w:r>
      <w:r w:rsidR="00806491">
        <w:t xml:space="preserve"> as a key aspect of emotion</w:t>
      </w:r>
      <w:r w:rsidR="00BB6DA4">
        <w:t xml:space="preserve"> </w:t>
      </w:r>
      <w:r w:rsidR="00BB6DA4">
        <w:fldChar w:fldCharType="begin" w:fldLock="1"/>
      </w:r>
      <w:r w:rsidR="003C47D5">
        <w:instrText>ADDIN CSL_CITATION {"citationItems":[{"id":"ITEM-1","itemData":{"DOI":"10.1037/emo0000606","ISSN":"19311516","PMID":"31192659","abstract":"Over the past century, great debate has ensued regarding the fundamental properties of emotions. The idea that 2 properties-valence and arousal-are critical for emotion and psychologically irreducible has had substantial staying power in the literature. In the present report, we examine whether a third dimension-reflecting the social properties of emotion-might arise if stimuli high in that dimension (i.e., \"theoretically social emotions\") were included in the task and, or, if social information was primed. We used a similarity-rating task to evaluate whether a dimension representing the \"socialness\" of emotion-the extent to which emotions are associated with social contexts-might arise as the result of inclusion of emotion words that are theorized to represent \"social emotions. \" In Study 1, we assessed the dimensional structure of 41 different emotion terms (of which 41% were \"social emotions\") based on pairwise similarity ratings of a subset of the emotion terms. In Study 2, we tested whether priming social information before and during the similarity rating task would shift the emergent dimensional structure of emotion words. Results of multidimensional scaling across both studies indicated that the structure of emotion is best described by 2 dimensions-valence and arousal-and was not influenced by the priming of social information. Contrary to predictions, evidence did not emerge for a third dimension corresponding to socialness, nor any other property.","author":[{"dropping-particle":"","family":"Bliss-Moreau","given":"Eliza","non-dropping-particle":"","parse-names":false,"suffix":""},{"dropping-particle":"","family":"Williams","given":"Lisa A.","non-dropping-particle":"","parse-names":false,"suffix":""},{"dropping-particle":"","family":"Santistevan","given":"Anthony C.","non-dropping-particle":"","parse-names":false,"suffix":""}],"container-title":"Emotion","id":"ITEM-1","issue":"6","issued":{"date-parts":[["2020","9","1"]]},"page":"993-1004","publisher":"American Psychological Association Inc.","title":"The immutability of valence and arousal in the foundation of emotion","type":"article-journal","volume":"20"},"uris":["http://www.mendeley.com/documents/?uuid=26357648-27f3-3dd8-b8e8-52f841017a3c"]},{"id":"ITEM-2","itemData":{"DOI":"10.1038/s41562-017-0238-7","ISSN":"23973374","abstract":"How do people represent their own and others' emotional experiences? Contemporary emotion theories and growing evidence suggest that the conceptual representation of emotion plays a central role in how people understand the emotions both they and other people feel 1-6. Although decades of research indicate that adults typically represent emotion concepts as multidimensional, with valence (positive-negative) and arousal (activating-deactivating) as two primary dimensions 7-10, little is known about how this bidimensional (or circumplex) representation arises 11. Here we show that emotion representations develop from a monodimensional focus on valence to a bidimensional focus on both valence and arousal from age 6 to age 25. We investigated potential mechanisms underlying this effect and found that increasing verbal knowledge mediated the development of emotion representation over and above three other potential mediators: fluid reasoning, the general ability to represent non-emotional stimuli bidimensionally and task-related behaviours (for example, using extreme ends of rating scales). These results indicate that verbal development aids the expansion of emotion concept representations (and potentially emotional experiences) from a 'positive or negative' dichotomy in childhood to a multidimensional organization in adulthood.","author":[{"dropping-particle":"","family":"Nook","given":"Erik C.","non-dropping-particle":"","parse-names":false,"suffix":""},{"dropping-particle":"","family":"Sasse","given":"Stephanie F.","non-dropping-particle":"","parse-names":false,"suffix":""},{"dropping-particle":"","family":"Lambert","given":"Hilary K.","non-dropping-particle":"","parse-names":false,"suffix":""},{"dropping-particle":"","family":"McLaughlin","given":"Katie A.","non-dropping-particle":"","parse-names":false,"suffix":""},{"dropping-particle":"","family":"Somerville","given":"Leah H.","non-dropping-particle":"","parse-names":false,"suffix":""}],"container-title":"Nature Human Behaviour","id":"ITEM-2","issue":"12","issued":{"date-parts":[["2017","12","1"]]},"page":"881-889","publisher":"Nature Publishing Group","title":"Increasing verbal knowledge mediates development of multidimensional emotion representations","type":"article-journal","volume":"1"},"uris":["http://www.mendeley.com/documents/?uuid=eba7bde5-1c95-3b02-82ce-376841b02c72"]}],"mendeley":{"formattedCitation":"(Bliss-Moreau et al., 2020; Nook et al., 2017)","plainTextFormattedCitation":"(Bliss-Moreau et al., 2020; Nook et al., 2017)","previouslyFormattedCitation":"(Bliss-Moreau et al., 2020; Nook et al., 2017)"},"properties":{"noteIndex":0},"schema":"https://github.com/citation-style-language/schema/raw/master/csl-citation.json"}</w:instrText>
      </w:r>
      <w:r w:rsidR="00BB6DA4">
        <w:fldChar w:fldCharType="separate"/>
      </w:r>
      <w:r w:rsidR="00BB6DA4" w:rsidRPr="00BB6DA4">
        <w:rPr>
          <w:noProof/>
        </w:rPr>
        <w:t>(Bliss-Moreau et al., 2020; Nook et al., 2017)</w:t>
      </w:r>
      <w:r w:rsidR="00BB6DA4">
        <w:fldChar w:fldCharType="end"/>
      </w:r>
      <w:r w:rsidR="0071337A">
        <w:t>.</w:t>
      </w:r>
      <w:r w:rsidR="00017384">
        <w:t xml:space="preserve"> </w:t>
      </w:r>
      <w:r w:rsidR="00A1071F">
        <w:t xml:space="preserve">There are a number of reasons for these divergent conclusions. First, </w:t>
      </w:r>
      <w:r w:rsidR="00017384">
        <w:t xml:space="preserve">arousal </w:t>
      </w:r>
      <w:r w:rsidR="00322C48">
        <w:t>can be</w:t>
      </w:r>
      <w:r w:rsidR="001B1149">
        <w:t xml:space="preserve"> </w:t>
      </w:r>
      <w:r w:rsidR="00C71C92">
        <w:t xml:space="preserve">presented to </w:t>
      </w:r>
      <w:r w:rsidR="00A1071F">
        <w:t xml:space="preserve">research participants in different ways, including </w:t>
      </w:r>
      <w:r w:rsidR="00017384">
        <w:t>subjective feelings of activation</w:t>
      </w:r>
      <w:r w:rsidR="001B1149">
        <w:t xml:space="preserve">, </w:t>
      </w:r>
      <w:r w:rsidR="00322C48">
        <w:t>perceptions of</w:t>
      </w:r>
      <w:r w:rsidR="00017384">
        <w:t xml:space="preserve"> calm</w:t>
      </w:r>
      <w:r w:rsidR="00A1071F">
        <w:t>ness</w:t>
      </w:r>
      <w:r w:rsidR="00A650E7">
        <w:t>/deactivation</w:t>
      </w:r>
      <w:r w:rsidR="00A1071F">
        <w:t xml:space="preserve"> or</w:t>
      </w:r>
      <w:r w:rsidR="00017384">
        <w:t xml:space="preserve"> excit</w:t>
      </w:r>
      <w:r w:rsidR="00322C48">
        <w:t>ement</w:t>
      </w:r>
      <w:r w:rsidR="00A650E7">
        <w:t>/activation</w:t>
      </w:r>
      <w:r w:rsidR="00017384">
        <w:t>, or</w:t>
      </w:r>
      <w:r w:rsidR="00322C48">
        <w:t xml:space="preserve"> perceptions of</w:t>
      </w:r>
      <w:r w:rsidR="00017384">
        <w:t xml:space="preserve"> </w:t>
      </w:r>
      <w:r w:rsidR="00A650E7">
        <w:t>intensity</w:t>
      </w:r>
      <w:r w:rsidR="00017384">
        <w:t>.</w:t>
      </w:r>
      <w:r w:rsidR="001B1149">
        <w:t xml:space="preserve"> </w:t>
      </w:r>
      <w:r w:rsidR="00C71C92">
        <w:t xml:space="preserve">These definitions could elicit a variety of interpretations from respondents. Second, </w:t>
      </w:r>
      <w:r w:rsidR="00322C48">
        <w:t>a</w:t>
      </w:r>
      <w:r w:rsidR="00B40526" w:rsidRPr="00524F5F">
        <w:t xml:space="preserve">rousal is </w:t>
      </w:r>
      <w:r w:rsidR="00B32013">
        <w:t xml:space="preserve">often </w:t>
      </w:r>
      <w:r w:rsidR="000C640A">
        <w:t>offered as a speculative explanation</w:t>
      </w:r>
      <w:r w:rsidR="00B40526" w:rsidRPr="00524F5F">
        <w:t xml:space="preserve"> </w:t>
      </w:r>
      <w:r w:rsidR="000C640A">
        <w:t xml:space="preserve">of </w:t>
      </w:r>
      <w:r w:rsidR="000C640A">
        <w:lastRenderedPageBreak/>
        <w:t>the data</w:t>
      </w:r>
      <w:r w:rsidR="00B32013">
        <w:t xml:space="preserve"> without </w:t>
      </w:r>
      <w:r w:rsidR="000C640A">
        <w:t xml:space="preserve">actually measuring arousal using independent ratings. </w:t>
      </w:r>
      <w:r w:rsidR="00B32013">
        <w:t xml:space="preserve">Third, </w:t>
      </w:r>
      <w:r w:rsidR="00322C48" w:rsidRPr="00EC76DF">
        <w:rPr>
          <w:bCs/>
        </w:rPr>
        <w:t xml:space="preserve">arousal may index </w:t>
      </w:r>
      <w:r w:rsidR="00B32013">
        <w:rPr>
          <w:bCs/>
        </w:rPr>
        <w:t xml:space="preserve">natural </w:t>
      </w:r>
      <w:r w:rsidR="00322C48" w:rsidRPr="00EC76DF">
        <w:rPr>
          <w:bCs/>
        </w:rPr>
        <w:t xml:space="preserve">covariation in positivity and negativity, rather than capturing unique variance </w:t>
      </w:r>
      <w:r w:rsidR="00B32013">
        <w:rPr>
          <w:bCs/>
        </w:rPr>
        <w:t>in emotion</w:t>
      </w:r>
      <w:r w:rsidR="003C47D5">
        <w:rPr>
          <w:bCs/>
        </w:rPr>
        <w:t xml:space="preserve"> </w:t>
      </w:r>
      <w:r w:rsidR="003C47D5">
        <w:rPr>
          <w:bCs/>
        </w:rPr>
        <w:fldChar w:fldCharType="begin" w:fldLock="1"/>
      </w:r>
      <w:r w:rsidR="008179C2">
        <w:rPr>
          <w:bCs/>
        </w:rPr>
        <w:instrText>ADDIN CSL_CITATION {"citationItems":[{"id":"ITEM-1","itemData":{"DOI":"10.1093/scan/nsaa012","ISSN":"1749-5016","abstract":"&lt;p&gt;The bipolar valence–arousal model is assumed by many to be an underlying structure of conscious experience of core affect and emotion. In this work, we compare three versions of the bipolar valence–arousal model at the neural domain, using functional magnetic resonance imaging (fMRI). Specifically, we systematically contrast three models of arousal: model 1—‘arousal as a separate quale from valence’, model 2—‘arousal as intensity of bipolar valence’ and model 3—‘arousal as a linear combination of unipolar pleasant and unpleasant’. Using parametric modulation analysis, we estimated the ability of each model to predict activation in arousal-related brain regions, in response to affective stimuli. The results suggest that arousal is not separable from valence in its ability to predict arousal-related neural activity. The relevance of the results to the theory of conscious affect is discussed.&lt;/p&gt;","author":[{"dropping-particle":"","family":"Haj-Ali","given":"Hadeel","non-dropping-particle":"","parse-names":false,"suffix":""},{"dropping-particle":"","family":"Anderson","given":"Adam K","non-dropping-particle":"","parse-names":false,"suffix":""},{"dropping-particle":"","family":"Kron","given":"Assaf","non-dropping-particle":"","parse-names":false,"suffix":""}],"container-title":"Social Cognitive and Affective Neuroscience","id":"ITEM-1","issue":"1","issued":{"date-parts":[["2020","1","30"]]},"page":"1-11","publisher":"Oxford University Press","title":"Comparing three models of arousal in the human brain","type":"article-journal","volume":"15"},"uris":["http://www.mendeley.com/documents/?uuid=98f2707c-25c4-372c-947e-741e64421df8"]},{"id":"ITEM-2","itemData":{"DOI":"10.1177/0956797613475456","ISSN":"14679280","PMID":"23824581","abstract":"Numerous emotion researchers have asked their study participants to attend to the distinct feelings of arousal and valence, and self-report and physiological data have supported the independence of the two. We examined whether this dissociation reflects introspection about distinct emotional qualia or the way in which valence is measured. With either valence (Experiment 1) or arousal (Experiment 2) as the primary focus, when valence was measured using a bipolar scale (ranging from negative to positive), it was largely dissociable from arousal. By contrast, when two separate unipolar scales of pleasant and unpleasant valence were used, their sum was equivalent to feelings of arousal and its autonomic correlates. The association (or dissociation) of valence and arousal was related to the estimation (or nonestimation) of mixed-valence experiences, which suggests that the distinction between valence and arousal may reflect less the nature of emotional experience and more how it is measured. These findings further encourage use of unipolar valence scales in psychological measurement. © The Author(s) 2013.","author":[{"dropping-particle":"","family":"Kron","given":"Assaf","non-dropping-particle":"","parse-names":false,"suffix":""},{"dropping-particle":"","family":"Goldstein","given":"Ariel","non-dropping-particle":"","parse-names":false,"suffix":""},{"dropping-particle":"","family":"Lee","given":"Daniel Hyuk Joon","non-dropping-particle":"","parse-names":false,"suffix":""},{"dropping-particle":"","family":"Gardhouse","given":"Katherine","non-dropping-particle":"","parse-names":false,"suffix":""},{"dropping-particle":"","family":"Anderson","given":"Adam Keith","non-dropping-particle":"","parse-names":false,"suffix":""}],"container-title":"Psychological Science","id":"ITEM-2","issue":"8","issued":{"date-parts":[["2013","8","3"]]},"page":"1503-1511","publisher":"SAGE Publications Inc.","title":"How Are You Feeling? Revisiting the Quantification of Emotional Qualia","type":"article-journal","volume":"24"},"uris":["http://www.mendeley.com/documents/?uuid=bdfea514-189e-3008-a41b-39fa5782b451"]}],"mendeley":{"formattedCitation":"(Haj-Ali et al., 2020; Kron et al., 2013)","plainTextFormattedCitation":"(Haj-Ali et al., 2020; Kron et al., 2013)","previouslyFormattedCitation":"(Haj-Ali et al., 2020; Kron et al., 2013)"},"properties":{"noteIndex":0},"schema":"https://github.com/citation-style-language/schema/raw/master/csl-citation.json"}</w:instrText>
      </w:r>
      <w:r w:rsidR="003C47D5">
        <w:rPr>
          <w:bCs/>
        </w:rPr>
        <w:fldChar w:fldCharType="separate"/>
      </w:r>
      <w:r w:rsidR="003C47D5" w:rsidRPr="003C47D5">
        <w:rPr>
          <w:bCs/>
          <w:noProof/>
        </w:rPr>
        <w:t>(Haj-Ali et al., 2020; Kron et al., 2013)</w:t>
      </w:r>
      <w:r w:rsidR="003C47D5">
        <w:rPr>
          <w:bCs/>
        </w:rPr>
        <w:fldChar w:fldCharType="end"/>
      </w:r>
      <w:r w:rsidR="00B40526">
        <w:t>.</w:t>
      </w:r>
      <w:r w:rsidR="001B1149" w:rsidRPr="00524F5F">
        <w:t xml:space="preserve"> </w:t>
      </w:r>
      <w:r w:rsidR="00B40526">
        <w:t xml:space="preserve">Our </w:t>
      </w:r>
      <w:r w:rsidR="00B32013">
        <w:t xml:space="preserve">data </w:t>
      </w:r>
      <w:r w:rsidR="00B40526">
        <w:t xml:space="preserve">support this </w:t>
      </w:r>
      <w:r w:rsidR="00B32013">
        <w:t xml:space="preserve">third </w:t>
      </w:r>
      <w:r w:rsidR="00B40526">
        <w:t>possibility</w:t>
      </w:r>
      <w:r w:rsidR="00B32013">
        <w:t>,</w:t>
      </w:r>
      <w:r w:rsidR="00B40526">
        <w:t xml:space="preserve"> </w:t>
      </w:r>
      <w:r w:rsidR="001B1149" w:rsidRPr="00524F5F">
        <w:t xml:space="preserve">as the variance explained by arousal disappears when </w:t>
      </w:r>
      <w:r w:rsidR="00B40526">
        <w:t xml:space="preserve">we </w:t>
      </w:r>
      <w:r w:rsidR="00185C5C">
        <w:t xml:space="preserve">use bivariate </w:t>
      </w:r>
      <w:r w:rsidR="001B1149" w:rsidRPr="00524F5F">
        <w:t xml:space="preserve">valence (positivity and negativity). </w:t>
      </w:r>
    </w:p>
    <w:p w14:paraId="25E08548" w14:textId="0D140F71" w:rsidR="00BB5940" w:rsidRPr="00511FAE" w:rsidRDefault="00EF66FD" w:rsidP="00D9087D">
      <w:pPr>
        <w:spacing w:line="480" w:lineRule="auto"/>
        <w:rPr>
          <w:bCs/>
          <w:i/>
          <w:iCs/>
        </w:rPr>
      </w:pPr>
      <w:bookmarkStart w:id="20" w:name="_qnvdo1b54nxa" w:colFirst="0" w:colLast="0"/>
      <w:bookmarkEnd w:id="20"/>
      <w:r w:rsidRPr="00511FAE">
        <w:rPr>
          <w:bCs/>
          <w:i/>
          <w:iCs/>
        </w:rPr>
        <w:t xml:space="preserve">What </w:t>
      </w:r>
      <w:r w:rsidR="006032A3" w:rsidRPr="00511FAE">
        <w:rPr>
          <w:bCs/>
          <w:i/>
          <w:iCs/>
        </w:rPr>
        <w:t>c</w:t>
      </w:r>
      <w:r w:rsidRPr="00511FAE">
        <w:rPr>
          <w:bCs/>
          <w:i/>
          <w:iCs/>
        </w:rPr>
        <w:t xml:space="preserve">hanges in </w:t>
      </w:r>
      <w:r w:rsidR="006032A3" w:rsidRPr="00511FAE">
        <w:rPr>
          <w:bCs/>
          <w:i/>
          <w:iCs/>
        </w:rPr>
        <w:t>the structure of emotion knowledge</w:t>
      </w:r>
      <w:r w:rsidR="00DE5E4F">
        <w:rPr>
          <w:bCs/>
          <w:i/>
          <w:iCs/>
        </w:rPr>
        <w:t xml:space="preserve"> over development</w:t>
      </w:r>
      <w:r w:rsidR="006032A3" w:rsidRPr="00511FAE">
        <w:rPr>
          <w:bCs/>
          <w:i/>
          <w:iCs/>
        </w:rPr>
        <w:t>?</w:t>
      </w:r>
    </w:p>
    <w:p w14:paraId="5F8E246F" w14:textId="15107D4C" w:rsidR="004107F2" w:rsidRDefault="004107F2" w:rsidP="00E515C2">
      <w:pPr>
        <w:spacing w:line="480" w:lineRule="auto"/>
        <w:ind w:firstLine="720"/>
      </w:pPr>
      <w:r>
        <w:t xml:space="preserve">Our data suggest that </w:t>
      </w:r>
      <w:r w:rsidR="00291E56">
        <w:t xml:space="preserve">developmental </w:t>
      </w:r>
      <w:r>
        <w:t>changes in</w:t>
      </w:r>
      <w:r w:rsidR="00D32CA7">
        <w:t xml:space="preserve"> how emotions are represented are</w:t>
      </w:r>
      <w:r>
        <w:t xml:space="preserve"> not simply reflect</w:t>
      </w:r>
      <w:r w:rsidR="00E674B9">
        <w:t>ing</w:t>
      </w:r>
      <w:r>
        <w:t xml:space="preserve"> children’s responses becoming more consistent</w:t>
      </w:r>
      <w:r w:rsidR="00E674B9">
        <w:t xml:space="preserve"> or </w:t>
      </w:r>
      <w:r w:rsidR="00EF4737">
        <w:t xml:space="preserve">children becoming more </w:t>
      </w:r>
      <w:r w:rsidR="00E674B9">
        <w:t>competent at the task with increasing age</w:t>
      </w:r>
      <w:r w:rsidR="00EF4737">
        <w:t>; instead, t</w:t>
      </w:r>
      <w:r>
        <w:t xml:space="preserve">he manner in which children prioritized and used different dimensions of emotion changed across age. Starting at </w:t>
      </w:r>
      <w:r w:rsidR="00291E56">
        <w:t xml:space="preserve">4 years of </w:t>
      </w:r>
      <w:r>
        <w:t>age, children systematically organized images according to broader dimensions</w:t>
      </w:r>
      <w:r w:rsidR="00E674B9">
        <w:t xml:space="preserve"> that were </w:t>
      </w:r>
      <w:r w:rsidR="00291E56">
        <w:t xml:space="preserve">not necessarily linear: </w:t>
      </w:r>
      <w:r>
        <w:t>children closer in age had</w:t>
      </w:r>
      <w:r w:rsidR="00291E56">
        <w:t xml:space="preserve"> </w:t>
      </w:r>
      <w:r>
        <w:t xml:space="preserve">clustering structures </w:t>
      </w:r>
      <w:r w:rsidR="00291E56">
        <w:t xml:space="preserve">that </w:t>
      </w:r>
      <w:r>
        <w:t xml:space="preserve">were much more aligned with one another than with </w:t>
      </w:r>
      <w:r w:rsidR="00291E56">
        <w:t xml:space="preserve">those of </w:t>
      </w:r>
      <w:r>
        <w:t xml:space="preserve">adults. These results suggest that children prioritize </w:t>
      </w:r>
      <w:r w:rsidR="009F716E">
        <w:t xml:space="preserve">perceptual information about </w:t>
      </w:r>
      <w:r>
        <w:t xml:space="preserve">emotion in a systematic manner that is distinct from how adults organize </w:t>
      </w:r>
      <w:r w:rsidR="00B6096E">
        <w:t xml:space="preserve">this same </w:t>
      </w:r>
      <w:r>
        <w:t>information.</w:t>
      </w:r>
    </w:p>
    <w:p w14:paraId="013B4627" w14:textId="7E3D1175" w:rsidR="000C0444" w:rsidRDefault="003C7004" w:rsidP="00E515C2">
      <w:pPr>
        <w:spacing w:line="480" w:lineRule="auto"/>
        <w:ind w:firstLine="720"/>
      </w:pPr>
      <w:r>
        <w:t>The</w:t>
      </w:r>
      <w:r w:rsidR="00F9332B">
        <w:t xml:space="preserve"> </w:t>
      </w:r>
      <w:r>
        <w:t xml:space="preserve">patterns </w:t>
      </w:r>
      <w:r w:rsidR="00F9332B">
        <w:t xml:space="preserve">that we observed </w:t>
      </w:r>
      <w:r w:rsidR="003F13B4">
        <w:t>in</w:t>
      </w:r>
      <w:r w:rsidR="00123B7F">
        <w:t xml:space="preserve"> </w:t>
      </w:r>
      <w:r w:rsidR="009C5021">
        <w:t xml:space="preserve">the </w:t>
      </w:r>
      <w:r w:rsidR="00123B7F">
        <w:t xml:space="preserve">development of </w:t>
      </w:r>
      <w:r w:rsidR="00291E56">
        <w:t xml:space="preserve">emotion </w:t>
      </w:r>
      <w:r w:rsidR="00123B7F">
        <w:t xml:space="preserve">knowledge </w:t>
      </w:r>
      <w:r w:rsidR="00F9332B">
        <w:t xml:space="preserve">appear similar to those discovered in </w:t>
      </w:r>
      <w:r w:rsidR="00BA0E50">
        <w:t>other</w:t>
      </w:r>
      <w:r w:rsidR="00123B7F">
        <w:t xml:space="preserve"> domains</w:t>
      </w:r>
      <w:r w:rsidR="00291E56">
        <w:t xml:space="preserve"> of development</w:t>
      </w:r>
      <w:r w:rsidR="00E93F85">
        <w:t>.</w:t>
      </w:r>
      <w:r w:rsidR="00590C4B">
        <w:t xml:space="preserve"> For instance, </w:t>
      </w:r>
      <w:r w:rsidR="00BE6EE4">
        <w:t>the development of</w:t>
      </w:r>
      <w:r w:rsidR="00590C4B">
        <w:t xml:space="preserve"> non-emotional categories</w:t>
      </w:r>
      <w:r w:rsidR="0009691B">
        <w:t xml:space="preserve"> </w:t>
      </w:r>
      <w:r w:rsidR="006C2D29">
        <w:t>(e.g., animals and other natural kinds)</w:t>
      </w:r>
      <w:r w:rsidR="00174D1F">
        <w:t xml:space="preserve"> </w:t>
      </w:r>
      <w:r w:rsidR="00D67E90">
        <w:t xml:space="preserve">reveals </w:t>
      </w:r>
      <w:r w:rsidR="004932BF">
        <w:t>that</w:t>
      </w:r>
      <w:r w:rsidR="00174D1F">
        <w:t xml:space="preserve"> </w:t>
      </w:r>
      <w:r w:rsidR="00EF66FD">
        <w:t>children</w:t>
      </w:r>
      <w:r w:rsidR="004932BF">
        <w:t xml:space="preserve"> </w:t>
      </w:r>
      <w:r w:rsidR="00AD26B1">
        <w:t xml:space="preserve">first make broad </w:t>
      </w:r>
      <w:r w:rsidR="00636AAD">
        <w:t>distinctions</w:t>
      </w:r>
      <w:r w:rsidR="001005EC">
        <w:t xml:space="preserve"> </w:t>
      </w:r>
      <w:r w:rsidR="00EF66FD">
        <w:t>(e.g., birds v. mammals)</w:t>
      </w:r>
      <w:r w:rsidR="001005EC">
        <w:t xml:space="preserve"> </w:t>
      </w:r>
      <w:r w:rsidR="00636AAD">
        <w:t>and later show finer differentiation of items based on their category membership</w:t>
      </w:r>
      <w:r w:rsidR="008179C2">
        <w:t xml:space="preserve"> </w:t>
      </w:r>
      <w:r w:rsidR="008179C2">
        <w:fldChar w:fldCharType="begin" w:fldLock="1"/>
      </w:r>
      <w:r w:rsidR="008179C2">
        <w:instrText>ADDIN CSL_CITATION {"citationItems":[{"id":"ITEM-1","itemData":{"DOI":"10.1016/j.jecp.2020.104914","ISSN":"10960457","PMID":"32711216","abstract":"Organized semantic representations encoding across- and within-domain distinctions are a hallmark of mature cognition, and understanding how they change with experience and learning is a key endeavor in developmental science. Existing computational modeling studies provide a mechanistic framework for understanding how structured semantic representations emerge as a result of development and learning. However, their predictions remain largely untested in young children, with the existing evidence providing only indirect tests of these predictions. Across two experiments, we provide the first direct examination of a key prediction derived from these computational models—that early in development, broad across-domain distinctions should generally be more strongly represented relative to finer-grained within-domain distinctions. The results support this hypothesis, being consistent with the exploitation of patterns of covariation among entities as a mechanism supporting the acquisition of structured semantic representations.","author":[{"dropping-particle":"","family":"Vales","given":"Catarina","non-dropping-particle":"","parse-names":false,"suffix":""},{"dropping-particle":"","family":"Stevens","given":"Patience","non-dropping-particle":"","parse-names":false,"suffix":""},{"dropping-particle":"V.","family":"Fisher","given":"Anna","non-dropping-particle":"","parse-names":false,"suffix":""}],"container-title":"Journal of Experimental Child Psychology","id":"ITEM-1","issued":{"date-parts":[["2020","11","1"]]},"page":"104914","publisher":"Academic Press Inc.","title":"Lumping and splitting: Developmental changes in the structure of children's semantic networks","type":"article-journal","volume":"199"},"uris":["http://www.mendeley.com/documents/?uuid=9c438aef-8e79-3183-96f9-d3e670a1437d"]}],"mendeley":{"formattedCitation":"(Vales et al., 2020)","manualFormatting":"(e.g., ostriches v. peacocks; Vales et al., 2020)","plainTextFormattedCitation":"(Vales et al., 2020)","previouslyFormattedCitation":"(Vales et al., 2020)"},"properties":{"noteIndex":0},"schema":"https://github.com/citation-style-language/schema/raw/master/csl-citation.json"}</w:instrText>
      </w:r>
      <w:r w:rsidR="008179C2">
        <w:fldChar w:fldCharType="separate"/>
      </w:r>
      <w:r w:rsidR="008179C2" w:rsidRPr="008179C2">
        <w:rPr>
          <w:noProof/>
        </w:rPr>
        <w:t>(</w:t>
      </w:r>
      <w:r w:rsidR="008179C2">
        <w:rPr>
          <w:noProof/>
        </w:rPr>
        <w:t xml:space="preserve">e.g., ostriches v. peacocks; </w:t>
      </w:r>
      <w:r w:rsidR="008179C2" w:rsidRPr="008179C2">
        <w:rPr>
          <w:noProof/>
        </w:rPr>
        <w:t>Vales et al., 2020)</w:t>
      </w:r>
      <w:r w:rsidR="008179C2">
        <w:fldChar w:fldCharType="end"/>
      </w:r>
      <w:r w:rsidR="00EF66FD">
        <w:t xml:space="preserve">. </w:t>
      </w:r>
      <w:r w:rsidR="00D67E90">
        <w:t xml:space="preserve">The present data </w:t>
      </w:r>
      <w:r w:rsidR="00636AAD">
        <w:t>uncover</w:t>
      </w:r>
      <w:r w:rsidR="00174D1F">
        <w:t xml:space="preserve"> a similar pattern </w:t>
      </w:r>
      <w:r w:rsidR="00636AAD">
        <w:t xml:space="preserve">of finer-grained differentiation </w:t>
      </w:r>
      <w:r w:rsidR="00E93227">
        <w:t xml:space="preserve">across development </w:t>
      </w:r>
      <w:r w:rsidR="00174D1F">
        <w:t>for emotion knowledge</w:t>
      </w:r>
      <w:r w:rsidR="00A740EA">
        <w:t>.</w:t>
      </w:r>
      <w:r w:rsidR="00174D1F">
        <w:t xml:space="preserve"> </w:t>
      </w:r>
      <w:r w:rsidR="00A740EA">
        <w:t>We found c</w:t>
      </w:r>
      <w:r w:rsidR="00174D1F">
        <w:t xml:space="preserve">hildren </w:t>
      </w:r>
      <w:r w:rsidR="00A740EA">
        <w:t xml:space="preserve">first use </w:t>
      </w:r>
      <w:r w:rsidR="00EF66FD">
        <w:t xml:space="preserve">broad, </w:t>
      </w:r>
      <w:r w:rsidR="00D67E90">
        <w:t>primarily</w:t>
      </w:r>
      <w:r w:rsidR="00484986">
        <w:t xml:space="preserve"> </w:t>
      </w:r>
      <w:r w:rsidR="00EF66FD">
        <w:t>valence</w:t>
      </w:r>
      <w:r w:rsidR="00A740EA">
        <w:t>-</w:t>
      </w:r>
      <w:r w:rsidR="00EF66FD">
        <w:t>based distinctions, and</w:t>
      </w:r>
      <w:r w:rsidR="004A1B1F">
        <w:t xml:space="preserve"> </w:t>
      </w:r>
      <w:r w:rsidR="00174D1F">
        <w:t xml:space="preserve">with greater experience, </w:t>
      </w:r>
      <w:r w:rsidR="00636AAD">
        <w:t xml:space="preserve">draw more fine-grained distinctions that use </w:t>
      </w:r>
      <w:r w:rsidR="00A740EA">
        <w:t>emotion categor</w:t>
      </w:r>
      <w:r w:rsidR="00636AAD">
        <w:t>y information</w:t>
      </w:r>
      <w:r w:rsidR="008179C2">
        <w:t xml:space="preserve"> </w:t>
      </w:r>
      <w:r w:rsidR="008179C2">
        <w:fldChar w:fldCharType="begin" w:fldLock="1"/>
      </w:r>
      <w:r w:rsidR="008179C2">
        <w:instrText>ADDIN CSL_CITATION {"citationItems":[{"id":"ITEM-1","itemData":{"DOI":"10.1037/emo0000851","author":[{"dropping-particle":"","family":"Matthews","given":"Claire M","non-dropping-particle":"","parse-names":false,"suffix":""},{"dropping-particle":"","family":"Thierry","given":"Sophia M","non-dropping-particle":"","parse-names":false,"suffix":""},{"dropping-particle":"","family":"Mondloch","given":"Catherine J","non-dropping-particle":"","parse-names":false,"suffix":""}],"container-title":"Emotion","id":"ITEM-1","issued":{"date-parts":[["2020"]]},"title":"Recognizing, Discriminating, and Labeling Emotional Expressions in a Free-Sorting Task: A Developmental Story","type":"article-journal"},"uris":["http://www.mendeley.com/documents/?uuid=01fc8fc3-036f-3c6e-a831-6db58e3f0a45"]},{"id":"ITEM-2","itemData":{"DOI":"10.1177/1754073912451492","ISSN":"1754-0739","abstract":"According to a common sense theory, facial expressions signal specific emotions to people of all ages and therefore provide children easy access to the emotions of those around them. The evidence, however, does not support that account. Instead, children's understanding of facial expressions is poor and changes qualitatively and slowly over the course of development. Initially, children divide facial expressions into two simple categories (feels good, feels bad). These broad categories are then gradually differentiated until an adult system of discrete categories is achieved, likely in the teen years. Children's understanding of most specific emotions begins not with facial expressions, but with their understanding of the emotion's antecedents and behavioral consequences. © The Author(s) 2013.","author":[{"dropping-particle":"","family":"Widen","given":"Sherri C.","non-dropping-particle":"","parse-names":false,"suffix":""}],"container-title":"Emotion Review","id":"ITEM-2","issue":"1","issued":{"date-parts":[["2013","1","2"]]},"page":"72-77","publisher":"SAGE PublicationsSage UK: London, England","title":"Children’s Interpretation of Facial Expressions: The Long Path from Valence-Based to Specific Discrete Categories","type":"article-journal","volume":"5"},"uris":["http://www.mendeley.com/documents/?uuid=861890cc-82db-3bfe-816a-d97e0f32be86"]}],"mendeley":{"formattedCitation":"(Matthews et al., 2020; Widen, 2013)","plainTextFormattedCitation":"(Matthews et al., 2020; Widen, 2013)","previouslyFormattedCitation":"(Matthews et al., 2020; Widen, 2013)"},"properties":{"noteIndex":0},"schema":"https://github.com/citation-style-language/schema/raw/master/csl-citation.json"}</w:instrText>
      </w:r>
      <w:r w:rsidR="008179C2">
        <w:fldChar w:fldCharType="separate"/>
      </w:r>
      <w:r w:rsidR="008179C2" w:rsidRPr="008179C2">
        <w:rPr>
          <w:noProof/>
        </w:rPr>
        <w:t xml:space="preserve">(Matthews et al., </w:t>
      </w:r>
      <w:r w:rsidR="008179C2" w:rsidRPr="008179C2">
        <w:rPr>
          <w:noProof/>
        </w:rPr>
        <w:lastRenderedPageBreak/>
        <w:t>2020; Widen, 2013)</w:t>
      </w:r>
      <w:r w:rsidR="008179C2">
        <w:fldChar w:fldCharType="end"/>
      </w:r>
      <w:r w:rsidR="00EF66FD" w:rsidRPr="00C81964">
        <w:t>.</w:t>
      </w:r>
      <w:r w:rsidR="00174D1F" w:rsidRPr="00C81964">
        <w:t xml:space="preserve"> </w:t>
      </w:r>
      <w:r w:rsidR="00BE6EE4">
        <w:t>Rather</w:t>
      </w:r>
      <w:r w:rsidR="005D7FDE" w:rsidRPr="00C81964">
        <w:t xml:space="preserve"> than a </w:t>
      </w:r>
      <w:r w:rsidR="00D67E90">
        <w:t xml:space="preserve">distinct </w:t>
      </w:r>
      <w:r w:rsidR="005D7FDE" w:rsidRPr="00C81964">
        <w:t>shift from</w:t>
      </w:r>
      <w:r w:rsidR="004A43FE">
        <w:t xml:space="preserve"> using</w:t>
      </w:r>
      <w:r w:rsidR="005D7FDE" w:rsidRPr="00C81964">
        <w:t xml:space="preserve"> valence </w:t>
      </w:r>
      <w:r w:rsidR="00D545DE">
        <w:t>to</w:t>
      </w:r>
      <w:r w:rsidR="004A43FE">
        <w:t xml:space="preserve"> using </w:t>
      </w:r>
      <w:r w:rsidR="00D545DE" w:rsidRPr="006C2D29">
        <w:t>emotion categorie</w:t>
      </w:r>
      <w:r w:rsidR="006C2D29">
        <w:t>s, w</w:t>
      </w:r>
      <w:r w:rsidR="005D7FDE" w:rsidRPr="006C2D29">
        <w:t>e found continued</w:t>
      </w:r>
      <w:r w:rsidR="005D7FDE" w:rsidRPr="00C81964">
        <w:t xml:space="preserve"> and refined use of valence </w:t>
      </w:r>
      <w:r w:rsidR="007C35BA">
        <w:t xml:space="preserve">and emotion categories </w:t>
      </w:r>
      <w:r w:rsidR="005D7FDE" w:rsidRPr="00C81964">
        <w:t xml:space="preserve">across development. </w:t>
      </w:r>
    </w:p>
    <w:p w14:paraId="26C828C8" w14:textId="77777777" w:rsidR="00BB5940" w:rsidRPr="00E515C2" w:rsidRDefault="00EF66FD" w:rsidP="00D9087D">
      <w:pPr>
        <w:pStyle w:val="Heading1"/>
        <w:keepLines w:val="0"/>
        <w:spacing w:before="220" w:after="60" w:line="480" w:lineRule="auto"/>
        <w:jc w:val="left"/>
        <w:rPr>
          <w:rFonts w:ascii="Arial" w:eastAsia="Arial" w:hAnsi="Arial" w:cs="Arial"/>
          <w:b w:val="0"/>
          <w:bCs/>
          <w:i/>
          <w:iCs/>
          <w:sz w:val="22"/>
          <w:szCs w:val="22"/>
        </w:rPr>
      </w:pPr>
      <w:bookmarkStart w:id="21" w:name="_gwo74hyyzqv7" w:colFirst="0" w:colLast="0"/>
      <w:bookmarkEnd w:id="21"/>
      <w:r w:rsidRPr="00E515C2">
        <w:rPr>
          <w:b w:val="0"/>
          <w:bCs/>
          <w:i/>
          <w:iCs/>
        </w:rPr>
        <w:t>Limitations and Future Directions</w:t>
      </w:r>
    </w:p>
    <w:p w14:paraId="01E3A530" w14:textId="508B882C" w:rsidR="00A23776" w:rsidRPr="000D1FA6" w:rsidRDefault="0098701B" w:rsidP="00E4094A">
      <w:pPr>
        <w:spacing w:line="480" w:lineRule="auto"/>
        <w:ind w:firstLine="187"/>
        <w:rPr>
          <w:strike/>
        </w:rPr>
      </w:pPr>
      <w:r w:rsidRPr="00134F15">
        <w:rPr>
          <w:rFonts w:eastAsia="Arial"/>
          <w:i/>
          <w:iCs/>
        </w:rPr>
        <w:tab/>
      </w:r>
      <w:r w:rsidR="009E4D99">
        <w:t xml:space="preserve">Although we </w:t>
      </w:r>
      <w:r w:rsidR="00840B40">
        <w:t>use</w:t>
      </w:r>
      <w:r w:rsidR="009E4D99">
        <w:t>d</w:t>
      </w:r>
      <w:r w:rsidR="00840B40">
        <w:t xml:space="preserve"> a diverse set of </w:t>
      </w:r>
      <w:r w:rsidR="006616CA">
        <w:t>stimuli,</w:t>
      </w:r>
      <w:r w:rsidR="00840B40">
        <w:t xml:space="preserve"> including open and closed mouthed images of nine emotion categories, </w:t>
      </w:r>
      <w:r w:rsidR="006616CA">
        <w:t xml:space="preserve">from </w:t>
      </w:r>
      <w:r w:rsidR="00840B40">
        <w:t>Asian, Black, and White</w:t>
      </w:r>
      <w:r w:rsidR="00AB6908">
        <w:t xml:space="preserve"> males and females</w:t>
      </w:r>
      <w:r w:rsidR="00724819">
        <w:t>, future research would benefit from even greater variety.</w:t>
      </w:r>
      <w:r w:rsidR="00C61E62" w:rsidRPr="00840B40">
        <w:t xml:space="preserve"> </w:t>
      </w:r>
      <w:r w:rsidR="00AB6908">
        <w:t>For example, t</w:t>
      </w:r>
      <w:r w:rsidR="00724819">
        <w:t xml:space="preserve">he </w:t>
      </w:r>
      <w:r w:rsidR="00C61E62" w:rsidRPr="00840B40">
        <w:t xml:space="preserve">emotion categories </w:t>
      </w:r>
      <w:r w:rsidR="009E4D99">
        <w:t xml:space="preserve">used here </w:t>
      </w:r>
      <w:r w:rsidR="00C61E62" w:rsidRPr="00840B40">
        <w:t xml:space="preserve">were those commonly used in </w:t>
      </w:r>
      <w:proofErr w:type="gramStart"/>
      <w:r w:rsidR="00C61E62" w:rsidRPr="00840B40">
        <w:t>English</w:t>
      </w:r>
      <w:r w:rsidR="00724819">
        <w:t>, and</w:t>
      </w:r>
      <w:proofErr w:type="gramEnd"/>
      <w:r w:rsidR="00724819">
        <w:t xml:space="preserve"> were posed rather than</w:t>
      </w:r>
      <w:r w:rsidR="008C3358" w:rsidRPr="00840B40">
        <w:t xml:space="preserve"> </w:t>
      </w:r>
      <w:r w:rsidR="00E303D1" w:rsidRPr="00840B40">
        <w:t>naturally occur</w:t>
      </w:r>
      <w:r w:rsidR="00AA3EA6" w:rsidRPr="00840B40">
        <w:t>r</w:t>
      </w:r>
      <w:r w:rsidR="00E303D1" w:rsidRPr="00840B40">
        <w:t>ing</w:t>
      </w:r>
      <w:r w:rsidR="00C61E62" w:rsidRPr="00840B40">
        <w:t>.</w:t>
      </w:r>
      <w:r w:rsidR="006616CA">
        <w:t xml:space="preserve"> </w:t>
      </w:r>
      <w:r w:rsidR="009E4D99">
        <w:t>Moreover</w:t>
      </w:r>
      <w:r w:rsidR="00DB3DC2" w:rsidRPr="00840B40">
        <w:t>, facial cues are not the only source of emotion information</w:t>
      </w:r>
      <w:r w:rsidR="009E4D99">
        <w:t xml:space="preserve"> during human interactions</w:t>
      </w:r>
      <w:r w:rsidR="006C2D29" w:rsidRPr="00840B40">
        <w:t>.</w:t>
      </w:r>
      <w:r w:rsidR="00DB3DC2" w:rsidRPr="00840B40">
        <w:t xml:space="preserve"> </w:t>
      </w:r>
      <w:r w:rsidR="006C2D29" w:rsidRPr="00840B40">
        <w:t>F</w:t>
      </w:r>
      <w:r w:rsidR="002805F9" w:rsidRPr="00840B40">
        <w:t xml:space="preserve">uture research is needed </w:t>
      </w:r>
      <w:r w:rsidR="00D922D1">
        <w:t>about</w:t>
      </w:r>
      <w:r w:rsidR="002805F9" w:rsidRPr="00840B40">
        <w:t xml:space="preserve"> </w:t>
      </w:r>
      <w:r w:rsidR="006C2D29" w:rsidRPr="00840B40">
        <w:t>children</w:t>
      </w:r>
      <w:r w:rsidR="00D922D1">
        <w:t>’s</w:t>
      </w:r>
      <w:r w:rsidR="006C2D29" w:rsidRPr="00840B40">
        <w:t xml:space="preserve"> </w:t>
      </w:r>
      <w:r w:rsidR="00E4729F">
        <w:t xml:space="preserve">reasoning when </w:t>
      </w:r>
      <w:r w:rsidR="002805F9" w:rsidRPr="00840B40">
        <w:t>more situational context is available</w:t>
      </w:r>
      <w:r w:rsidR="00387BAE">
        <w:t xml:space="preserve"> </w:t>
      </w:r>
      <w:r w:rsidR="00387BAE">
        <w:fldChar w:fldCharType="begin" w:fldLock="1"/>
      </w:r>
      <w:r w:rsidR="0098324E">
        <w:instrText>ADDIN CSL_CITATION {"citationItems":[{"id":"ITEM-1","itemData":{"DOI":"10.1109/TAFFC.2018.2887267","ISSN":"19493045","abstract":"Automatic recognition of emotion from facial expressions is an intense area of research, with a potentially long list of important application. Yet, the study of emotion requires knowing which facial expressions are used within and across cultures in the wild, not in controlled lab conditions; but such studies do not exist. Which and how many cross-cultural and cultural-specific facial expressions do people commonly use? And, what affect variables does each expression communicate to observers? If we are to design technology that understands the emotion of users, we need answers to these two fundamental questions. In this paper, we present the first large-scale study of the production and visual perception of facial expressions of emotion in the wild. We find that of the 16,384 possible facial configurations that people can theoretically produce, only 35 are successfully used to transmit emotive information across cultures, and only 8 within a smaller number of cultures. Crucially, we find that visual analysis of cross-cultural expressions yields consistent perception of emotion categories and valence, but not arousal. In contrast, visual analysis of cultural-specific expressions yields consistent perception of valence and arousal, but not of emotion categories. Additionally, we find that the number of expressions used to communicate each emotion is also different.","author":[{"dropping-particle":"","family":"Srinivasan","given":"Ramprakash","non-dropping-particle":"","parse-names":false,"suffix":""},{"dropping-particle":"","family":"Martinez","given":"A. M.","non-dropping-particle":"","parse-names":false,"suffix":""}],"container-title":"IEEE Transactions on Affective Computing","id":"ITEM-1","issued":{"date-parts":[["2018"]]},"publisher":"Institute of Electrical and Electronics Engineers Inc.","title":"Cross-Cultural and Cultural-Specific Production and Perception of Facial Expressions of Emotion in the Wild","type":"article-journal"},"uris":["http://www.mendeley.com/documents/?uuid=448418d5-bf37-3c48-9bce-3a8d1da87367"]}],"mendeley":{"formattedCitation":"(Srinivasan &amp; Martinez, 2018)","manualFormatting":"(e.g., Srinivasan &amp; Martinez, 2018)","plainTextFormattedCitation":"(Srinivasan &amp; Martinez, 2018)","previouslyFormattedCitation":"(Srinivasan &amp; Martinez, 2018)"},"properties":{"noteIndex":0},"schema":"https://github.com/citation-style-language/schema/raw/master/csl-citation.json"}</w:instrText>
      </w:r>
      <w:r w:rsidR="00387BAE">
        <w:fldChar w:fldCharType="separate"/>
      </w:r>
      <w:r w:rsidR="00387BAE" w:rsidRPr="00387BAE">
        <w:rPr>
          <w:noProof/>
        </w:rPr>
        <w:t>(</w:t>
      </w:r>
      <w:r w:rsidR="00387BAE">
        <w:rPr>
          <w:noProof/>
        </w:rPr>
        <w:t xml:space="preserve">e.g., </w:t>
      </w:r>
      <w:r w:rsidR="00387BAE" w:rsidRPr="00387BAE">
        <w:rPr>
          <w:noProof/>
        </w:rPr>
        <w:t>Srinivasan &amp; Martinez, 2018)</w:t>
      </w:r>
      <w:r w:rsidR="00387BAE">
        <w:fldChar w:fldCharType="end"/>
      </w:r>
      <w:r w:rsidR="00DB3DC2" w:rsidRPr="00840B40">
        <w:t xml:space="preserve">, as well as </w:t>
      </w:r>
      <w:r w:rsidR="000C4FD7">
        <w:t xml:space="preserve">with </w:t>
      </w:r>
      <w:r w:rsidR="00DB3DC2" w:rsidRPr="00840B40">
        <w:t xml:space="preserve">video and audio stimuli </w:t>
      </w:r>
      <w:r w:rsidR="00EA14AF">
        <w:t xml:space="preserve">(Woodard, Plate, Morningstar, Wood, &amp; Pollak, </w:t>
      </w:r>
      <w:r w:rsidR="00064861">
        <w:t>in press</w:t>
      </w:r>
      <w:r w:rsidR="00EA14AF">
        <w:t xml:space="preserve">) </w:t>
      </w:r>
      <w:r w:rsidR="00E4729F">
        <w:t xml:space="preserve">to </w:t>
      </w:r>
      <w:r w:rsidR="004D37F0">
        <w:t xml:space="preserve">provide </w:t>
      </w:r>
      <w:r w:rsidR="00AB6908">
        <w:t>greater understanding of how emotions develop</w:t>
      </w:r>
      <w:r w:rsidR="00DB3DC2" w:rsidRPr="00840B40">
        <w:t xml:space="preserve">. </w:t>
      </w:r>
    </w:p>
    <w:p w14:paraId="1AD23B86" w14:textId="77777777" w:rsidR="00BB5940" w:rsidRDefault="00EF66FD" w:rsidP="00E4094A">
      <w:pPr>
        <w:pStyle w:val="Heading1"/>
        <w:keepLines w:val="0"/>
        <w:spacing w:after="60" w:line="480" w:lineRule="auto"/>
      </w:pPr>
      <w:bookmarkStart w:id="22" w:name="_wd4jfuw0pwbc" w:colFirst="0" w:colLast="0"/>
      <w:bookmarkEnd w:id="22"/>
      <w:r>
        <w:t>Conclusions</w:t>
      </w:r>
    </w:p>
    <w:p w14:paraId="61C66141" w14:textId="7D209384" w:rsidR="00BB5940" w:rsidRDefault="00437554" w:rsidP="00E515C2">
      <w:pPr>
        <w:spacing w:line="480" w:lineRule="auto"/>
      </w:pPr>
      <w:r>
        <w:rPr>
          <w:lang w:val="en"/>
        </w:rPr>
        <w:t xml:space="preserve">Emotions are critical for human adaptation and survival, yet relatively little is understood about how humans </w:t>
      </w:r>
      <w:r w:rsidRPr="00B01640">
        <w:rPr>
          <w:color w:val="000000" w:themeColor="text1"/>
          <w:lang w:val="en"/>
        </w:rPr>
        <w:t xml:space="preserve">come to </w:t>
      </w:r>
      <w:r w:rsidRPr="00B01640">
        <w:rPr>
          <w:color w:val="000000" w:themeColor="text1"/>
        </w:rPr>
        <w:t xml:space="preserve">understand and represent emotion signals. Several explanations commonly used to account for the early development of emotion find little or only partial support in the present data. Young children in our task did not begin to use basic emotion categories until around the age of 5, arguing against the theory that this knowledge plays a large role in young children’s emotion understanding. Children also did not rely equally on the dimensions of valence and arousal, instead using negative valence far more heavily. The picture of emotion development that emerges from our data is of an incremental learning process in which children change their representations of emotion using combinations of factors that are weighted differently across development. This </w:t>
      </w:r>
      <w:r>
        <w:t xml:space="preserve">insight opens the door for new investigations about </w:t>
      </w:r>
      <w:r w:rsidRPr="00E515C2">
        <w:rPr>
          <w:iCs/>
        </w:rPr>
        <w:t>how</w:t>
      </w:r>
      <w:r>
        <w:t xml:space="preserve"> humans learn to </w:t>
      </w:r>
      <w:r w:rsidRPr="003C662C">
        <w:t xml:space="preserve">navigate </w:t>
      </w:r>
      <w:r>
        <w:t>the complex communicative system of the social world.</w:t>
      </w:r>
    </w:p>
    <w:p w14:paraId="0D7BB91E" w14:textId="35AEA415" w:rsidR="0098324E" w:rsidRDefault="00EF66FD" w:rsidP="00D9087D">
      <w:pPr>
        <w:pStyle w:val="Heading1"/>
        <w:pBdr>
          <w:top w:val="nil"/>
          <w:left w:val="nil"/>
          <w:bottom w:val="nil"/>
          <w:right w:val="nil"/>
          <w:between w:val="nil"/>
        </w:pBdr>
        <w:spacing w:line="480" w:lineRule="auto"/>
        <w:rPr>
          <w:b w:val="0"/>
          <w:bCs/>
        </w:rPr>
      </w:pPr>
      <w:bookmarkStart w:id="23" w:name="_5rxarq1tyd22" w:colFirst="0" w:colLast="0"/>
      <w:bookmarkStart w:id="24" w:name="_al0wbwejn8yn" w:colFirst="0" w:colLast="0"/>
      <w:bookmarkEnd w:id="23"/>
      <w:bookmarkEnd w:id="24"/>
      <w:r w:rsidRPr="00412001">
        <w:br w:type="page"/>
      </w:r>
      <w:bookmarkStart w:id="25" w:name="_ie0ju6idepex" w:colFirst="0" w:colLast="0"/>
      <w:bookmarkEnd w:id="25"/>
      <w:r w:rsidR="005860E9">
        <w:rPr>
          <w:b w:val="0"/>
          <w:bCs/>
        </w:rPr>
        <w:lastRenderedPageBreak/>
        <w:t>References</w:t>
      </w:r>
    </w:p>
    <w:p w14:paraId="07D98F20" w14:textId="77777777" w:rsidR="005860E9" w:rsidRPr="005860E9" w:rsidRDefault="005860E9" w:rsidP="00D9087D"/>
    <w:p w14:paraId="7F0843CF" w14:textId="28A8656C" w:rsidR="0098324E" w:rsidRPr="0098324E" w:rsidRDefault="0098324E" w:rsidP="00D9087D">
      <w:pPr>
        <w:widowControl w:val="0"/>
        <w:autoSpaceDE w:val="0"/>
        <w:autoSpaceDN w:val="0"/>
        <w:adjustRightInd w:val="0"/>
        <w:spacing w:line="480" w:lineRule="auto"/>
        <w:ind w:left="480" w:hanging="480"/>
        <w:rPr>
          <w:noProof/>
          <w:sz w:val="22"/>
        </w:rPr>
      </w:pPr>
      <w:r>
        <w:rPr>
          <w:sz w:val="22"/>
          <w:szCs w:val="22"/>
        </w:rPr>
        <w:fldChar w:fldCharType="begin" w:fldLock="1"/>
      </w:r>
      <w:r>
        <w:rPr>
          <w:sz w:val="22"/>
          <w:szCs w:val="22"/>
        </w:rPr>
        <w:instrText xml:space="preserve">ADDIN Mendeley Bibliography CSL_BIBLIOGRAPHY </w:instrText>
      </w:r>
      <w:r>
        <w:rPr>
          <w:sz w:val="22"/>
          <w:szCs w:val="22"/>
        </w:rPr>
        <w:fldChar w:fldCharType="separate"/>
      </w:r>
      <w:r w:rsidRPr="0098324E">
        <w:rPr>
          <w:noProof/>
          <w:sz w:val="22"/>
        </w:rPr>
        <w:t xml:space="preserve">Baron-Cohen, S., Golan, O., Wheelwright, S., Granader, Y., &amp; Hill, J. (2010). Emotion Word Comprehension from 4 to 16 Years Old: A Developmental Survey. </w:t>
      </w:r>
      <w:r w:rsidRPr="0098324E">
        <w:rPr>
          <w:i/>
          <w:iCs/>
          <w:noProof/>
          <w:sz w:val="22"/>
        </w:rPr>
        <w:t>Frontiers in Evolutionary Neuroscience</w:t>
      </w:r>
      <w:r w:rsidRPr="0098324E">
        <w:rPr>
          <w:noProof/>
          <w:sz w:val="22"/>
        </w:rPr>
        <w:t xml:space="preserve">, </w:t>
      </w:r>
      <w:r w:rsidRPr="0098324E">
        <w:rPr>
          <w:i/>
          <w:iCs/>
          <w:noProof/>
          <w:sz w:val="22"/>
        </w:rPr>
        <w:t>2</w:t>
      </w:r>
      <w:r w:rsidRPr="0098324E">
        <w:rPr>
          <w:noProof/>
          <w:sz w:val="22"/>
        </w:rPr>
        <w:t>(NOV), 25. https://doi.org/10.3389/fnevo.2010.00109</w:t>
      </w:r>
    </w:p>
    <w:p w14:paraId="7B1E5A86" w14:textId="77777777" w:rsidR="0098324E" w:rsidRPr="0098324E" w:rsidRDefault="0098324E" w:rsidP="00D9087D">
      <w:pPr>
        <w:widowControl w:val="0"/>
        <w:autoSpaceDE w:val="0"/>
        <w:autoSpaceDN w:val="0"/>
        <w:adjustRightInd w:val="0"/>
        <w:spacing w:line="480" w:lineRule="auto"/>
        <w:ind w:left="480" w:hanging="480"/>
        <w:rPr>
          <w:noProof/>
          <w:sz w:val="22"/>
        </w:rPr>
      </w:pPr>
      <w:r w:rsidRPr="0098324E">
        <w:rPr>
          <w:noProof/>
          <w:sz w:val="22"/>
        </w:rPr>
        <w:t xml:space="preserve">Barrett, L. F., Adolphs, R., Marsella, S., Martinez, A. M., &amp; Pollak, S. D. (2019). Emotional Expressions Reconsidered: Challenges to Inferring Emotion From Human Facial Movements. </w:t>
      </w:r>
      <w:r w:rsidRPr="0098324E">
        <w:rPr>
          <w:i/>
          <w:iCs/>
          <w:noProof/>
          <w:sz w:val="22"/>
        </w:rPr>
        <w:t>Psychological Science in the Public Interest</w:t>
      </w:r>
      <w:r w:rsidRPr="0098324E">
        <w:rPr>
          <w:noProof/>
          <w:sz w:val="22"/>
        </w:rPr>
        <w:t xml:space="preserve">, </w:t>
      </w:r>
      <w:r w:rsidRPr="0098324E">
        <w:rPr>
          <w:i/>
          <w:iCs/>
          <w:noProof/>
          <w:sz w:val="22"/>
        </w:rPr>
        <w:t>20</w:t>
      </w:r>
      <w:r w:rsidRPr="0098324E">
        <w:rPr>
          <w:noProof/>
          <w:sz w:val="22"/>
        </w:rPr>
        <w:t>(1), 1–68. https://doi.org/10.1177/1529100619832930</w:t>
      </w:r>
    </w:p>
    <w:p w14:paraId="5683D079" w14:textId="4734C762" w:rsidR="0098324E" w:rsidRDefault="0098324E" w:rsidP="00D9087D">
      <w:pPr>
        <w:widowControl w:val="0"/>
        <w:autoSpaceDE w:val="0"/>
        <w:autoSpaceDN w:val="0"/>
        <w:adjustRightInd w:val="0"/>
        <w:spacing w:line="480" w:lineRule="auto"/>
        <w:ind w:left="480" w:hanging="480"/>
        <w:rPr>
          <w:noProof/>
          <w:sz w:val="22"/>
        </w:rPr>
      </w:pPr>
      <w:r w:rsidRPr="0098324E">
        <w:rPr>
          <w:noProof/>
          <w:sz w:val="22"/>
        </w:rPr>
        <w:t xml:space="preserve">Barrett, L. F., &amp; Bliss-Moreau, E. (2009). Chapter 4 Affect as a Psychological Primitive. In </w:t>
      </w:r>
      <w:r w:rsidRPr="0098324E">
        <w:rPr>
          <w:i/>
          <w:iCs/>
          <w:noProof/>
          <w:sz w:val="22"/>
        </w:rPr>
        <w:t>Advances in Experimental Social Psychology</w:t>
      </w:r>
      <w:r w:rsidRPr="0098324E">
        <w:rPr>
          <w:noProof/>
          <w:sz w:val="22"/>
        </w:rPr>
        <w:t xml:space="preserve"> (Vol. 41, pp. 167–218). Academic Press. https://doi.org/10.1016/S0065-2601(08)00404-8</w:t>
      </w:r>
    </w:p>
    <w:p w14:paraId="61C470C0" w14:textId="77777777" w:rsidR="005860E9" w:rsidRPr="005860E9" w:rsidRDefault="005860E9" w:rsidP="00D9087D">
      <w:pPr>
        <w:spacing w:line="480" w:lineRule="auto"/>
        <w:rPr>
          <w:color w:val="000000"/>
          <w:sz w:val="22"/>
          <w:szCs w:val="22"/>
        </w:rPr>
      </w:pPr>
      <w:r w:rsidRPr="005860E9">
        <w:rPr>
          <w:color w:val="000000"/>
          <w:sz w:val="22"/>
          <w:szCs w:val="22"/>
        </w:rPr>
        <w:t>Bates, D., Mächler, M., Bolker, B. M., &amp; Walker, S. C. (2015). Fitting linear mixed-effects</w:t>
      </w:r>
    </w:p>
    <w:p w14:paraId="48264EC4" w14:textId="77777777" w:rsidR="005860E9" w:rsidRPr="005860E9" w:rsidRDefault="005860E9" w:rsidP="00D9087D">
      <w:pPr>
        <w:spacing w:line="480" w:lineRule="auto"/>
        <w:ind w:firstLine="720"/>
        <w:rPr>
          <w:color w:val="000000"/>
          <w:sz w:val="22"/>
          <w:szCs w:val="22"/>
        </w:rPr>
      </w:pPr>
      <w:r w:rsidRPr="005860E9">
        <w:rPr>
          <w:color w:val="000000"/>
          <w:sz w:val="22"/>
          <w:szCs w:val="22"/>
        </w:rPr>
        <w:t xml:space="preserve">models using lme4. </w:t>
      </w:r>
      <w:r w:rsidRPr="005860E9">
        <w:rPr>
          <w:i/>
          <w:iCs/>
          <w:color w:val="000000"/>
          <w:sz w:val="22"/>
          <w:szCs w:val="22"/>
        </w:rPr>
        <w:t>Journal of Statistical Software, 67</w:t>
      </w:r>
      <w:r w:rsidRPr="005860E9">
        <w:rPr>
          <w:color w:val="000000"/>
          <w:sz w:val="22"/>
          <w:szCs w:val="22"/>
        </w:rPr>
        <w:t>(1), 1–48.</w:t>
      </w:r>
    </w:p>
    <w:p w14:paraId="4ED1CD79" w14:textId="5C4DF8A2" w:rsidR="005860E9" w:rsidRPr="005860E9" w:rsidRDefault="00BF5E93" w:rsidP="00D9087D">
      <w:pPr>
        <w:spacing w:line="480" w:lineRule="auto"/>
        <w:ind w:firstLine="720"/>
        <w:rPr>
          <w:color w:val="1155CC"/>
          <w:sz w:val="22"/>
          <w:szCs w:val="22"/>
          <w:u w:val="single"/>
        </w:rPr>
      </w:pPr>
      <w:hyperlink r:id="rId13" w:history="1">
        <w:r w:rsidR="005860E9" w:rsidRPr="005860E9">
          <w:rPr>
            <w:rStyle w:val="Hyperlink"/>
            <w:sz w:val="22"/>
            <w:szCs w:val="22"/>
          </w:rPr>
          <w:t>https://doi.org/10.18637/jss.v067.i01</w:t>
        </w:r>
      </w:hyperlink>
    </w:p>
    <w:p w14:paraId="19E18D4C" w14:textId="77777777" w:rsidR="0098324E" w:rsidRPr="0098324E" w:rsidRDefault="0098324E" w:rsidP="00D9087D">
      <w:pPr>
        <w:widowControl w:val="0"/>
        <w:autoSpaceDE w:val="0"/>
        <w:autoSpaceDN w:val="0"/>
        <w:adjustRightInd w:val="0"/>
        <w:spacing w:line="480" w:lineRule="auto"/>
        <w:ind w:left="480" w:hanging="480"/>
        <w:rPr>
          <w:noProof/>
          <w:sz w:val="22"/>
        </w:rPr>
      </w:pPr>
      <w:r w:rsidRPr="0098324E">
        <w:rPr>
          <w:noProof/>
          <w:sz w:val="22"/>
        </w:rPr>
        <w:t xml:space="preserve">Bergelson, E., &amp; Swingley, D. (2012). At 6-9 months, human infants know the meanings of many common nouns. </w:t>
      </w:r>
      <w:r w:rsidRPr="0098324E">
        <w:rPr>
          <w:i/>
          <w:iCs/>
          <w:noProof/>
          <w:sz w:val="22"/>
        </w:rPr>
        <w:t>Proceedings of the National Academy of Sciences of the United States of America</w:t>
      </w:r>
      <w:r w:rsidRPr="0098324E">
        <w:rPr>
          <w:noProof/>
          <w:sz w:val="22"/>
        </w:rPr>
        <w:t xml:space="preserve">, </w:t>
      </w:r>
      <w:r w:rsidRPr="0098324E">
        <w:rPr>
          <w:i/>
          <w:iCs/>
          <w:noProof/>
          <w:sz w:val="22"/>
        </w:rPr>
        <w:t>109</w:t>
      </w:r>
      <w:r w:rsidRPr="0098324E">
        <w:rPr>
          <w:noProof/>
          <w:sz w:val="22"/>
        </w:rPr>
        <w:t>(9), 3253–3258. https://doi.org/10.1073/pnas.1113380109</w:t>
      </w:r>
    </w:p>
    <w:p w14:paraId="12D531DD" w14:textId="77777777" w:rsidR="0098324E" w:rsidRPr="0098324E" w:rsidRDefault="0098324E" w:rsidP="00D9087D">
      <w:pPr>
        <w:widowControl w:val="0"/>
        <w:autoSpaceDE w:val="0"/>
        <w:autoSpaceDN w:val="0"/>
        <w:adjustRightInd w:val="0"/>
        <w:spacing w:line="480" w:lineRule="auto"/>
        <w:ind w:left="480" w:hanging="480"/>
        <w:rPr>
          <w:noProof/>
          <w:sz w:val="22"/>
        </w:rPr>
      </w:pPr>
      <w:r w:rsidRPr="0098324E">
        <w:rPr>
          <w:noProof/>
          <w:sz w:val="22"/>
        </w:rPr>
        <w:t xml:space="preserve">Bliss-Moreau, E., Williams, L. A., &amp; Santistevan, A. C. (2020). The immutability of valence and arousal in the foundation of emotion. </w:t>
      </w:r>
      <w:r w:rsidRPr="0098324E">
        <w:rPr>
          <w:i/>
          <w:iCs/>
          <w:noProof/>
          <w:sz w:val="22"/>
        </w:rPr>
        <w:t>Emotion</w:t>
      </w:r>
      <w:r w:rsidRPr="0098324E">
        <w:rPr>
          <w:noProof/>
          <w:sz w:val="22"/>
        </w:rPr>
        <w:t xml:space="preserve">, </w:t>
      </w:r>
      <w:r w:rsidRPr="0098324E">
        <w:rPr>
          <w:i/>
          <w:iCs/>
          <w:noProof/>
          <w:sz w:val="22"/>
        </w:rPr>
        <w:t>20</w:t>
      </w:r>
      <w:r w:rsidRPr="0098324E">
        <w:rPr>
          <w:noProof/>
          <w:sz w:val="22"/>
        </w:rPr>
        <w:t>(6), 993–1004. https://doi.org/10.1037/emo0000606</w:t>
      </w:r>
    </w:p>
    <w:p w14:paraId="17E69AB8" w14:textId="77777777" w:rsidR="0098324E" w:rsidRPr="0098324E" w:rsidRDefault="0098324E" w:rsidP="00D9087D">
      <w:pPr>
        <w:widowControl w:val="0"/>
        <w:autoSpaceDE w:val="0"/>
        <w:autoSpaceDN w:val="0"/>
        <w:adjustRightInd w:val="0"/>
        <w:spacing w:line="480" w:lineRule="auto"/>
        <w:ind w:left="480" w:hanging="480"/>
        <w:rPr>
          <w:noProof/>
          <w:sz w:val="22"/>
        </w:rPr>
      </w:pPr>
      <w:r w:rsidRPr="0098324E">
        <w:rPr>
          <w:noProof/>
          <w:sz w:val="22"/>
        </w:rPr>
        <w:t xml:space="preserve">Bridges, K. M. B. (1932). Emotional Development in Early Infancy. </w:t>
      </w:r>
      <w:r w:rsidRPr="0098324E">
        <w:rPr>
          <w:i/>
          <w:iCs/>
          <w:noProof/>
          <w:sz w:val="22"/>
        </w:rPr>
        <w:t>Child Development</w:t>
      </w:r>
      <w:r w:rsidRPr="0098324E">
        <w:rPr>
          <w:noProof/>
          <w:sz w:val="22"/>
        </w:rPr>
        <w:t xml:space="preserve">, </w:t>
      </w:r>
      <w:r w:rsidRPr="0098324E">
        <w:rPr>
          <w:i/>
          <w:iCs/>
          <w:noProof/>
          <w:sz w:val="22"/>
        </w:rPr>
        <w:t>3</w:t>
      </w:r>
      <w:r w:rsidRPr="0098324E">
        <w:rPr>
          <w:noProof/>
          <w:sz w:val="22"/>
        </w:rPr>
        <w:t>(4), 324. https://doi.org/10.2307/1125359</w:t>
      </w:r>
    </w:p>
    <w:p w14:paraId="04CA3780" w14:textId="668A9545" w:rsidR="0098324E" w:rsidRDefault="0098324E" w:rsidP="00D9087D">
      <w:pPr>
        <w:widowControl w:val="0"/>
        <w:autoSpaceDE w:val="0"/>
        <w:autoSpaceDN w:val="0"/>
        <w:adjustRightInd w:val="0"/>
        <w:spacing w:line="480" w:lineRule="auto"/>
        <w:ind w:left="480" w:hanging="480"/>
        <w:rPr>
          <w:noProof/>
          <w:sz w:val="22"/>
        </w:rPr>
      </w:pPr>
      <w:r w:rsidRPr="0098324E">
        <w:rPr>
          <w:noProof/>
          <w:sz w:val="22"/>
        </w:rPr>
        <w:t xml:space="preserve">Caron, R. F., Caron, A. J., &amp; Myers, R. S. (1985). Do Infants See Emotional Expressions in Static Faces? </w:t>
      </w:r>
      <w:r w:rsidRPr="0098324E">
        <w:rPr>
          <w:i/>
          <w:iCs/>
          <w:noProof/>
          <w:sz w:val="22"/>
        </w:rPr>
        <w:t>Child Development</w:t>
      </w:r>
      <w:r w:rsidRPr="0098324E">
        <w:rPr>
          <w:noProof/>
          <w:sz w:val="22"/>
        </w:rPr>
        <w:t xml:space="preserve">, </w:t>
      </w:r>
      <w:r w:rsidRPr="0098324E">
        <w:rPr>
          <w:i/>
          <w:iCs/>
          <w:noProof/>
          <w:sz w:val="22"/>
        </w:rPr>
        <w:t>56</w:t>
      </w:r>
      <w:r w:rsidRPr="0098324E">
        <w:rPr>
          <w:noProof/>
          <w:sz w:val="22"/>
        </w:rPr>
        <w:t>(6), 1552. https://doi.org/10.2307/1130474</w:t>
      </w:r>
    </w:p>
    <w:p w14:paraId="5CBFD4E2" w14:textId="77777777" w:rsidR="0098324E" w:rsidRPr="0098324E" w:rsidRDefault="0098324E" w:rsidP="00D9087D">
      <w:pPr>
        <w:widowControl w:val="0"/>
        <w:autoSpaceDE w:val="0"/>
        <w:autoSpaceDN w:val="0"/>
        <w:adjustRightInd w:val="0"/>
        <w:spacing w:line="480" w:lineRule="auto"/>
        <w:ind w:left="480" w:hanging="480"/>
        <w:rPr>
          <w:noProof/>
          <w:sz w:val="22"/>
        </w:rPr>
      </w:pPr>
      <w:r w:rsidRPr="0098324E">
        <w:rPr>
          <w:noProof/>
          <w:sz w:val="22"/>
        </w:rPr>
        <w:t xml:space="preserve">Dalmaijer, E. S., Nord, C. L., &amp; Astle, D. E. (2020). Statistical power for cluster analysis. </w:t>
      </w:r>
      <w:r w:rsidRPr="0098324E">
        <w:rPr>
          <w:i/>
          <w:iCs/>
          <w:noProof/>
          <w:sz w:val="22"/>
        </w:rPr>
        <w:t>ArXiv</w:t>
      </w:r>
      <w:r w:rsidRPr="0098324E">
        <w:rPr>
          <w:noProof/>
          <w:sz w:val="22"/>
        </w:rPr>
        <w:t>. http://arxiv.org/abs/2003.00381</w:t>
      </w:r>
    </w:p>
    <w:p w14:paraId="096EF2FA" w14:textId="77777777" w:rsidR="0098324E" w:rsidRPr="0098324E" w:rsidRDefault="0098324E" w:rsidP="00D9087D">
      <w:pPr>
        <w:widowControl w:val="0"/>
        <w:autoSpaceDE w:val="0"/>
        <w:autoSpaceDN w:val="0"/>
        <w:adjustRightInd w:val="0"/>
        <w:spacing w:line="480" w:lineRule="auto"/>
        <w:ind w:left="480" w:hanging="480"/>
        <w:rPr>
          <w:noProof/>
          <w:sz w:val="22"/>
        </w:rPr>
      </w:pPr>
      <w:r w:rsidRPr="0098324E">
        <w:rPr>
          <w:noProof/>
          <w:sz w:val="22"/>
        </w:rPr>
        <w:t xml:space="preserve">Goldstone, R. (1994). An efficient method for obtaining similarity data. </w:t>
      </w:r>
      <w:r w:rsidRPr="0098324E">
        <w:rPr>
          <w:i/>
          <w:iCs/>
          <w:noProof/>
          <w:sz w:val="22"/>
        </w:rPr>
        <w:t xml:space="preserve">Behavior Research Methods, </w:t>
      </w:r>
      <w:r w:rsidRPr="0098324E">
        <w:rPr>
          <w:i/>
          <w:iCs/>
          <w:noProof/>
          <w:sz w:val="22"/>
        </w:rPr>
        <w:lastRenderedPageBreak/>
        <w:t>Instruments, &amp; Computers</w:t>
      </w:r>
      <w:r w:rsidRPr="0098324E">
        <w:rPr>
          <w:noProof/>
          <w:sz w:val="22"/>
        </w:rPr>
        <w:t xml:space="preserve">, </w:t>
      </w:r>
      <w:r w:rsidRPr="0098324E">
        <w:rPr>
          <w:i/>
          <w:iCs/>
          <w:noProof/>
          <w:sz w:val="22"/>
        </w:rPr>
        <w:t>26</w:t>
      </w:r>
      <w:r w:rsidRPr="0098324E">
        <w:rPr>
          <w:noProof/>
          <w:sz w:val="22"/>
        </w:rPr>
        <w:t>(4), 381–386. https://doi.org/10.3758/BF03204653</w:t>
      </w:r>
    </w:p>
    <w:p w14:paraId="006C0697" w14:textId="77777777" w:rsidR="0098324E" w:rsidRPr="0098324E" w:rsidRDefault="0098324E" w:rsidP="00D9087D">
      <w:pPr>
        <w:widowControl w:val="0"/>
        <w:autoSpaceDE w:val="0"/>
        <w:autoSpaceDN w:val="0"/>
        <w:adjustRightInd w:val="0"/>
        <w:spacing w:line="480" w:lineRule="auto"/>
        <w:ind w:left="480" w:hanging="480"/>
        <w:rPr>
          <w:noProof/>
          <w:sz w:val="22"/>
        </w:rPr>
      </w:pPr>
      <w:r w:rsidRPr="0098324E">
        <w:rPr>
          <w:noProof/>
          <w:sz w:val="22"/>
        </w:rPr>
        <w:t xml:space="preserve">Haj-Ali, H., Anderson, A. K., &amp; Kron, A. (2020). Comparing three models of arousal in the human brain. </w:t>
      </w:r>
      <w:r w:rsidRPr="0098324E">
        <w:rPr>
          <w:i/>
          <w:iCs/>
          <w:noProof/>
          <w:sz w:val="22"/>
        </w:rPr>
        <w:t>Social Cognitive and Affective Neuroscience</w:t>
      </w:r>
      <w:r w:rsidRPr="0098324E">
        <w:rPr>
          <w:noProof/>
          <w:sz w:val="22"/>
        </w:rPr>
        <w:t xml:space="preserve">, </w:t>
      </w:r>
      <w:r w:rsidRPr="0098324E">
        <w:rPr>
          <w:i/>
          <w:iCs/>
          <w:noProof/>
          <w:sz w:val="22"/>
        </w:rPr>
        <w:t>15</w:t>
      </w:r>
      <w:r w:rsidRPr="0098324E">
        <w:rPr>
          <w:noProof/>
          <w:sz w:val="22"/>
        </w:rPr>
        <w:t>(1), 1–11. https://doi.org/10.1093/scan/nsaa012</w:t>
      </w:r>
    </w:p>
    <w:p w14:paraId="420AE68E" w14:textId="77777777" w:rsidR="0098324E" w:rsidRPr="0098324E" w:rsidRDefault="0098324E" w:rsidP="00D9087D">
      <w:pPr>
        <w:widowControl w:val="0"/>
        <w:autoSpaceDE w:val="0"/>
        <w:autoSpaceDN w:val="0"/>
        <w:adjustRightInd w:val="0"/>
        <w:spacing w:line="480" w:lineRule="auto"/>
        <w:ind w:left="480" w:hanging="480"/>
        <w:rPr>
          <w:noProof/>
          <w:sz w:val="22"/>
        </w:rPr>
      </w:pPr>
      <w:r w:rsidRPr="0098324E">
        <w:rPr>
          <w:noProof/>
          <w:sz w:val="22"/>
        </w:rPr>
        <w:t xml:space="preserve">Hout, M. C., &amp; Goldinger, S. D. (2016). SpAM is convenient but also satisfying: Reply to verheyen et al. (2016). </w:t>
      </w:r>
      <w:r w:rsidRPr="0098324E">
        <w:rPr>
          <w:i/>
          <w:iCs/>
          <w:noProof/>
          <w:sz w:val="22"/>
        </w:rPr>
        <w:t>Journal of Experimental Psychology: General</w:t>
      </w:r>
      <w:r w:rsidRPr="0098324E">
        <w:rPr>
          <w:noProof/>
          <w:sz w:val="22"/>
        </w:rPr>
        <w:t xml:space="preserve">, </w:t>
      </w:r>
      <w:r w:rsidRPr="0098324E">
        <w:rPr>
          <w:i/>
          <w:iCs/>
          <w:noProof/>
          <w:sz w:val="22"/>
        </w:rPr>
        <w:t>145</w:t>
      </w:r>
      <w:r w:rsidRPr="0098324E">
        <w:rPr>
          <w:noProof/>
          <w:sz w:val="22"/>
        </w:rPr>
        <w:t>(3), 383–387. https://doi.org/10.1037/xge0000144</w:t>
      </w:r>
    </w:p>
    <w:p w14:paraId="373BB771" w14:textId="7FEC1211" w:rsidR="0098324E" w:rsidRDefault="0098324E" w:rsidP="00D9087D">
      <w:pPr>
        <w:widowControl w:val="0"/>
        <w:autoSpaceDE w:val="0"/>
        <w:autoSpaceDN w:val="0"/>
        <w:adjustRightInd w:val="0"/>
        <w:spacing w:line="480" w:lineRule="auto"/>
        <w:ind w:left="480" w:hanging="480"/>
        <w:rPr>
          <w:noProof/>
          <w:sz w:val="22"/>
        </w:rPr>
      </w:pPr>
      <w:r w:rsidRPr="0098324E">
        <w:rPr>
          <w:noProof/>
          <w:sz w:val="22"/>
        </w:rPr>
        <w:t xml:space="preserve">Hout, M. C., Goldinger, S. D., &amp; Ferguson, R. W. (2013). The versatility of SpAM: A fast, efficient, spatial method of data collection for multidimensional scaling. </w:t>
      </w:r>
      <w:r w:rsidRPr="0098324E">
        <w:rPr>
          <w:i/>
          <w:iCs/>
          <w:noProof/>
          <w:sz w:val="22"/>
        </w:rPr>
        <w:t>Journal of Experimental Psychology: General</w:t>
      </w:r>
      <w:r w:rsidRPr="0098324E">
        <w:rPr>
          <w:noProof/>
          <w:sz w:val="22"/>
        </w:rPr>
        <w:t xml:space="preserve">, </w:t>
      </w:r>
      <w:r w:rsidRPr="0098324E">
        <w:rPr>
          <w:i/>
          <w:iCs/>
          <w:noProof/>
          <w:sz w:val="22"/>
        </w:rPr>
        <w:t>142</w:t>
      </w:r>
      <w:r w:rsidRPr="0098324E">
        <w:rPr>
          <w:noProof/>
          <w:sz w:val="22"/>
        </w:rPr>
        <w:t>(1), 256–281. https://doi.org/10.1037/a0028860</w:t>
      </w:r>
    </w:p>
    <w:p w14:paraId="64C04955" w14:textId="77777777" w:rsidR="005860E9" w:rsidRPr="005860E9" w:rsidRDefault="005860E9" w:rsidP="00D9087D">
      <w:pPr>
        <w:spacing w:line="480" w:lineRule="auto"/>
        <w:rPr>
          <w:sz w:val="22"/>
          <w:szCs w:val="22"/>
        </w:rPr>
      </w:pPr>
      <w:r w:rsidRPr="005860E9">
        <w:rPr>
          <w:sz w:val="22"/>
          <w:szCs w:val="22"/>
        </w:rPr>
        <w:t>Izard, C. E. (1997). Emotions and facial expressions: A perspective from Differential Emotions</w:t>
      </w:r>
    </w:p>
    <w:p w14:paraId="3FCA33EC" w14:textId="77777777" w:rsidR="005860E9" w:rsidRPr="005860E9" w:rsidRDefault="005860E9" w:rsidP="00D9087D">
      <w:pPr>
        <w:spacing w:line="480" w:lineRule="auto"/>
        <w:ind w:firstLine="720"/>
        <w:rPr>
          <w:i/>
          <w:iCs/>
          <w:sz w:val="22"/>
          <w:szCs w:val="22"/>
        </w:rPr>
      </w:pPr>
      <w:r w:rsidRPr="005860E9">
        <w:rPr>
          <w:sz w:val="22"/>
          <w:szCs w:val="22"/>
        </w:rPr>
        <w:t>Theory. In J. A. Russell &amp; J. M. Fernández-Dols (Eds.), </w:t>
      </w:r>
      <w:r w:rsidRPr="005860E9">
        <w:rPr>
          <w:i/>
          <w:iCs/>
          <w:sz w:val="22"/>
          <w:szCs w:val="22"/>
        </w:rPr>
        <w:t>Studies in emotion and social</w:t>
      </w:r>
    </w:p>
    <w:p w14:paraId="4B36A9BE" w14:textId="77777777" w:rsidR="005860E9" w:rsidRPr="005860E9" w:rsidRDefault="005860E9" w:rsidP="00D9087D">
      <w:pPr>
        <w:spacing w:line="480" w:lineRule="auto"/>
        <w:ind w:firstLine="720"/>
        <w:rPr>
          <w:sz w:val="22"/>
          <w:szCs w:val="22"/>
        </w:rPr>
      </w:pPr>
      <w:r w:rsidRPr="005860E9">
        <w:rPr>
          <w:i/>
          <w:iCs/>
          <w:sz w:val="22"/>
          <w:szCs w:val="22"/>
        </w:rPr>
        <w:t>interaction, 2nd series. The psychology of facial expression</w:t>
      </w:r>
      <w:r w:rsidRPr="005860E9">
        <w:rPr>
          <w:sz w:val="22"/>
          <w:szCs w:val="22"/>
        </w:rPr>
        <w:t> (p. 57–77). Cambridge</w:t>
      </w:r>
    </w:p>
    <w:p w14:paraId="0B1AC308" w14:textId="77777777" w:rsidR="005860E9" w:rsidRPr="005860E9" w:rsidRDefault="005860E9" w:rsidP="00D9087D">
      <w:pPr>
        <w:spacing w:line="480" w:lineRule="auto"/>
        <w:ind w:firstLine="720"/>
        <w:rPr>
          <w:sz w:val="22"/>
          <w:szCs w:val="22"/>
        </w:rPr>
      </w:pPr>
      <w:r w:rsidRPr="005860E9">
        <w:rPr>
          <w:sz w:val="22"/>
          <w:szCs w:val="22"/>
        </w:rPr>
        <w:t>University Press; Editions de la Maison des Sciences de l'Homme.</w:t>
      </w:r>
    </w:p>
    <w:p w14:paraId="1E7E0CDD" w14:textId="756BB419" w:rsidR="005860E9" w:rsidRPr="005860E9" w:rsidRDefault="00BF5E93" w:rsidP="00D9087D">
      <w:pPr>
        <w:spacing w:line="480" w:lineRule="auto"/>
        <w:ind w:firstLine="720"/>
        <w:rPr>
          <w:sz w:val="22"/>
          <w:szCs w:val="22"/>
        </w:rPr>
      </w:pPr>
      <w:hyperlink r:id="rId14" w:history="1">
        <w:r w:rsidR="005860E9" w:rsidRPr="005860E9">
          <w:rPr>
            <w:rStyle w:val="Hyperlink"/>
            <w:sz w:val="22"/>
            <w:szCs w:val="22"/>
          </w:rPr>
          <w:t>https://doi.org/10.1017/CBO9780511659911.005</w:t>
        </w:r>
      </w:hyperlink>
    </w:p>
    <w:p w14:paraId="5EF604C1" w14:textId="5FDE20F4" w:rsidR="0098324E" w:rsidRPr="0098324E" w:rsidRDefault="0098324E" w:rsidP="00D9087D">
      <w:pPr>
        <w:widowControl w:val="0"/>
        <w:autoSpaceDE w:val="0"/>
        <w:autoSpaceDN w:val="0"/>
        <w:adjustRightInd w:val="0"/>
        <w:spacing w:line="480" w:lineRule="auto"/>
        <w:ind w:left="480" w:hanging="480"/>
        <w:rPr>
          <w:noProof/>
          <w:sz w:val="22"/>
        </w:rPr>
      </w:pPr>
      <w:r w:rsidRPr="0098324E">
        <w:rPr>
          <w:noProof/>
          <w:sz w:val="22"/>
        </w:rPr>
        <w:t xml:space="preserve">Izard, C. E. (2007). Basic Emotions, Natural Kinds, Emotion Schemas, and a New Paradigm. </w:t>
      </w:r>
      <w:r w:rsidRPr="0098324E">
        <w:rPr>
          <w:i/>
          <w:iCs/>
          <w:noProof/>
          <w:sz w:val="22"/>
        </w:rPr>
        <w:t>Perspectives on Psychological Science</w:t>
      </w:r>
      <w:r w:rsidRPr="0098324E">
        <w:rPr>
          <w:noProof/>
          <w:sz w:val="22"/>
        </w:rPr>
        <w:t xml:space="preserve">, </w:t>
      </w:r>
      <w:r w:rsidRPr="0098324E">
        <w:rPr>
          <w:i/>
          <w:iCs/>
          <w:noProof/>
          <w:sz w:val="22"/>
        </w:rPr>
        <w:t>2</w:t>
      </w:r>
      <w:r w:rsidRPr="0098324E">
        <w:rPr>
          <w:noProof/>
          <w:sz w:val="22"/>
        </w:rPr>
        <w:t>(3), 260–280. https://doi.org/10.1111/j.1745-6916.2007.00044.x</w:t>
      </w:r>
    </w:p>
    <w:p w14:paraId="1F21566D" w14:textId="77777777" w:rsidR="0098324E" w:rsidRPr="0098324E" w:rsidRDefault="0098324E" w:rsidP="00D9087D">
      <w:pPr>
        <w:widowControl w:val="0"/>
        <w:autoSpaceDE w:val="0"/>
        <w:autoSpaceDN w:val="0"/>
        <w:adjustRightInd w:val="0"/>
        <w:spacing w:line="480" w:lineRule="auto"/>
        <w:ind w:left="480" w:hanging="480"/>
        <w:rPr>
          <w:noProof/>
          <w:sz w:val="22"/>
        </w:rPr>
      </w:pPr>
      <w:r w:rsidRPr="0098324E">
        <w:rPr>
          <w:noProof/>
          <w:sz w:val="22"/>
        </w:rPr>
        <w:t xml:space="preserve">Jackson, J. C., Watts, J., Henry, T. R., List, J. M., Forkel, R., Mucha, P. J., Greenhill, S. J., Gray, R. D., &amp; Lindquist, K. A. (2019). Emotion semantics show both cultural variation and universal structure. </w:t>
      </w:r>
      <w:r w:rsidRPr="0098324E">
        <w:rPr>
          <w:i/>
          <w:iCs/>
          <w:noProof/>
          <w:sz w:val="22"/>
        </w:rPr>
        <w:t>Science</w:t>
      </w:r>
      <w:r w:rsidRPr="0098324E">
        <w:rPr>
          <w:noProof/>
          <w:sz w:val="22"/>
        </w:rPr>
        <w:t xml:space="preserve">, </w:t>
      </w:r>
      <w:r w:rsidRPr="0098324E">
        <w:rPr>
          <w:i/>
          <w:iCs/>
          <w:noProof/>
          <w:sz w:val="22"/>
        </w:rPr>
        <w:t>366</w:t>
      </w:r>
      <w:r w:rsidRPr="0098324E">
        <w:rPr>
          <w:noProof/>
          <w:sz w:val="22"/>
        </w:rPr>
        <w:t>(6472), 1517–1522. https://doi.org/10.1126/science.aaw8160</w:t>
      </w:r>
    </w:p>
    <w:p w14:paraId="5CFD662B" w14:textId="77777777" w:rsidR="0098324E" w:rsidRPr="0098324E" w:rsidRDefault="0098324E" w:rsidP="00D9087D">
      <w:pPr>
        <w:widowControl w:val="0"/>
        <w:autoSpaceDE w:val="0"/>
        <w:autoSpaceDN w:val="0"/>
        <w:adjustRightInd w:val="0"/>
        <w:spacing w:line="480" w:lineRule="auto"/>
        <w:ind w:left="480" w:hanging="480"/>
        <w:rPr>
          <w:noProof/>
          <w:sz w:val="22"/>
        </w:rPr>
      </w:pPr>
      <w:r w:rsidRPr="0098324E">
        <w:rPr>
          <w:noProof/>
          <w:sz w:val="22"/>
        </w:rPr>
        <w:t xml:space="preserve">Keltner, D., Tracy, J. L., Sauter, D., &amp; Cowen, A. (2019). What Basic Emotion Theory Really Says for the Twenty-First Century Study of Emotion. In </w:t>
      </w:r>
      <w:r w:rsidRPr="0098324E">
        <w:rPr>
          <w:i/>
          <w:iCs/>
          <w:noProof/>
          <w:sz w:val="22"/>
        </w:rPr>
        <w:t>Journal of Nonverbal Behavior</w:t>
      </w:r>
      <w:r w:rsidRPr="0098324E">
        <w:rPr>
          <w:noProof/>
          <w:sz w:val="22"/>
        </w:rPr>
        <w:t xml:space="preserve"> (Vol. 43, Issue 2, pp. 195–201). Springer New York LLC. https://doi.org/10.1007/s10919-019-00298-y</w:t>
      </w:r>
    </w:p>
    <w:p w14:paraId="00455FE8" w14:textId="60CC0A86" w:rsidR="0098324E" w:rsidRDefault="0098324E" w:rsidP="00D9087D">
      <w:pPr>
        <w:widowControl w:val="0"/>
        <w:autoSpaceDE w:val="0"/>
        <w:autoSpaceDN w:val="0"/>
        <w:adjustRightInd w:val="0"/>
        <w:spacing w:line="480" w:lineRule="auto"/>
        <w:ind w:left="480" w:hanging="480"/>
        <w:rPr>
          <w:noProof/>
          <w:sz w:val="22"/>
        </w:rPr>
      </w:pPr>
      <w:r w:rsidRPr="0098324E">
        <w:rPr>
          <w:noProof/>
          <w:sz w:val="22"/>
        </w:rPr>
        <w:t xml:space="preserve">Kron, A., Goldstein, A., Lee, D. H. J., Gardhouse, K., &amp; Anderson, A. K. (2013). How Are You Feeling? Revisiting the Quantification of Emotional Qualia. </w:t>
      </w:r>
      <w:r w:rsidRPr="0098324E">
        <w:rPr>
          <w:i/>
          <w:iCs/>
          <w:noProof/>
          <w:sz w:val="22"/>
        </w:rPr>
        <w:t>Psychological Science</w:t>
      </w:r>
      <w:r w:rsidRPr="0098324E">
        <w:rPr>
          <w:noProof/>
          <w:sz w:val="22"/>
        </w:rPr>
        <w:t xml:space="preserve">, </w:t>
      </w:r>
      <w:r w:rsidRPr="0098324E">
        <w:rPr>
          <w:i/>
          <w:iCs/>
          <w:noProof/>
          <w:sz w:val="22"/>
        </w:rPr>
        <w:t>24</w:t>
      </w:r>
      <w:r w:rsidRPr="0098324E">
        <w:rPr>
          <w:noProof/>
          <w:sz w:val="22"/>
        </w:rPr>
        <w:t>(8), 1503–1511. https://doi.org/10.1177/0956797613475456</w:t>
      </w:r>
    </w:p>
    <w:p w14:paraId="0EBC965E" w14:textId="73E145E6" w:rsidR="00E31B3F" w:rsidRPr="0098324E" w:rsidRDefault="00E31B3F" w:rsidP="00D9087D">
      <w:pPr>
        <w:widowControl w:val="0"/>
        <w:autoSpaceDE w:val="0"/>
        <w:autoSpaceDN w:val="0"/>
        <w:adjustRightInd w:val="0"/>
        <w:spacing w:line="480" w:lineRule="auto"/>
        <w:ind w:left="480" w:hanging="480"/>
        <w:rPr>
          <w:noProof/>
          <w:sz w:val="22"/>
        </w:rPr>
      </w:pPr>
      <w:r w:rsidRPr="00E31B3F">
        <w:rPr>
          <w:noProof/>
          <w:sz w:val="22"/>
        </w:rPr>
        <w:lastRenderedPageBreak/>
        <w:t>Kuznetsova A., Brockhoff P.B. and Christensen R.H.B. (2017). lmerTest Package: Tests in Linear Mixed Effects Models. Journal of Statistical Software, 82(13), pp. 1–26. doi: 10.18637/jss.v082.i13.</w:t>
      </w:r>
    </w:p>
    <w:p w14:paraId="007D0A6C" w14:textId="77777777" w:rsidR="0098324E" w:rsidRPr="0098324E" w:rsidRDefault="0098324E" w:rsidP="00D9087D">
      <w:pPr>
        <w:widowControl w:val="0"/>
        <w:autoSpaceDE w:val="0"/>
        <w:autoSpaceDN w:val="0"/>
        <w:adjustRightInd w:val="0"/>
        <w:spacing w:line="480" w:lineRule="auto"/>
        <w:ind w:left="480" w:hanging="480"/>
        <w:rPr>
          <w:noProof/>
          <w:sz w:val="22"/>
        </w:rPr>
      </w:pPr>
      <w:r w:rsidRPr="0098324E">
        <w:rPr>
          <w:noProof/>
          <w:sz w:val="22"/>
        </w:rPr>
        <w:t xml:space="preserve">Larsen, J. T., &amp; McGraw, A. P. (2011). Further evidence for mixed emotions. </w:t>
      </w:r>
      <w:r w:rsidRPr="0098324E">
        <w:rPr>
          <w:i/>
          <w:iCs/>
          <w:noProof/>
          <w:sz w:val="22"/>
        </w:rPr>
        <w:t>Journal of Personality and Social Psychology</w:t>
      </w:r>
      <w:r w:rsidRPr="0098324E">
        <w:rPr>
          <w:noProof/>
          <w:sz w:val="22"/>
        </w:rPr>
        <w:t xml:space="preserve">, </w:t>
      </w:r>
      <w:r w:rsidRPr="0098324E">
        <w:rPr>
          <w:i/>
          <w:iCs/>
          <w:noProof/>
          <w:sz w:val="22"/>
        </w:rPr>
        <w:t>100</w:t>
      </w:r>
      <w:r w:rsidRPr="0098324E">
        <w:rPr>
          <w:noProof/>
          <w:sz w:val="22"/>
        </w:rPr>
        <w:t>(6), 1095–1110. https://doi.org/10.1037/a0021846</w:t>
      </w:r>
    </w:p>
    <w:p w14:paraId="58057B1F" w14:textId="77777777" w:rsidR="0098324E" w:rsidRPr="0098324E" w:rsidRDefault="0098324E" w:rsidP="00D9087D">
      <w:pPr>
        <w:widowControl w:val="0"/>
        <w:autoSpaceDE w:val="0"/>
        <w:autoSpaceDN w:val="0"/>
        <w:adjustRightInd w:val="0"/>
        <w:spacing w:line="480" w:lineRule="auto"/>
        <w:ind w:left="480" w:hanging="480"/>
        <w:rPr>
          <w:noProof/>
          <w:sz w:val="22"/>
        </w:rPr>
      </w:pPr>
      <w:r w:rsidRPr="0098324E">
        <w:rPr>
          <w:noProof/>
          <w:sz w:val="22"/>
        </w:rPr>
        <w:t xml:space="preserve">Larsen, J. T., Norris, C. J., McGraw, A. P., Hawkley, L. C., &amp; Cacioppo, J. T. (2009). The evaluative space grid: A single-item measure of positivity and negativity. </w:t>
      </w:r>
      <w:r w:rsidRPr="0098324E">
        <w:rPr>
          <w:i/>
          <w:iCs/>
          <w:noProof/>
          <w:sz w:val="22"/>
        </w:rPr>
        <w:t>Cognition &amp; Emotion</w:t>
      </w:r>
      <w:r w:rsidRPr="0098324E">
        <w:rPr>
          <w:noProof/>
          <w:sz w:val="22"/>
        </w:rPr>
        <w:t xml:space="preserve">, </w:t>
      </w:r>
      <w:r w:rsidRPr="0098324E">
        <w:rPr>
          <w:i/>
          <w:iCs/>
          <w:noProof/>
          <w:sz w:val="22"/>
        </w:rPr>
        <w:t>23</w:t>
      </w:r>
      <w:r w:rsidRPr="0098324E">
        <w:rPr>
          <w:noProof/>
          <w:sz w:val="22"/>
        </w:rPr>
        <w:t>(3), 453–480. https://doi.org/10.1080/02699930801994054</w:t>
      </w:r>
    </w:p>
    <w:p w14:paraId="65512AB7" w14:textId="77777777" w:rsidR="0098324E" w:rsidRPr="0098324E" w:rsidRDefault="0098324E" w:rsidP="00D9087D">
      <w:pPr>
        <w:widowControl w:val="0"/>
        <w:autoSpaceDE w:val="0"/>
        <w:autoSpaceDN w:val="0"/>
        <w:adjustRightInd w:val="0"/>
        <w:spacing w:line="480" w:lineRule="auto"/>
        <w:ind w:left="480" w:hanging="480"/>
        <w:rPr>
          <w:noProof/>
          <w:sz w:val="22"/>
        </w:rPr>
      </w:pPr>
      <w:r w:rsidRPr="0098324E">
        <w:rPr>
          <w:noProof/>
          <w:sz w:val="22"/>
        </w:rPr>
        <w:t xml:space="preserve">Leppänen, J. M., &amp; Nelson, C. A. (2009). Tuning the developing brain to social signals of emotions. In </w:t>
      </w:r>
      <w:r w:rsidRPr="0098324E">
        <w:rPr>
          <w:i/>
          <w:iCs/>
          <w:noProof/>
          <w:sz w:val="22"/>
        </w:rPr>
        <w:t>Nature Reviews Neuroscience</w:t>
      </w:r>
      <w:r w:rsidRPr="0098324E">
        <w:rPr>
          <w:noProof/>
          <w:sz w:val="22"/>
        </w:rPr>
        <w:t xml:space="preserve"> (Vol. 10, Issue 1, pp. 37–47). NIH Public Access. https://doi.org/10.1038/nrn2554</w:t>
      </w:r>
    </w:p>
    <w:p w14:paraId="75E09474" w14:textId="77777777" w:rsidR="0098324E" w:rsidRPr="0098324E" w:rsidRDefault="0098324E" w:rsidP="00D9087D">
      <w:pPr>
        <w:widowControl w:val="0"/>
        <w:autoSpaceDE w:val="0"/>
        <w:autoSpaceDN w:val="0"/>
        <w:adjustRightInd w:val="0"/>
        <w:spacing w:line="480" w:lineRule="auto"/>
        <w:ind w:left="480" w:hanging="480"/>
        <w:rPr>
          <w:noProof/>
          <w:sz w:val="22"/>
        </w:rPr>
      </w:pPr>
      <w:r w:rsidRPr="0098324E">
        <w:rPr>
          <w:noProof/>
          <w:sz w:val="22"/>
        </w:rPr>
        <w:t xml:space="preserve">Luke, S. G. (2017). Evaluating significance in linear mixed-effects models in R. </w:t>
      </w:r>
      <w:r w:rsidRPr="0098324E">
        <w:rPr>
          <w:i/>
          <w:iCs/>
          <w:noProof/>
          <w:sz w:val="22"/>
        </w:rPr>
        <w:t>Behavior Research Methods</w:t>
      </w:r>
      <w:r w:rsidRPr="0098324E">
        <w:rPr>
          <w:noProof/>
          <w:sz w:val="22"/>
        </w:rPr>
        <w:t xml:space="preserve">, </w:t>
      </w:r>
      <w:r w:rsidRPr="0098324E">
        <w:rPr>
          <w:i/>
          <w:iCs/>
          <w:noProof/>
          <w:sz w:val="22"/>
        </w:rPr>
        <w:t>49</w:t>
      </w:r>
      <w:r w:rsidRPr="0098324E">
        <w:rPr>
          <w:noProof/>
          <w:sz w:val="22"/>
        </w:rPr>
        <w:t>(4), 1494–1502. https://doi.org/10.3758/s13428-016-0809-y</w:t>
      </w:r>
    </w:p>
    <w:p w14:paraId="43AC2E83" w14:textId="77777777" w:rsidR="0098324E" w:rsidRPr="0098324E" w:rsidRDefault="0098324E" w:rsidP="00D9087D">
      <w:pPr>
        <w:widowControl w:val="0"/>
        <w:autoSpaceDE w:val="0"/>
        <w:autoSpaceDN w:val="0"/>
        <w:adjustRightInd w:val="0"/>
        <w:spacing w:line="480" w:lineRule="auto"/>
        <w:ind w:left="480" w:hanging="480"/>
        <w:rPr>
          <w:noProof/>
          <w:sz w:val="22"/>
        </w:rPr>
      </w:pPr>
      <w:r w:rsidRPr="0098324E">
        <w:rPr>
          <w:noProof/>
          <w:sz w:val="22"/>
        </w:rPr>
        <w:t xml:space="preserve">Mattek, A. M., Burr, D. A., Shin, J., Whicker, C. L., &amp; Kim, M. J. (2020). Identifying the Representational Structure of Affect Using fMRI. </w:t>
      </w:r>
      <w:r w:rsidRPr="0098324E">
        <w:rPr>
          <w:i/>
          <w:iCs/>
          <w:noProof/>
          <w:sz w:val="22"/>
        </w:rPr>
        <w:t>Affective Science</w:t>
      </w:r>
      <w:r w:rsidRPr="0098324E">
        <w:rPr>
          <w:noProof/>
          <w:sz w:val="22"/>
        </w:rPr>
        <w:t xml:space="preserve">, </w:t>
      </w:r>
      <w:r w:rsidRPr="0098324E">
        <w:rPr>
          <w:i/>
          <w:iCs/>
          <w:noProof/>
          <w:sz w:val="22"/>
        </w:rPr>
        <w:t>1</w:t>
      </w:r>
      <w:r w:rsidRPr="0098324E">
        <w:rPr>
          <w:noProof/>
          <w:sz w:val="22"/>
        </w:rPr>
        <w:t>(1), 42–56. https://doi.org/10.1007/s42761-020-00007-9</w:t>
      </w:r>
    </w:p>
    <w:p w14:paraId="3D788155" w14:textId="1427CFEB" w:rsidR="005860E9" w:rsidRPr="0098324E" w:rsidRDefault="0098324E" w:rsidP="00D9087D">
      <w:pPr>
        <w:widowControl w:val="0"/>
        <w:autoSpaceDE w:val="0"/>
        <w:autoSpaceDN w:val="0"/>
        <w:adjustRightInd w:val="0"/>
        <w:spacing w:line="480" w:lineRule="auto"/>
        <w:ind w:left="480" w:hanging="480"/>
        <w:rPr>
          <w:noProof/>
          <w:sz w:val="22"/>
        </w:rPr>
      </w:pPr>
      <w:r w:rsidRPr="0098324E">
        <w:rPr>
          <w:noProof/>
          <w:sz w:val="22"/>
        </w:rPr>
        <w:t xml:space="preserve">Matthews, C. M., Thierry, S. M., &amp; Mondloch, C. J. (2020). Recognizing, Discriminating, and Labeling Emotional Expressions in a Free-Sorting Task: A Developmental Story. </w:t>
      </w:r>
      <w:r w:rsidRPr="0098324E">
        <w:rPr>
          <w:i/>
          <w:iCs/>
          <w:noProof/>
          <w:sz w:val="22"/>
        </w:rPr>
        <w:t>Emotion</w:t>
      </w:r>
      <w:r w:rsidRPr="0098324E">
        <w:rPr>
          <w:noProof/>
          <w:sz w:val="22"/>
        </w:rPr>
        <w:t xml:space="preserve">. </w:t>
      </w:r>
      <w:r w:rsidR="005860E9" w:rsidRPr="005860E9">
        <w:rPr>
          <w:sz w:val="22"/>
          <w:szCs w:val="22"/>
        </w:rPr>
        <w:t>Advance online publication.</w:t>
      </w:r>
      <w:r w:rsidR="005860E9">
        <w:rPr>
          <w:sz w:val="22"/>
          <w:szCs w:val="22"/>
        </w:rPr>
        <w:t xml:space="preserve"> </w:t>
      </w:r>
      <w:r w:rsidRPr="0098324E">
        <w:rPr>
          <w:noProof/>
          <w:sz w:val="22"/>
        </w:rPr>
        <w:t>https://doi.org/10.1037/emo0000851</w:t>
      </w:r>
    </w:p>
    <w:p w14:paraId="57F0B60C" w14:textId="77777777" w:rsidR="0098324E" w:rsidRPr="0098324E" w:rsidRDefault="0098324E" w:rsidP="00D9087D">
      <w:pPr>
        <w:widowControl w:val="0"/>
        <w:autoSpaceDE w:val="0"/>
        <w:autoSpaceDN w:val="0"/>
        <w:adjustRightInd w:val="0"/>
        <w:spacing w:line="480" w:lineRule="auto"/>
        <w:ind w:left="480" w:hanging="480"/>
        <w:rPr>
          <w:noProof/>
          <w:sz w:val="22"/>
        </w:rPr>
      </w:pPr>
      <w:r w:rsidRPr="0098324E">
        <w:rPr>
          <w:noProof/>
          <w:sz w:val="22"/>
        </w:rPr>
        <w:t xml:space="preserve">Nook, E. C., Sasse, S. F., Lambert, H. K., McLaughlin, K. A., &amp; Somerville, L. H. (2017). Increasing verbal knowledge mediates development of multidimensional emotion representations. </w:t>
      </w:r>
      <w:r w:rsidRPr="0098324E">
        <w:rPr>
          <w:i/>
          <w:iCs/>
          <w:noProof/>
          <w:sz w:val="22"/>
        </w:rPr>
        <w:t>Nature Human Behaviour</w:t>
      </w:r>
      <w:r w:rsidRPr="0098324E">
        <w:rPr>
          <w:noProof/>
          <w:sz w:val="22"/>
        </w:rPr>
        <w:t xml:space="preserve">, </w:t>
      </w:r>
      <w:r w:rsidRPr="0098324E">
        <w:rPr>
          <w:i/>
          <w:iCs/>
          <w:noProof/>
          <w:sz w:val="22"/>
        </w:rPr>
        <w:t>1</w:t>
      </w:r>
      <w:r w:rsidRPr="0098324E">
        <w:rPr>
          <w:noProof/>
          <w:sz w:val="22"/>
        </w:rPr>
        <w:t>(12), 881–889. https://doi.org/10.1038/s41562-017-0238-7</w:t>
      </w:r>
    </w:p>
    <w:p w14:paraId="4884E16C" w14:textId="77777777" w:rsidR="0098324E" w:rsidRPr="0098324E" w:rsidRDefault="0098324E" w:rsidP="00D9087D">
      <w:pPr>
        <w:widowControl w:val="0"/>
        <w:autoSpaceDE w:val="0"/>
        <w:autoSpaceDN w:val="0"/>
        <w:adjustRightInd w:val="0"/>
        <w:spacing w:line="480" w:lineRule="auto"/>
        <w:ind w:left="480" w:hanging="480"/>
        <w:rPr>
          <w:noProof/>
          <w:sz w:val="22"/>
        </w:rPr>
      </w:pPr>
      <w:r w:rsidRPr="0098324E">
        <w:rPr>
          <w:noProof/>
          <w:sz w:val="22"/>
        </w:rPr>
        <w:t xml:space="preserve">Nook, E. C., &amp; Somerville, L. H. (2019). Emotion concept development from childhood to adulthood. In </w:t>
      </w:r>
      <w:r w:rsidRPr="0098324E">
        <w:rPr>
          <w:i/>
          <w:iCs/>
          <w:noProof/>
          <w:sz w:val="22"/>
        </w:rPr>
        <w:t>Nebraska Symposium on Motivation</w:t>
      </w:r>
      <w:r w:rsidRPr="0098324E">
        <w:rPr>
          <w:noProof/>
          <w:sz w:val="22"/>
        </w:rPr>
        <w:t xml:space="preserve"> (Vol. 66, pp. 11–41). Springer. https://doi.org/10.1007/978-3-030-27473-3_2</w:t>
      </w:r>
    </w:p>
    <w:p w14:paraId="2CC8B7C3" w14:textId="77777777" w:rsidR="0098324E" w:rsidRPr="0098324E" w:rsidRDefault="0098324E" w:rsidP="00D9087D">
      <w:pPr>
        <w:widowControl w:val="0"/>
        <w:autoSpaceDE w:val="0"/>
        <w:autoSpaceDN w:val="0"/>
        <w:adjustRightInd w:val="0"/>
        <w:spacing w:line="480" w:lineRule="auto"/>
        <w:ind w:left="480" w:hanging="480"/>
        <w:rPr>
          <w:noProof/>
          <w:sz w:val="22"/>
        </w:rPr>
      </w:pPr>
      <w:r w:rsidRPr="0098324E">
        <w:rPr>
          <w:noProof/>
          <w:sz w:val="22"/>
        </w:rPr>
        <w:t xml:space="preserve">Nook, E. C., Stavish, C. M., Sasse, S. F., Lambert, H. K., Mair, P., McLaughlin, K. A., &amp; Somerville, L. H. (2020). Charting the development of emotion comprehension and abstraction from childhood to </w:t>
      </w:r>
      <w:r w:rsidRPr="0098324E">
        <w:rPr>
          <w:noProof/>
          <w:sz w:val="22"/>
        </w:rPr>
        <w:lastRenderedPageBreak/>
        <w:t xml:space="preserve">adulthood using observer-rated and linguistic measures. </w:t>
      </w:r>
      <w:r w:rsidRPr="0098324E">
        <w:rPr>
          <w:i/>
          <w:iCs/>
          <w:noProof/>
          <w:sz w:val="22"/>
        </w:rPr>
        <w:t>Emotion</w:t>
      </w:r>
      <w:r w:rsidRPr="0098324E">
        <w:rPr>
          <w:noProof/>
          <w:sz w:val="22"/>
        </w:rPr>
        <w:t xml:space="preserve">, </w:t>
      </w:r>
      <w:r w:rsidRPr="0098324E">
        <w:rPr>
          <w:i/>
          <w:iCs/>
          <w:noProof/>
          <w:sz w:val="22"/>
        </w:rPr>
        <w:t>20</w:t>
      </w:r>
      <w:r w:rsidRPr="0098324E">
        <w:rPr>
          <w:noProof/>
          <w:sz w:val="22"/>
        </w:rPr>
        <w:t>(5), 773–792. https://doi.org/10.1037/emo0000609</w:t>
      </w:r>
    </w:p>
    <w:p w14:paraId="32F353A6" w14:textId="4414AE0E" w:rsidR="005860E9" w:rsidRDefault="005860E9" w:rsidP="00D9087D">
      <w:pPr>
        <w:widowControl w:val="0"/>
        <w:autoSpaceDE w:val="0"/>
        <w:autoSpaceDN w:val="0"/>
        <w:adjustRightInd w:val="0"/>
        <w:spacing w:line="480" w:lineRule="auto"/>
        <w:ind w:left="480" w:hanging="480"/>
        <w:rPr>
          <w:noProof/>
          <w:sz w:val="22"/>
        </w:rPr>
      </w:pPr>
      <w:r w:rsidRPr="005860E9">
        <w:rPr>
          <w:noProof/>
          <w:sz w:val="22"/>
        </w:rPr>
        <w:t>Oksanen, J., Blanchet, F. G., Friendly, M., Kindt, R., Legendre, P., McGlinn, D., ... &amp; Solymos, P. (2019). vegan: Community Ecology Package. R package version 2.5-6. 2019.</w:t>
      </w:r>
    </w:p>
    <w:p w14:paraId="7CDC4987" w14:textId="08CA6B5C" w:rsidR="005860E9" w:rsidRPr="005860E9" w:rsidRDefault="005860E9" w:rsidP="00D9087D">
      <w:pPr>
        <w:spacing w:line="480" w:lineRule="auto"/>
        <w:ind w:left="720" w:hanging="720"/>
        <w:rPr>
          <w:sz w:val="22"/>
          <w:szCs w:val="22"/>
        </w:rPr>
      </w:pPr>
      <w:r w:rsidRPr="005860E9">
        <w:rPr>
          <w:sz w:val="22"/>
          <w:szCs w:val="22"/>
          <w:highlight w:val="white"/>
        </w:rPr>
        <w:t xml:space="preserve">Peirce, J. W., Gray, J. R., Simpson, S., MacAskill, M. R., Höchenberger, R., Sogo, H., Kastman, E., Lindeløv, J. (2019). PsychoPy2: experiments in behavior made easy. </w:t>
      </w:r>
      <w:r w:rsidRPr="005860E9">
        <w:rPr>
          <w:i/>
          <w:sz w:val="22"/>
          <w:szCs w:val="22"/>
          <w:highlight w:val="white"/>
        </w:rPr>
        <w:t>Behavior Research Methods.</w:t>
      </w:r>
      <w:r w:rsidRPr="005860E9">
        <w:rPr>
          <w:sz w:val="22"/>
          <w:szCs w:val="22"/>
          <w:highlight w:val="white"/>
        </w:rPr>
        <w:t xml:space="preserve"> 10.3758/s13428-018-01193-y</w:t>
      </w:r>
    </w:p>
    <w:p w14:paraId="1A5817AE" w14:textId="77777777" w:rsidR="0098324E" w:rsidRPr="0098324E" w:rsidRDefault="0098324E" w:rsidP="00D9087D">
      <w:pPr>
        <w:widowControl w:val="0"/>
        <w:autoSpaceDE w:val="0"/>
        <w:autoSpaceDN w:val="0"/>
        <w:adjustRightInd w:val="0"/>
        <w:spacing w:line="480" w:lineRule="auto"/>
        <w:ind w:left="480" w:hanging="480"/>
        <w:rPr>
          <w:noProof/>
          <w:sz w:val="22"/>
        </w:rPr>
      </w:pPr>
      <w:r w:rsidRPr="0098324E">
        <w:rPr>
          <w:noProof/>
          <w:sz w:val="22"/>
        </w:rPr>
        <w:t xml:space="preserve">Pollak, S. D., Camras, L. A., &amp; Cole, P. M. (2019). Progress in understanding the emergence of human emotion. </w:t>
      </w:r>
      <w:r w:rsidRPr="0098324E">
        <w:rPr>
          <w:i/>
          <w:iCs/>
          <w:noProof/>
          <w:sz w:val="22"/>
        </w:rPr>
        <w:t>Developmental Psychology</w:t>
      </w:r>
      <w:r w:rsidRPr="0098324E">
        <w:rPr>
          <w:noProof/>
          <w:sz w:val="22"/>
        </w:rPr>
        <w:t xml:space="preserve">, </w:t>
      </w:r>
      <w:r w:rsidRPr="0098324E">
        <w:rPr>
          <w:i/>
          <w:iCs/>
          <w:noProof/>
          <w:sz w:val="22"/>
        </w:rPr>
        <w:t>55</w:t>
      </w:r>
      <w:r w:rsidRPr="0098324E">
        <w:rPr>
          <w:noProof/>
          <w:sz w:val="22"/>
        </w:rPr>
        <w:t>(9), 1801–1811. https://doi.org/10.1037/dev0000789</w:t>
      </w:r>
    </w:p>
    <w:p w14:paraId="541E1494" w14:textId="61D357AD" w:rsidR="005860E9" w:rsidRPr="005860E9" w:rsidRDefault="005860E9" w:rsidP="00D9087D">
      <w:pPr>
        <w:spacing w:line="480" w:lineRule="auto"/>
        <w:ind w:left="720" w:hanging="720"/>
        <w:rPr>
          <w:sz w:val="22"/>
          <w:szCs w:val="22"/>
        </w:rPr>
      </w:pPr>
      <w:r w:rsidRPr="005860E9">
        <w:rPr>
          <w:sz w:val="22"/>
          <w:szCs w:val="22"/>
        </w:rPr>
        <w:t>R Development Core Team. (20</w:t>
      </w:r>
      <w:r w:rsidR="00D062C0">
        <w:rPr>
          <w:sz w:val="22"/>
          <w:szCs w:val="22"/>
        </w:rPr>
        <w:t>20</w:t>
      </w:r>
      <w:r w:rsidRPr="005860E9">
        <w:rPr>
          <w:sz w:val="22"/>
          <w:szCs w:val="22"/>
        </w:rPr>
        <w:t xml:space="preserve">). R: A language and environment for statistical computing. Vienna, Austria: R Foundation for Statistical Computing. </w:t>
      </w:r>
    </w:p>
    <w:p w14:paraId="210846D0" w14:textId="77777777" w:rsidR="005860E9" w:rsidRPr="005860E9" w:rsidRDefault="005860E9" w:rsidP="00D9087D">
      <w:pPr>
        <w:spacing w:line="480" w:lineRule="auto"/>
        <w:rPr>
          <w:color w:val="222222"/>
          <w:sz w:val="22"/>
          <w:szCs w:val="22"/>
          <w:shd w:val="clear" w:color="auto" w:fill="FFFFFF"/>
        </w:rPr>
      </w:pPr>
      <w:r w:rsidRPr="005860E9">
        <w:rPr>
          <w:color w:val="222222"/>
          <w:sz w:val="22"/>
          <w:szCs w:val="22"/>
          <w:shd w:val="clear" w:color="auto" w:fill="FFFFFF"/>
        </w:rPr>
        <w:t>Richie, R., White, B., Bhatia, S., &amp; Hout, M. C. (2020). The spatial arrangement method of</w:t>
      </w:r>
    </w:p>
    <w:p w14:paraId="55915342" w14:textId="77777777" w:rsidR="005860E9" w:rsidRPr="005860E9" w:rsidRDefault="005860E9" w:rsidP="00D9087D">
      <w:pPr>
        <w:spacing w:line="480" w:lineRule="auto"/>
        <w:ind w:firstLine="720"/>
        <w:rPr>
          <w:i/>
          <w:iCs/>
          <w:color w:val="222222"/>
          <w:sz w:val="22"/>
          <w:szCs w:val="22"/>
          <w:shd w:val="clear" w:color="auto" w:fill="FFFFFF"/>
        </w:rPr>
      </w:pPr>
      <w:r w:rsidRPr="005860E9">
        <w:rPr>
          <w:color w:val="222222"/>
          <w:sz w:val="22"/>
          <w:szCs w:val="22"/>
          <w:shd w:val="clear" w:color="auto" w:fill="FFFFFF"/>
        </w:rPr>
        <w:t>measuring similarity can capture high-dimensional semantic structures. </w:t>
      </w:r>
      <w:r w:rsidRPr="005860E9">
        <w:rPr>
          <w:i/>
          <w:iCs/>
          <w:color w:val="222222"/>
          <w:sz w:val="22"/>
          <w:szCs w:val="22"/>
          <w:shd w:val="clear" w:color="auto" w:fill="FFFFFF"/>
        </w:rPr>
        <w:t>Behavior</w:t>
      </w:r>
    </w:p>
    <w:p w14:paraId="12AEB9E4" w14:textId="3814C0A7" w:rsidR="005860E9" w:rsidRPr="005860E9" w:rsidRDefault="005860E9" w:rsidP="00D9087D">
      <w:pPr>
        <w:spacing w:line="480" w:lineRule="auto"/>
        <w:ind w:firstLine="720"/>
        <w:rPr>
          <w:color w:val="222222"/>
          <w:sz w:val="22"/>
          <w:szCs w:val="22"/>
          <w:shd w:val="clear" w:color="auto" w:fill="FFFFFF"/>
        </w:rPr>
      </w:pPr>
      <w:r w:rsidRPr="005860E9">
        <w:rPr>
          <w:i/>
          <w:iCs/>
          <w:color w:val="222222"/>
          <w:sz w:val="22"/>
          <w:szCs w:val="22"/>
          <w:shd w:val="clear" w:color="auto" w:fill="FFFFFF"/>
        </w:rPr>
        <w:t>Research Methods</w:t>
      </w:r>
      <w:r w:rsidRPr="005860E9">
        <w:rPr>
          <w:color w:val="222222"/>
          <w:sz w:val="22"/>
          <w:szCs w:val="22"/>
          <w:shd w:val="clear" w:color="auto" w:fill="FFFFFF"/>
        </w:rPr>
        <w:t>, 1-23.</w:t>
      </w:r>
    </w:p>
    <w:p w14:paraId="40911B3E" w14:textId="59865D1B" w:rsidR="0098324E" w:rsidRPr="0098324E" w:rsidRDefault="0098324E" w:rsidP="00D9087D">
      <w:pPr>
        <w:widowControl w:val="0"/>
        <w:autoSpaceDE w:val="0"/>
        <w:autoSpaceDN w:val="0"/>
        <w:adjustRightInd w:val="0"/>
        <w:spacing w:line="480" w:lineRule="auto"/>
        <w:ind w:left="480" w:hanging="480"/>
        <w:rPr>
          <w:noProof/>
          <w:sz w:val="22"/>
        </w:rPr>
      </w:pPr>
      <w:r w:rsidRPr="0098324E">
        <w:rPr>
          <w:noProof/>
          <w:sz w:val="22"/>
        </w:rPr>
        <w:t xml:space="preserve">Ruba, A. L., &amp; Pollak, S. D. (2020). The development of emotion reasoning in infancy and early childhood. </w:t>
      </w:r>
      <w:r w:rsidRPr="0098324E">
        <w:rPr>
          <w:i/>
          <w:iCs/>
          <w:noProof/>
          <w:sz w:val="22"/>
        </w:rPr>
        <w:t>Annual Review of Developmental Psychology</w:t>
      </w:r>
      <w:r w:rsidRPr="0098324E">
        <w:rPr>
          <w:noProof/>
          <w:sz w:val="22"/>
        </w:rPr>
        <w:t xml:space="preserve">, </w:t>
      </w:r>
      <w:r w:rsidRPr="0098324E">
        <w:rPr>
          <w:i/>
          <w:iCs/>
          <w:noProof/>
          <w:sz w:val="22"/>
        </w:rPr>
        <w:t>2</w:t>
      </w:r>
      <w:r w:rsidRPr="0098324E">
        <w:rPr>
          <w:noProof/>
          <w:sz w:val="22"/>
        </w:rPr>
        <w:t>, 22.1-22.29. https://doi.org/10.1146/annurev-devpsych-060320-102556</w:t>
      </w:r>
    </w:p>
    <w:p w14:paraId="19CEF9BC" w14:textId="77777777" w:rsidR="0098324E" w:rsidRPr="0098324E" w:rsidRDefault="0098324E" w:rsidP="00D9087D">
      <w:pPr>
        <w:widowControl w:val="0"/>
        <w:autoSpaceDE w:val="0"/>
        <w:autoSpaceDN w:val="0"/>
        <w:adjustRightInd w:val="0"/>
        <w:spacing w:line="480" w:lineRule="auto"/>
        <w:ind w:left="480" w:hanging="480"/>
        <w:rPr>
          <w:noProof/>
          <w:sz w:val="22"/>
        </w:rPr>
      </w:pPr>
      <w:r w:rsidRPr="0098324E">
        <w:rPr>
          <w:noProof/>
          <w:sz w:val="22"/>
        </w:rPr>
        <w:t xml:space="preserve">Russell, J. A. (2017). Mixed Emotions Viewed from the Psychological Constructionist Perspective. </w:t>
      </w:r>
      <w:r w:rsidRPr="0098324E">
        <w:rPr>
          <w:i/>
          <w:iCs/>
          <w:noProof/>
          <w:sz w:val="22"/>
        </w:rPr>
        <w:t>Emotion Review</w:t>
      </w:r>
      <w:r w:rsidRPr="0098324E">
        <w:rPr>
          <w:noProof/>
          <w:sz w:val="22"/>
        </w:rPr>
        <w:t xml:space="preserve">, </w:t>
      </w:r>
      <w:r w:rsidRPr="0098324E">
        <w:rPr>
          <w:i/>
          <w:iCs/>
          <w:noProof/>
          <w:sz w:val="22"/>
        </w:rPr>
        <w:t>9</w:t>
      </w:r>
      <w:r w:rsidRPr="0098324E">
        <w:rPr>
          <w:noProof/>
          <w:sz w:val="22"/>
        </w:rPr>
        <w:t>(2), 111–117. https://doi.org/10.1177/1754073916639658</w:t>
      </w:r>
    </w:p>
    <w:p w14:paraId="344F5D77" w14:textId="77777777" w:rsidR="0098324E" w:rsidRPr="0098324E" w:rsidRDefault="0098324E" w:rsidP="00D9087D">
      <w:pPr>
        <w:widowControl w:val="0"/>
        <w:autoSpaceDE w:val="0"/>
        <w:autoSpaceDN w:val="0"/>
        <w:adjustRightInd w:val="0"/>
        <w:spacing w:line="480" w:lineRule="auto"/>
        <w:ind w:left="480" w:hanging="480"/>
        <w:rPr>
          <w:noProof/>
          <w:sz w:val="22"/>
        </w:rPr>
      </w:pPr>
      <w:r w:rsidRPr="0098324E">
        <w:rPr>
          <w:noProof/>
          <w:sz w:val="22"/>
        </w:rPr>
        <w:t xml:space="preserve">Russell, J. A., &amp; Barrett, L. F. (1999). </w:t>
      </w:r>
      <w:r w:rsidRPr="0098324E">
        <w:rPr>
          <w:i/>
          <w:iCs/>
          <w:noProof/>
          <w:sz w:val="22"/>
        </w:rPr>
        <w:t>Core Affect , Prototypical Emotional Episodes , and Other Things Called Emotion : Dissecting the Elephant</w:t>
      </w:r>
      <w:r w:rsidRPr="0098324E">
        <w:rPr>
          <w:noProof/>
          <w:sz w:val="22"/>
        </w:rPr>
        <w:t xml:space="preserve">. </w:t>
      </w:r>
      <w:r w:rsidRPr="0098324E">
        <w:rPr>
          <w:i/>
          <w:iCs/>
          <w:noProof/>
          <w:sz w:val="22"/>
        </w:rPr>
        <w:t>76</w:t>
      </w:r>
      <w:r w:rsidRPr="0098324E">
        <w:rPr>
          <w:noProof/>
          <w:sz w:val="22"/>
        </w:rPr>
        <w:t>(5).</w:t>
      </w:r>
    </w:p>
    <w:p w14:paraId="63C17299" w14:textId="77777777" w:rsidR="0098324E" w:rsidRPr="0098324E" w:rsidRDefault="0098324E" w:rsidP="00D9087D">
      <w:pPr>
        <w:widowControl w:val="0"/>
        <w:autoSpaceDE w:val="0"/>
        <w:autoSpaceDN w:val="0"/>
        <w:adjustRightInd w:val="0"/>
        <w:spacing w:line="480" w:lineRule="auto"/>
        <w:ind w:left="480" w:hanging="480"/>
        <w:rPr>
          <w:noProof/>
          <w:sz w:val="22"/>
        </w:rPr>
      </w:pPr>
      <w:r w:rsidRPr="0098324E">
        <w:rPr>
          <w:noProof/>
          <w:sz w:val="22"/>
        </w:rPr>
        <w:t xml:space="preserve">Srinivasan, R., &amp; Martinez, A. M. (2018). Cross-Cultural and Cultural-Specific Production and Perception of Facial Expressions of Emotion in the Wild. </w:t>
      </w:r>
      <w:r w:rsidRPr="0098324E">
        <w:rPr>
          <w:i/>
          <w:iCs/>
          <w:noProof/>
          <w:sz w:val="22"/>
        </w:rPr>
        <w:t>IEEE Transactions on Affective Computing</w:t>
      </w:r>
      <w:r w:rsidRPr="0098324E">
        <w:rPr>
          <w:noProof/>
          <w:sz w:val="22"/>
        </w:rPr>
        <w:t>. https://doi.org/10.1109/TAFFC.2018.2887267</w:t>
      </w:r>
    </w:p>
    <w:p w14:paraId="0F5645A8" w14:textId="77777777" w:rsidR="0098324E" w:rsidRPr="0098324E" w:rsidRDefault="0098324E" w:rsidP="00D9087D">
      <w:pPr>
        <w:widowControl w:val="0"/>
        <w:autoSpaceDE w:val="0"/>
        <w:autoSpaceDN w:val="0"/>
        <w:adjustRightInd w:val="0"/>
        <w:spacing w:line="480" w:lineRule="auto"/>
        <w:ind w:left="480" w:hanging="480"/>
        <w:rPr>
          <w:noProof/>
          <w:sz w:val="22"/>
        </w:rPr>
      </w:pPr>
      <w:r w:rsidRPr="0098324E">
        <w:rPr>
          <w:noProof/>
          <w:sz w:val="22"/>
        </w:rPr>
        <w:t xml:space="preserve">Unger, L., &amp; Fisher, A. V. (2019). Rapid, experience-related changes in the organization of children’s semantic knowledge. </w:t>
      </w:r>
      <w:r w:rsidRPr="0098324E">
        <w:rPr>
          <w:i/>
          <w:iCs/>
          <w:noProof/>
          <w:sz w:val="22"/>
        </w:rPr>
        <w:t>Journal of Experimental Child Psychology</w:t>
      </w:r>
      <w:r w:rsidRPr="0098324E">
        <w:rPr>
          <w:noProof/>
          <w:sz w:val="22"/>
        </w:rPr>
        <w:t xml:space="preserve">, </w:t>
      </w:r>
      <w:r w:rsidRPr="0098324E">
        <w:rPr>
          <w:i/>
          <w:iCs/>
          <w:noProof/>
          <w:sz w:val="22"/>
        </w:rPr>
        <w:t>179</w:t>
      </w:r>
      <w:r w:rsidRPr="0098324E">
        <w:rPr>
          <w:noProof/>
          <w:sz w:val="22"/>
        </w:rPr>
        <w:t xml:space="preserve">, 1–22. </w:t>
      </w:r>
      <w:r w:rsidRPr="0098324E">
        <w:rPr>
          <w:noProof/>
          <w:sz w:val="22"/>
        </w:rPr>
        <w:lastRenderedPageBreak/>
        <w:t>https://doi.org/10.1016/j.jecp.2018.10.007</w:t>
      </w:r>
    </w:p>
    <w:p w14:paraId="7BBAEAFC" w14:textId="77777777" w:rsidR="0098324E" w:rsidRPr="0098324E" w:rsidRDefault="0098324E" w:rsidP="00D9087D">
      <w:pPr>
        <w:widowControl w:val="0"/>
        <w:autoSpaceDE w:val="0"/>
        <w:autoSpaceDN w:val="0"/>
        <w:adjustRightInd w:val="0"/>
        <w:spacing w:line="480" w:lineRule="auto"/>
        <w:ind w:left="480" w:hanging="480"/>
        <w:rPr>
          <w:noProof/>
          <w:sz w:val="22"/>
        </w:rPr>
      </w:pPr>
      <w:r w:rsidRPr="0098324E">
        <w:rPr>
          <w:noProof/>
          <w:sz w:val="22"/>
        </w:rPr>
        <w:t xml:space="preserve">Unger, L., Fisher, A. V., Nugent, R., Ventura, S. L., &amp; MacLellan, C. J. (2016). Developmental changes in semantic knowledge organization. </w:t>
      </w:r>
      <w:r w:rsidRPr="0098324E">
        <w:rPr>
          <w:i/>
          <w:iCs/>
          <w:noProof/>
          <w:sz w:val="22"/>
        </w:rPr>
        <w:t>Journal of Experimental Child Psychology</w:t>
      </w:r>
      <w:r w:rsidRPr="0098324E">
        <w:rPr>
          <w:noProof/>
          <w:sz w:val="22"/>
        </w:rPr>
        <w:t xml:space="preserve">, </w:t>
      </w:r>
      <w:r w:rsidRPr="0098324E">
        <w:rPr>
          <w:i/>
          <w:iCs/>
          <w:noProof/>
          <w:sz w:val="22"/>
        </w:rPr>
        <w:t>146</w:t>
      </w:r>
      <w:r w:rsidRPr="0098324E">
        <w:rPr>
          <w:noProof/>
          <w:sz w:val="22"/>
        </w:rPr>
        <w:t>, 202–222. https://doi.org/10.1016/j.jecp.2016.01.005</w:t>
      </w:r>
    </w:p>
    <w:p w14:paraId="4CD5C526" w14:textId="77777777" w:rsidR="0098324E" w:rsidRPr="0098324E" w:rsidRDefault="0098324E" w:rsidP="00D9087D">
      <w:pPr>
        <w:widowControl w:val="0"/>
        <w:autoSpaceDE w:val="0"/>
        <w:autoSpaceDN w:val="0"/>
        <w:adjustRightInd w:val="0"/>
        <w:spacing w:line="480" w:lineRule="auto"/>
        <w:ind w:left="480" w:hanging="480"/>
        <w:rPr>
          <w:noProof/>
          <w:sz w:val="22"/>
        </w:rPr>
      </w:pPr>
      <w:r w:rsidRPr="0098324E">
        <w:rPr>
          <w:noProof/>
          <w:sz w:val="22"/>
        </w:rPr>
        <w:t xml:space="preserve">Vales, C., Stevens, P., &amp; Fisher, A. V. (2020). Lumping and splitting: Developmental changes in the structure of children’s semantic networks. </w:t>
      </w:r>
      <w:r w:rsidRPr="0098324E">
        <w:rPr>
          <w:i/>
          <w:iCs/>
          <w:noProof/>
          <w:sz w:val="22"/>
        </w:rPr>
        <w:t>Journal of Experimental Child Psychology</w:t>
      </w:r>
      <w:r w:rsidRPr="0098324E">
        <w:rPr>
          <w:noProof/>
          <w:sz w:val="22"/>
        </w:rPr>
        <w:t xml:space="preserve">, </w:t>
      </w:r>
      <w:r w:rsidRPr="0098324E">
        <w:rPr>
          <w:i/>
          <w:iCs/>
          <w:noProof/>
          <w:sz w:val="22"/>
        </w:rPr>
        <w:t>199</w:t>
      </w:r>
      <w:r w:rsidRPr="0098324E">
        <w:rPr>
          <w:noProof/>
          <w:sz w:val="22"/>
        </w:rPr>
        <w:t>, 104914. https://doi.org/10.1016/j.jecp.2020.104914</w:t>
      </w:r>
    </w:p>
    <w:p w14:paraId="3FF92988" w14:textId="77777777" w:rsidR="0098324E" w:rsidRPr="0098324E" w:rsidRDefault="0098324E" w:rsidP="00D9087D">
      <w:pPr>
        <w:widowControl w:val="0"/>
        <w:autoSpaceDE w:val="0"/>
        <w:autoSpaceDN w:val="0"/>
        <w:adjustRightInd w:val="0"/>
        <w:spacing w:line="480" w:lineRule="auto"/>
        <w:ind w:left="480" w:hanging="480"/>
        <w:rPr>
          <w:noProof/>
          <w:sz w:val="22"/>
        </w:rPr>
      </w:pPr>
      <w:r w:rsidRPr="0098324E">
        <w:rPr>
          <w:noProof/>
          <w:sz w:val="22"/>
        </w:rPr>
        <w:t xml:space="preserve">Walden, T. A., &amp; Ogan, T. A. (1988). The Development of Social Referencing. </w:t>
      </w:r>
      <w:r w:rsidRPr="0098324E">
        <w:rPr>
          <w:i/>
          <w:iCs/>
          <w:noProof/>
          <w:sz w:val="22"/>
        </w:rPr>
        <w:t>Child Development</w:t>
      </w:r>
      <w:r w:rsidRPr="0098324E">
        <w:rPr>
          <w:noProof/>
          <w:sz w:val="22"/>
        </w:rPr>
        <w:t xml:space="preserve">, </w:t>
      </w:r>
      <w:r w:rsidRPr="0098324E">
        <w:rPr>
          <w:i/>
          <w:iCs/>
          <w:noProof/>
          <w:sz w:val="22"/>
        </w:rPr>
        <w:t>59</w:t>
      </w:r>
      <w:r w:rsidRPr="0098324E">
        <w:rPr>
          <w:noProof/>
          <w:sz w:val="22"/>
        </w:rPr>
        <w:t>(5), 1230. https://doi.org/10.2307/1130486</w:t>
      </w:r>
    </w:p>
    <w:p w14:paraId="54BB215E" w14:textId="77777777" w:rsidR="0098324E" w:rsidRPr="0098324E" w:rsidRDefault="0098324E" w:rsidP="00D9087D">
      <w:pPr>
        <w:widowControl w:val="0"/>
        <w:autoSpaceDE w:val="0"/>
        <w:autoSpaceDN w:val="0"/>
        <w:adjustRightInd w:val="0"/>
        <w:spacing w:line="480" w:lineRule="auto"/>
        <w:ind w:left="480" w:hanging="480"/>
        <w:rPr>
          <w:noProof/>
          <w:sz w:val="22"/>
        </w:rPr>
      </w:pPr>
      <w:r w:rsidRPr="0098324E">
        <w:rPr>
          <w:noProof/>
          <w:sz w:val="22"/>
        </w:rPr>
        <w:t xml:space="preserve">Walle, E. A., Reschke, P. J., &amp; Knothe, J. M. (2017). Social Referencing: Defining and Delineating a Basic Process of Emotion. </w:t>
      </w:r>
      <w:r w:rsidRPr="0098324E">
        <w:rPr>
          <w:i/>
          <w:iCs/>
          <w:noProof/>
          <w:sz w:val="22"/>
        </w:rPr>
        <w:t>Emotion Review</w:t>
      </w:r>
      <w:r w:rsidRPr="0098324E">
        <w:rPr>
          <w:noProof/>
          <w:sz w:val="22"/>
        </w:rPr>
        <w:t xml:space="preserve">, </w:t>
      </w:r>
      <w:r w:rsidRPr="0098324E">
        <w:rPr>
          <w:i/>
          <w:iCs/>
          <w:noProof/>
          <w:sz w:val="22"/>
        </w:rPr>
        <w:t>9</w:t>
      </w:r>
      <w:r w:rsidRPr="0098324E">
        <w:rPr>
          <w:noProof/>
          <w:sz w:val="22"/>
        </w:rPr>
        <w:t>(3), 245–252. https://doi.org/10.1177/1754073916669594</w:t>
      </w:r>
    </w:p>
    <w:p w14:paraId="29FC009F" w14:textId="77777777" w:rsidR="0098324E" w:rsidRPr="0098324E" w:rsidRDefault="0098324E" w:rsidP="00D9087D">
      <w:pPr>
        <w:widowControl w:val="0"/>
        <w:autoSpaceDE w:val="0"/>
        <w:autoSpaceDN w:val="0"/>
        <w:adjustRightInd w:val="0"/>
        <w:spacing w:line="480" w:lineRule="auto"/>
        <w:ind w:left="480" w:hanging="480"/>
        <w:rPr>
          <w:noProof/>
          <w:sz w:val="22"/>
        </w:rPr>
      </w:pPr>
      <w:r w:rsidRPr="0098324E">
        <w:rPr>
          <w:noProof/>
          <w:sz w:val="22"/>
        </w:rPr>
        <w:t xml:space="preserve">Ward, J. H. (1963). Hierarchical Grouping to Optimize an Objective Function. </w:t>
      </w:r>
      <w:r w:rsidRPr="0098324E">
        <w:rPr>
          <w:i/>
          <w:iCs/>
          <w:noProof/>
          <w:sz w:val="22"/>
        </w:rPr>
        <w:t>Journal of the American Statistical Association</w:t>
      </w:r>
      <w:r w:rsidRPr="0098324E">
        <w:rPr>
          <w:noProof/>
          <w:sz w:val="22"/>
        </w:rPr>
        <w:t xml:space="preserve">, </w:t>
      </w:r>
      <w:r w:rsidRPr="0098324E">
        <w:rPr>
          <w:i/>
          <w:iCs/>
          <w:noProof/>
          <w:sz w:val="22"/>
        </w:rPr>
        <w:t>58</w:t>
      </w:r>
      <w:r w:rsidRPr="0098324E">
        <w:rPr>
          <w:noProof/>
          <w:sz w:val="22"/>
        </w:rPr>
        <w:t>(301), 236–244. https://doi.org/10.1080/01621459.1963.10500845</w:t>
      </w:r>
    </w:p>
    <w:p w14:paraId="43B095B3" w14:textId="77777777" w:rsidR="0098324E" w:rsidRPr="0098324E" w:rsidRDefault="0098324E" w:rsidP="00D9087D">
      <w:pPr>
        <w:widowControl w:val="0"/>
        <w:autoSpaceDE w:val="0"/>
        <w:autoSpaceDN w:val="0"/>
        <w:adjustRightInd w:val="0"/>
        <w:spacing w:line="480" w:lineRule="auto"/>
        <w:ind w:left="480" w:hanging="480"/>
        <w:rPr>
          <w:noProof/>
          <w:sz w:val="22"/>
        </w:rPr>
      </w:pPr>
      <w:r w:rsidRPr="0098324E">
        <w:rPr>
          <w:noProof/>
          <w:sz w:val="22"/>
        </w:rPr>
        <w:t xml:space="preserve">Warriner, A. B., Kuperman, V., &amp; Brysbaert, M. (2013). Norms of valence, arousal, and dominance for 13,915 English lemmas. </w:t>
      </w:r>
      <w:r w:rsidRPr="0098324E">
        <w:rPr>
          <w:i/>
          <w:iCs/>
          <w:noProof/>
          <w:sz w:val="22"/>
        </w:rPr>
        <w:t>Behavior Research Methods</w:t>
      </w:r>
      <w:r w:rsidRPr="0098324E">
        <w:rPr>
          <w:noProof/>
          <w:sz w:val="22"/>
        </w:rPr>
        <w:t xml:space="preserve">, </w:t>
      </w:r>
      <w:r w:rsidRPr="0098324E">
        <w:rPr>
          <w:i/>
          <w:iCs/>
          <w:noProof/>
          <w:sz w:val="22"/>
        </w:rPr>
        <w:t>45</w:t>
      </w:r>
      <w:r w:rsidRPr="0098324E">
        <w:rPr>
          <w:noProof/>
          <w:sz w:val="22"/>
        </w:rPr>
        <w:t>(4), 1191–1207. https://doi.org/10.3758/s13428-012-0314-x</w:t>
      </w:r>
    </w:p>
    <w:p w14:paraId="686BC7DF" w14:textId="77777777" w:rsidR="0098324E" w:rsidRPr="0098324E" w:rsidRDefault="0098324E" w:rsidP="00D9087D">
      <w:pPr>
        <w:widowControl w:val="0"/>
        <w:autoSpaceDE w:val="0"/>
        <w:autoSpaceDN w:val="0"/>
        <w:adjustRightInd w:val="0"/>
        <w:spacing w:line="480" w:lineRule="auto"/>
        <w:ind w:left="480" w:hanging="480"/>
        <w:rPr>
          <w:noProof/>
          <w:sz w:val="22"/>
        </w:rPr>
      </w:pPr>
      <w:r w:rsidRPr="0098324E">
        <w:rPr>
          <w:noProof/>
          <w:sz w:val="22"/>
        </w:rPr>
        <w:t xml:space="preserve">Watson, D., Wiese, D., Vaidya, J., Tellegen, A., Watson, D., Tellegen, A., &amp; David, W. (1999). The Two General Activation Systems of Affect: Structural Findings, Evolutionary Considerations, and Psychobiological Evidence The Affect Circumplex Historical Overview. In </w:t>
      </w:r>
      <w:r w:rsidRPr="0098324E">
        <w:rPr>
          <w:i/>
          <w:iCs/>
          <w:noProof/>
          <w:sz w:val="22"/>
        </w:rPr>
        <w:t>Journal ol’ Personality and Social Psychology</w:t>
      </w:r>
      <w:r w:rsidRPr="0098324E">
        <w:rPr>
          <w:noProof/>
          <w:sz w:val="22"/>
        </w:rPr>
        <w:t xml:space="preserve"> (Vol. 76, Issue 5).</w:t>
      </w:r>
    </w:p>
    <w:p w14:paraId="09DF99AC" w14:textId="29675080" w:rsidR="0098324E" w:rsidRDefault="0098324E" w:rsidP="00D9087D">
      <w:pPr>
        <w:widowControl w:val="0"/>
        <w:autoSpaceDE w:val="0"/>
        <w:autoSpaceDN w:val="0"/>
        <w:adjustRightInd w:val="0"/>
        <w:spacing w:line="480" w:lineRule="auto"/>
        <w:ind w:left="480" w:hanging="480"/>
        <w:rPr>
          <w:noProof/>
          <w:sz w:val="22"/>
        </w:rPr>
      </w:pPr>
      <w:r w:rsidRPr="0098324E">
        <w:rPr>
          <w:noProof/>
          <w:sz w:val="22"/>
        </w:rPr>
        <w:t xml:space="preserve">Widen, S. C. (2013). Children’s Interpretation of Facial Expressions: The Long Path from Valence-Based to Specific Discrete Categories. </w:t>
      </w:r>
      <w:r w:rsidRPr="0098324E">
        <w:rPr>
          <w:i/>
          <w:iCs/>
          <w:noProof/>
          <w:sz w:val="22"/>
        </w:rPr>
        <w:t>Emotion Review</w:t>
      </w:r>
      <w:r w:rsidRPr="0098324E">
        <w:rPr>
          <w:noProof/>
          <w:sz w:val="22"/>
        </w:rPr>
        <w:t xml:space="preserve">, </w:t>
      </w:r>
      <w:r w:rsidRPr="0098324E">
        <w:rPr>
          <w:i/>
          <w:iCs/>
          <w:noProof/>
          <w:sz w:val="22"/>
        </w:rPr>
        <w:t>5</w:t>
      </w:r>
      <w:r w:rsidRPr="0098324E">
        <w:rPr>
          <w:noProof/>
          <w:sz w:val="22"/>
        </w:rPr>
        <w:t>(1), 72–77. https://doi.org/10.1177/1754073912451492</w:t>
      </w:r>
    </w:p>
    <w:p w14:paraId="2AB6A5D8" w14:textId="1E0AF274" w:rsidR="005860E9" w:rsidRPr="005860E9" w:rsidRDefault="005860E9" w:rsidP="00D9087D">
      <w:pPr>
        <w:spacing w:line="480" w:lineRule="auto"/>
        <w:rPr>
          <w:sz w:val="22"/>
          <w:szCs w:val="22"/>
        </w:rPr>
      </w:pPr>
      <w:r w:rsidRPr="005860E9">
        <w:rPr>
          <w:sz w:val="22"/>
          <w:szCs w:val="22"/>
        </w:rPr>
        <w:t>Woodard, K., Plate, R. C., Morningstar, M., Wood, A., &amp; Pollak, S.D. (</w:t>
      </w:r>
      <w:r w:rsidR="008D717C">
        <w:rPr>
          <w:sz w:val="22"/>
          <w:szCs w:val="22"/>
        </w:rPr>
        <w:t>in press</w:t>
      </w:r>
      <w:r w:rsidRPr="005860E9">
        <w:rPr>
          <w:sz w:val="22"/>
          <w:szCs w:val="22"/>
        </w:rPr>
        <w:t>).</w:t>
      </w:r>
    </w:p>
    <w:p w14:paraId="56F46D1F" w14:textId="759FD0E7" w:rsidR="00490F13" w:rsidRPr="009C773E" w:rsidRDefault="005860E9" w:rsidP="00D9087D">
      <w:pPr>
        <w:pBdr>
          <w:top w:val="nil"/>
          <w:left w:val="nil"/>
          <w:bottom w:val="nil"/>
          <w:right w:val="nil"/>
          <w:between w:val="nil"/>
        </w:pBdr>
        <w:spacing w:line="480" w:lineRule="auto"/>
        <w:rPr>
          <w:sz w:val="22"/>
          <w:szCs w:val="22"/>
        </w:rPr>
      </w:pPr>
      <w:r w:rsidRPr="005860E9">
        <w:rPr>
          <w:sz w:val="22"/>
          <w:szCs w:val="22"/>
        </w:rPr>
        <w:t>Categorization of vocal emotion cues depends on distributions of input.</w:t>
      </w:r>
      <w:r w:rsidR="008D717C">
        <w:rPr>
          <w:sz w:val="22"/>
          <w:szCs w:val="22"/>
        </w:rPr>
        <w:t xml:space="preserve"> </w:t>
      </w:r>
      <w:r w:rsidR="008D717C" w:rsidRPr="008D717C">
        <w:rPr>
          <w:i/>
          <w:iCs/>
          <w:sz w:val="22"/>
          <w:szCs w:val="22"/>
        </w:rPr>
        <w:t>Affective Science</w:t>
      </w:r>
      <w:r w:rsidR="008D717C">
        <w:rPr>
          <w:sz w:val="22"/>
          <w:szCs w:val="22"/>
        </w:rPr>
        <w:t>.</w:t>
      </w:r>
      <w:r w:rsidR="0098324E">
        <w:rPr>
          <w:sz w:val="22"/>
          <w:szCs w:val="22"/>
        </w:rPr>
        <w:fldChar w:fldCharType="end"/>
      </w:r>
    </w:p>
    <w:sectPr w:rsidR="00490F13" w:rsidRPr="009C773E" w:rsidSect="00A23399">
      <w:headerReference w:type="even" r:id="rId15"/>
      <w:headerReference w:type="default" r:id="rId16"/>
      <w:headerReference w:type="first" r:id="rId17"/>
      <w:pgSz w:w="12240" w:h="15840"/>
      <w:pgMar w:top="1440" w:right="1440" w:bottom="1440" w:left="1440" w:header="0" w:footer="720" w:gutter="0"/>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E7E819D" w14:textId="77777777" w:rsidR="00BF5E93" w:rsidRDefault="00BF5E93">
      <w:r>
        <w:separator/>
      </w:r>
    </w:p>
  </w:endnote>
  <w:endnote w:type="continuationSeparator" w:id="0">
    <w:p w14:paraId="5EFF9C8B" w14:textId="77777777" w:rsidR="00BF5E93" w:rsidRDefault="00BF5E9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Trebuchet MS">
    <w:altName w:val="﷽﷽﷽﷽﷽﷽﷽﷽t MS"/>
    <w:panose1 w:val="020B0603020202020204"/>
    <w:charset w:val="00"/>
    <w:family w:val="swiss"/>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B8D8DA8" w14:textId="77777777" w:rsidR="00BF5E93" w:rsidRDefault="00BF5E93">
      <w:r>
        <w:separator/>
      </w:r>
    </w:p>
  </w:footnote>
  <w:footnote w:type="continuationSeparator" w:id="0">
    <w:p w14:paraId="469757B9" w14:textId="77777777" w:rsidR="00BF5E93" w:rsidRDefault="00BF5E93">
      <w:r>
        <w:continuationSeparator/>
      </w:r>
    </w:p>
  </w:footnote>
  <w:footnote w:id="1">
    <w:p w14:paraId="701D7E40" w14:textId="5015C7E9" w:rsidR="003A376F" w:rsidRDefault="003A376F">
      <w:pPr>
        <w:rPr>
          <w:sz w:val="18"/>
          <w:szCs w:val="18"/>
        </w:rPr>
      </w:pPr>
      <w:r>
        <w:rPr>
          <w:vertAlign w:val="superscript"/>
        </w:rPr>
        <w:footnoteRef/>
      </w:r>
      <w:r>
        <w:rPr>
          <w:sz w:val="18"/>
          <w:szCs w:val="18"/>
        </w:rPr>
        <w:t xml:space="preserve"> Development of the Interdisciplinary Affective Science Laboratory (IASLab) Face Set was supported by the National Institutes of Health Director’s Pioneer Award (DP1OD003312) to Lisa Feldman Barrett. Gendron, M., Lindquist, K. A., &amp; Barrett, L. F. (unpublished data). More information available online at </w:t>
      </w:r>
      <w:hyperlink r:id="rId1">
        <w:r>
          <w:rPr>
            <w:color w:val="1155CC"/>
            <w:sz w:val="18"/>
            <w:szCs w:val="18"/>
            <w:u w:val="single"/>
          </w:rPr>
          <w:t>https://www.affective-science.org/face-set.shtml</w:t>
        </w:r>
      </w:hyperlink>
      <w:r>
        <w:rPr>
          <w:sz w:val="18"/>
          <w:szCs w:val="18"/>
        </w:rPr>
        <w:t>.</w:t>
      </w:r>
    </w:p>
  </w:footnote>
  <w:footnote w:id="2">
    <w:p w14:paraId="407C44F3" w14:textId="2AAF6736" w:rsidR="003A376F" w:rsidRPr="009B3EF6" w:rsidRDefault="003A376F">
      <w:pPr>
        <w:pStyle w:val="FootnoteText"/>
      </w:pPr>
      <w:r>
        <w:rPr>
          <w:rStyle w:val="FootnoteReference"/>
        </w:rPr>
        <w:footnoteRef/>
      </w:r>
      <w:r>
        <w:t xml:space="preserve"> If analyses are limited to include only the most basic emotion categories (happy, sad, anger, disgust, fear, and sad), the same pattern of results are found (see Supplemental Material, section 2, “Basic Emotion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324394814"/>
      <w:docPartObj>
        <w:docPartGallery w:val="Page Numbers (Top of Page)"/>
        <w:docPartUnique/>
      </w:docPartObj>
    </w:sdtPr>
    <w:sdtEndPr>
      <w:rPr>
        <w:rStyle w:val="PageNumber"/>
      </w:rPr>
    </w:sdtEndPr>
    <w:sdtContent>
      <w:p w14:paraId="35E2EFDE" w14:textId="7EB89149" w:rsidR="003A376F" w:rsidRDefault="003A376F" w:rsidP="00EF66FD">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10DB4EE" w14:textId="77777777" w:rsidR="003A376F" w:rsidRDefault="003A376F" w:rsidP="00E952A0">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40435704"/>
      <w:docPartObj>
        <w:docPartGallery w:val="Page Numbers (Top of Page)"/>
        <w:docPartUnique/>
      </w:docPartObj>
    </w:sdtPr>
    <w:sdtEndPr>
      <w:rPr>
        <w:rStyle w:val="PageNumber"/>
      </w:rPr>
    </w:sdtEndPr>
    <w:sdtContent>
      <w:p w14:paraId="1F887E95" w14:textId="77777777" w:rsidR="003A376F" w:rsidRDefault="003A376F" w:rsidP="00EF66FD">
        <w:pPr>
          <w:pStyle w:val="Header"/>
          <w:framePr w:wrap="none" w:vAnchor="text" w:hAnchor="margin" w:xAlign="right" w:y="1"/>
          <w:rPr>
            <w:rStyle w:val="PageNumber"/>
          </w:rPr>
        </w:pPr>
      </w:p>
      <w:p w14:paraId="64B6D5B6" w14:textId="429DDEA5" w:rsidR="003A376F" w:rsidRDefault="003A376F" w:rsidP="00EF66FD">
        <w:pPr>
          <w:pStyle w:val="Header"/>
          <w:framePr w:wrap="none" w:vAnchor="text" w:hAnchor="margin" w:xAlign="right" w:y="1"/>
          <w:rPr>
            <w:rStyle w:val="PageNumber"/>
          </w:rPr>
        </w:pPr>
        <w:r>
          <w:rPr>
            <w:rStyle w:val="PageNumber"/>
          </w:rPr>
          <w:tab/>
        </w:r>
        <w:r>
          <w:rPr>
            <w:rStyle w:val="PageNumber"/>
          </w:rPr>
          <w:tab/>
        </w: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48A47CE4" w14:textId="4F10F5B3" w:rsidR="003A376F" w:rsidRDefault="003A376F" w:rsidP="000E1F6A">
    <w:pPr>
      <w:pBdr>
        <w:top w:val="nil"/>
        <w:left w:val="nil"/>
        <w:bottom w:val="nil"/>
        <w:right w:val="nil"/>
        <w:between w:val="nil"/>
      </w:pBdr>
      <w:spacing w:before="960"/>
      <w:ind w:right="360"/>
    </w:pPr>
    <w:r>
      <w:t>Running head: REPRESENTING EMOTION KNOWLEDGE</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0F793A3" w14:textId="593DA650" w:rsidR="003A376F" w:rsidRDefault="003A376F">
    <w:pPr>
      <w:pBdr>
        <w:top w:val="nil"/>
        <w:left w:val="nil"/>
        <w:bottom w:val="nil"/>
        <w:right w:val="nil"/>
        <w:between w:val="nil"/>
      </w:pBdr>
      <w:spacing w:before="960"/>
    </w:pPr>
    <w:r>
      <w:tab/>
    </w:r>
    <w:r>
      <w:tab/>
    </w:r>
    <w:r>
      <w:tab/>
    </w:r>
    <w:r>
      <w:tab/>
    </w:r>
    <w:r>
      <w:tab/>
    </w:r>
    <w:r>
      <w:tab/>
    </w:r>
    <w:r>
      <w:tab/>
    </w:r>
    <w:r>
      <w:tab/>
    </w:r>
    <w:r>
      <w:tab/>
    </w:r>
    <w:r>
      <w:tab/>
    </w:r>
    <w:r>
      <w:tab/>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5740CED"/>
    <w:multiLevelType w:val="hybridMultilevel"/>
    <w:tmpl w:val="B738773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24E3D2A"/>
    <w:multiLevelType w:val="hybridMultilevel"/>
    <w:tmpl w:val="4C188B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9432EA1"/>
    <w:multiLevelType w:val="hybridMultilevel"/>
    <w:tmpl w:val="07826260"/>
    <w:lvl w:ilvl="0" w:tplc="DAEAC02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9D1506D"/>
    <w:multiLevelType w:val="hybridMultilevel"/>
    <w:tmpl w:val="9ABA6FA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1"/>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B5940"/>
    <w:rsid w:val="00000629"/>
    <w:rsid w:val="00000640"/>
    <w:rsid w:val="00003719"/>
    <w:rsid w:val="00003DEE"/>
    <w:rsid w:val="0000659B"/>
    <w:rsid w:val="00007B5D"/>
    <w:rsid w:val="000101EF"/>
    <w:rsid w:val="000138EF"/>
    <w:rsid w:val="00013F24"/>
    <w:rsid w:val="00015823"/>
    <w:rsid w:val="00015B39"/>
    <w:rsid w:val="00016318"/>
    <w:rsid w:val="00017384"/>
    <w:rsid w:val="000178D4"/>
    <w:rsid w:val="00017E53"/>
    <w:rsid w:val="000202D7"/>
    <w:rsid w:val="00021467"/>
    <w:rsid w:val="00021F3C"/>
    <w:rsid w:val="00021FDC"/>
    <w:rsid w:val="00022D3D"/>
    <w:rsid w:val="00023887"/>
    <w:rsid w:val="00023C09"/>
    <w:rsid w:val="00023C6F"/>
    <w:rsid w:val="0002507F"/>
    <w:rsid w:val="00026216"/>
    <w:rsid w:val="00026D13"/>
    <w:rsid w:val="00030CA0"/>
    <w:rsid w:val="000310B9"/>
    <w:rsid w:val="00031645"/>
    <w:rsid w:val="000332B6"/>
    <w:rsid w:val="000356E8"/>
    <w:rsid w:val="00037736"/>
    <w:rsid w:val="00044BF3"/>
    <w:rsid w:val="000460F7"/>
    <w:rsid w:val="000525CE"/>
    <w:rsid w:val="00052B55"/>
    <w:rsid w:val="00052B75"/>
    <w:rsid w:val="00054522"/>
    <w:rsid w:val="000552AF"/>
    <w:rsid w:val="00055FB0"/>
    <w:rsid w:val="00057788"/>
    <w:rsid w:val="000601E6"/>
    <w:rsid w:val="0006154A"/>
    <w:rsid w:val="00062190"/>
    <w:rsid w:val="00064861"/>
    <w:rsid w:val="00064AB9"/>
    <w:rsid w:val="00070C16"/>
    <w:rsid w:val="00071558"/>
    <w:rsid w:val="00071FC3"/>
    <w:rsid w:val="000722CD"/>
    <w:rsid w:val="00072E7E"/>
    <w:rsid w:val="00076980"/>
    <w:rsid w:val="0007756E"/>
    <w:rsid w:val="0009172B"/>
    <w:rsid w:val="00094AB2"/>
    <w:rsid w:val="0009691B"/>
    <w:rsid w:val="00096C29"/>
    <w:rsid w:val="00096EDB"/>
    <w:rsid w:val="000A07F8"/>
    <w:rsid w:val="000A0981"/>
    <w:rsid w:val="000A1802"/>
    <w:rsid w:val="000A23CD"/>
    <w:rsid w:val="000A2B1B"/>
    <w:rsid w:val="000A4793"/>
    <w:rsid w:val="000A577B"/>
    <w:rsid w:val="000A7D24"/>
    <w:rsid w:val="000B1E51"/>
    <w:rsid w:val="000B3706"/>
    <w:rsid w:val="000B5140"/>
    <w:rsid w:val="000B6DE8"/>
    <w:rsid w:val="000B7C48"/>
    <w:rsid w:val="000C007F"/>
    <w:rsid w:val="000C0444"/>
    <w:rsid w:val="000C1671"/>
    <w:rsid w:val="000C4FD7"/>
    <w:rsid w:val="000C640A"/>
    <w:rsid w:val="000C6D3B"/>
    <w:rsid w:val="000D07D0"/>
    <w:rsid w:val="000D1FA6"/>
    <w:rsid w:val="000D316E"/>
    <w:rsid w:val="000D4526"/>
    <w:rsid w:val="000D48F8"/>
    <w:rsid w:val="000D4F86"/>
    <w:rsid w:val="000D5F4A"/>
    <w:rsid w:val="000D5F90"/>
    <w:rsid w:val="000D7892"/>
    <w:rsid w:val="000E08E6"/>
    <w:rsid w:val="000E1F6A"/>
    <w:rsid w:val="000E26D7"/>
    <w:rsid w:val="000E2953"/>
    <w:rsid w:val="000E5493"/>
    <w:rsid w:val="000E6013"/>
    <w:rsid w:val="000F0A11"/>
    <w:rsid w:val="000F1A07"/>
    <w:rsid w:val="000F1D2F"/>
    <w:rsid w:val="000F2266"/>
    <w:rsid w:val="000F3708"/>
    <w:rsid w:val="000F6CD3"/>
    <w:rsid w:val="000F6F68"/>
    <w:rsid w:val="001005EC"/>
    <w:rsid w:val="001008F3"/>
    <w:rsid w:val="00115D29"/>
    <w:rsid w:val="00116F59"/>
    <w:rsid w:val="00116F75"/>
    <w:rsid w:val="00116FE1"/>
    <w:rsid w:val="00117AE8"/>
    <w:rsid w:val="001202CB"/>
    <w:rsid w:val="00120933"/>
    <w:rsid w:val="001227B5"/>
    <w:rsid w:val="00122F9D"/>
    <w:rsid w:val="00123B7F"/>
    <w:rsid w:val="001327D2"/>
    <w:rsid w:val="00132A1E"/>
    <w:rsid w:val="00133BDC"/>
    <w:rsid w:val="00134AEF"/>
    <w:rsid w:val="00134F15"/>
    <w:rsid w:val="0013692F"/>
    <w:rsid w:val="00146B21"/>
    <w:rsid w:val="001510B6"/>
    <w:rsid w:val="00154617"/>
    <w:rsid w:val="00156CEB"/>
    <w:rsid w:val="00160D7F"/>
    <w:rsid w:val="001625FC"/>
    <w:rsid w:val="001634E0"/>
    <w:rsid w:val="00166F66"/>
    <w:rsid w:val="00170C39"/>
    <w:rsid w:val="00170F99"/>
    <w:rsid w:val="00172E8D"/>
    <w:rsid w:val="00174C21"/>
    <w:rsid w:val="00174D1F"/>
    <w:rsid w:val="00176D3E"/>
    <w:rsid w:val="00177918"/>
    <w:rsid w:val="00181E05"/>
    <w:rsid w:val="00181E9F"/>
    <w:rsid w:val="00185C5C"/>
    <w:rsid w:val="00187251"/>
    <w:rsid w:val="001904B6"/>
    <w:rsid w:val="00192949"/>
    <w:rsid w:val="001944E8"/>
    <w:rsid w:val="0019501D"/>
    <w:rsid w:val="00196BC1"/>
    <w:rsid w:val="00197FBE"/>
    <w:rsid w:val="001A32E3"/>
    <w:rsid w:val="001A355A"/>
    <w:rsid w:val="001A43A1"/>
    <w:rsid w:val="001A69DB"/>
    <w:rsid w:val="001A76C1"/>
    <w:rsid w:val="001A7725"/>
    <w:rsid w:val="001B067F"/>
    <w:rsid w:val="001B0942"/>
    <w:rsid w:val="001B1149"/>
    <w:rsid w:val="001B40E3"/>
    <w:rsid w:val="001B50C7"/>
    <w:rsid w:val="001B5C22"/>
    <w:rsid w:val="001B7327"/>
    <w:rsid w:val="001B7819"/>
    <w:rsid w:val="001C038A"/>
    <w:rsid w:val="001C0C0C"/>
    <w:rsid w:val="001C0F8C"/>
    <w:rsid w:val="001C2169"/>
    <w:rsid w:val="001C587D"/>
    <w:rsid w:val="001C61FD"/>
    <w:rsid w:val="001C65D4"/>
    <w:rsid w:val="001C6616"/>
    <w:rsid w:val="001C662E"/>
    <w:rsid w:val="001D2CDE"/>
    <w:rsid w:val="001D3F55"/>
    <w:rsid w:val="001D5872"/>
    <w:rsid w:val="001D65EF"/>
    <w:rsid w:val="001E2624"/>
    <w:rsid w:val="001E485B"/>
    <w:rsid w:val="001E4CB9"/>
    <w:rsid w:val="001E5254"/>
    <w:rsid w:val="001E55CA"/>
    <w:rsid w:val="001E55E7"/>
    <w:rsid w:val="001E63E2"/>
    <w:rsid w:val="001E69FF"/>
    <w:rsid w:val="001F320D"/>
    <w:rsid w:val="00200880"/>
    <w:rsid w:val="00200B93"/>
    <w:rsid w:val="0020292A"/>
    <w:rsid w:val="00202A9E"/>
    <w:rsid w:val="00203811"/>
    <w:rsid w:val="00206B00"/>
    <w:rsid w:val="00211C0A"/>
    <w:rsid w:val="00211ED2"/>
    <w:rsid w:val="002120CA"/>
    <w:rsid w:val="002136A5"/>
    <w:rsid w:val="0021378D"/>
    <w:rsid w:val="00214FB5"/>
    <w:rsid w:val="00220E70"/>
    <w:rsid w:val="00220EB8"/>
    <w:rsid w:val="002241C3"/>
    <w:rsid w:val="002247D9"/>
    <w:rsid w:val="00225BE3"/>
    <w:rsid w:val="00226706"/>
    <w:rsid w:val="00226AE4"/>
    <w:rsid w:val="00227B34"/>
    <w:rsid w:val="00230251"/>
    <w:rsid w:val="002315A0"/>
    <w:rsid w:val="00234294"/>
    <w:rsid w:val="0023771E"/>
    <w:rsid w:val="00237904"/>
    <w:rsid w:val="00241F00"/>
    <w:rsid w:val="00243818"/>
    <w:rsid w:val="002438D7"/>
    <w:rsid w:val="00243EC1"/>
    <w:rsid w:val="002460F9"/>
    <w:rsid w:val="0024619A"/>
    <w:rsid w:val="00250536"/>
    <w:rsid w:val="00250A25"/>
    <w:rsid w:val="0025273A"/>
    <w:rsid w:val="002550F9"/>
    <w:rsid w:val="0025697E"/>
    <w:rsid w:val="002569A9"/>
    <w:rsid w:val="0026086E"/>
    <w:rsid w:val="0026183E"/>
    <w:rsid w:val="0026254B"/>
    <w:rsid w:val="0026311C"/>
    <w:rsid w:val="00264B66"/>
    <w:rsid w:val="00270878"/>
    <w:rsid w:val="00270C57"/>
    <w:rsid w:val="00270F2F"/>
    <w:rsid w:val="00270FE4"/>
    <w:rsid w:val="00272F51"/>
    <w:rsid w:val="002759E1"/>
    <w:rsid w:val="002763ED"/>
    <w:rsid w:val="00276AFF"/>
    <w:rsid w:val="00277160"/>
    <w:rsid w:val="00280025"/>
    <w:rsid w:val="002801ED"/>
    <w:rsid w:val="002805F9"/>
    <w:rsid w:val="0028496D"/>
    <w:rsid w:val="00285C6C"/>
    <w:rsid w:val="00286FB6"/>
    <w:rsid w:val="002877A2"/>
    <w:rsid w:val="002903A9"/>
    <w:rsid w:val="00290685"/>
    <w:rsid w:val="002906F2"/>
    <w:rsid w:val="00290A6D"/>
    <w:rsid w:val="00291177"/>
    <w:rsid w:val="00291E56"/>
    <w:rsid w:val="0029535B"/>
    <w:rsid w:val="00295DDF"/>
    <w:rsid w:val="00296D0B"/>
    <w:rsid w:val="00297F77"/>
    <w:rsid w:val="002A1E84"/>
    <w:rsid w:val="002A267A"/>
    <w:rsid w:val="002A34FC"/>
    <w:rsid w:val="002A3735"/>
    <w:rsid w:val="002A492C"/>
    <w:rsid w:val="002B0A99"/>
    <w:rsid w:val="002B12C9"/>
    <w:rsid w:val="002B1B6B"/>
    <w:rsid w:val="002B42AD"/>
    <w:rsid w:val="002B4763"/>
    <w:rsid w:val="002C24E3"/>
    <w:rsid w:val="002C32BD"/>
    <w:rsid w:val="002C4826"/>
    <w:rsid w:val="002C6614"/>
    <w:rsid w:val="002C7195"/>
    <w:rsid w:val="002C7F8D"/>
    <w:rsid w:val="002D06D4"/>
    <w:rsid w:val="002D276B"/>
    <w:rsid w:val="002D2B93"/>
    <w:rsid w:val="002D3047"/>
    <w:rsid w:val="002D394E"/>
    <w:rsid w:val="002D3A25"/>
    <w:rsid w:val="002D57C4"/>
    <w:rsid w:val="002D7C1A"/>
    <w:rsid w:val="002E3489"/>
    <w:rsid w:val="002E4FF8"/>
    <w:rsid w:val="002E54AB"/>
    <w:rsid w:val="002E6715"/>
    <w:rsid w:val="002F045C"/>
    <w:rsid w:val="002F19CE"/>
    <w:rsid w:val="002F1C6A"/>
    <w:rsid w:val="002F383E"/>
    <w:rsid w:val="002F55EE"/>
    <w:rsid w:val="00302247"/>
    <w:rsid w:val="00302783"/>
    <w:rsid w:val="00302AD4"/>
    <w:rsid w:val="00302C68"/>
    <w:rsid w:val="003044C0"/>
    <w:rsid w:val="00304CC8"/>
    <w:rsid w:val="0031267D"/>
    <w:rsid w:val="0031536D"/>
    <w:rsid w:val="003222D3"/>
    <w:rsid w:val="003225B2"/>
    <w:rsid w:val="00322C48"/>
    <w:rsid w:val="00323EB3"/>
    <w:rsid w:val="003257A4"/>
    <w:rsid w:val="003270EA"/>
    <w:rsid w:val="00327712"/>
    <w:rsid w:val="003304A8"/>
    <w:rsid w:val="0033130C"/>
    <w:rsid w:val="0033457B"/>
    <w:rsid w:val="00335519"/>
    <w:rsid w:val="00336EC6"/>
    <w:rsid w:val="0034114E"/>
    <w:rsid w:val="00343368"/>
    <w:rsid w:val="003447C2"/>
    <w:rsid w:val="00344E9B"/>
    <w:rsid w:val="003468B1"/>
    <w:rsid w:val="0034768B"/>
    <w:rsid w:val="003509D7"/>
    <w:rsid w:val="003564FC"/>
    <w:rsid w:val="00363360"/>
    <w:rsid w:val="0036387F"/>
    <w:rsid w:val="003639C1"/>
    <w:rsid w:val="003661DA"/>
    <w:rsid w:val="00370162"/>
    <w:rsid w:val="003705A2"/>
    <w:rsid w:val="00370C92"/>
    <w:rsid w:val="00371960"/>
    <w:rsid w:val="00371C91"/>
    <w:rsid w:val="00374F39"/>
    <w:rsid w:val="00375ED1"/>
    <w:rsid w:val="00376429"/>
    <w:rsid w:val="00377EE8"/>
    <w:rsid w:val="00381B15"/>
    <w:rsid w:val="003852ED"/>
    <w:rsid w:val="0038548D"/>
    <w:rsid w:val="00387BAE"/>
    <w:rsid w:val="00390A39"/>
    <w:rsid w:val="0039153A"/>
    <w:rsid w:val="00392D7F"/>
    <w:rsid w:val="00392EDB"/>
    <w:rsid w:val="003948A1"/>
    <w:rsid w:val="00395C49"/>
    <w:rsid w:val="0039649A"/>
    <w:rsid w:val="003A0AC9"/>
    <w:rsid w:val="003A0EA0"/>
    <w:rsid w:val="003A376F"/>
    <w:rsid w:val="003A3A30"/>
    <w:rsid w:val="003A65A0"/>
    <w:rsid w:val="003A7696"/>
    <w:rsid w:val="003B1128"/>
    <w:rsid w:val="003B52A5"/>
    <w:rsid w:val="003B6178"/>
    <w:rsid w:val="003C1D5D"/>
    <w:rsid w:val="003C292C"/>
    <w:rsid w:val="003C3F68"/>
    <w:rsid w:val="003C47D5"/>
    <w:rsid w:val="003C615F"/>
    <w:rsid w:val="003C7004"/>
    <w:rsid w:val="003D3FC2"/>
    <w:rsid w:val="003D5AAE"/>
    <w:rsid w:val="003D6775"/>
    <w:rsid w:val="003E27AB"/>
    <w:rsid w:val="003E5499"/>
    <w:rsid w:val="003E6181"/>
    <w:rsid w:val="003E67D1"/>
    <w:rsid w:val="003E6ED7"/>
    <w:rsid w:val="003F13B4"/>
    <w:rsid w:val="003F1FB9"/>
    <w:rsid w:val="003F294F"/>
    <w:rsid w:val="003F3690"/>
    <w:rsid w:val="003F3ABE"/>
    <w:rsid w:val="003F3BE0"/>
    <w:rsid w:val="003F3E9D"/>
    <w:rsid w:val="003F647E"/>
    <w:rsid w:val="003F6D69"/>
    <w:rsid w:val="00400F5C"/>
    <w:rsid w:val="004024FF"/>
    <w:rsid w:val="00403F94"/>
    <w:rsid w:val="00404CA8"/>
    <w:rsid w:val="004075C5"/>
    <w:rsid w:val="00410178"/>
    <w:rsid w:val="004107F2"/>
    <w:rsid w:val="00410AEF"/>
    <w:rsid w:val="004112AB"/>
    <w:rsid w:val="00412001"/>
    <w:rsid w:val="00413F23"/>
    <w:rsid w:val="00416EE3"/>
    <w:rsid w:val="00420A85"/>
    <w:rsid w:val="00423A28"/>
    <w:rsid w:val="00423C19"/>
    <w:rsid w:val="00424036"/>
    <w:rsid w:val="0042500F"/>
    <w:rsid w:val="00430253"/>
    <w:rsid w:val="00430A31"/>
    <w:rsid w:val="00432D89"/>
    <w:rsid w:val="004352A2"/>
    <w:rsid w:val="00435916"/>
    <w:rsid w:val="00436361"/>
    <w:rsid w:val="00436E14"/>
    <w:rsid w:val="00437554"/>
    <w:rsid w:val="00437EF2"/>
    <w:rsid w:val="00442BA6"/>
    <w:rsid w:val="00442F85"/>
    <w:rsid w:val="00443086"/>
    <w:rsid w:val="0044545D"/>
    <w:rsid w:val="004475F8"/>
    <w:rsid w:val="00447828"/>
    <w:rsid w:val="0045001A"/>
    <w:rsid w:val="00453B23"/>
    <w:rsid w:val="0045443E"/>
    <w:rsid w:val="0046148D"/>
    <w:rsid w:val="00463E99"/>
    <w:rsid w:val="00464460"/>
    <w:rsid w:val="0046476B"/>
    <w:rsid w:val="00464AB0"/>
    <w:rsid w:val="00471021"/>
    <w:rsid w:val="00471645"/>
    <w:rsid w:val="00474132"/>
    <w:rsid w:val="00481385"/>
    <w:rsid w:val="00483E18"/>
    <w:rsid w:val="0048423B"/>
    <w:rsid w:val="00484986"/>
    <w:rsid w:val="00484FE8"/>
    <w:rsid w:val="00487495"/>
    <w:rsid w:val="00490A99"/>
    <w:rsid w:val="00490F13"/>
    <w:rsid w:val="004932BF"/>
    <w:rsid w:val="00494FC1"/>
    <w:rsid w:val="004A11C1"/>
    <w:rsid w:val="004A1B1F"/>
    <w:rsid w:val="004A23BB"/>
    <w:rsid w:val="004A25AB"/>
    <w:rsid w:val="004A2678"/>
    <w:rsid w:val="004A2C30"/>
    <w:rsid w:val="004A43FE"/>
    <w:rsid w:val="004A560E"/>
    <w:rsid w:val="004A6FF4"/>
    <w:rsid w:val="004B1B32"/>
    <w:rsid w:val="004B2164"/>
    <w:rsid w:val="004B4DFB"/>
    <w:rsid w:val="004B4E42"/>
    <w:rsid w:val="004B5C75"/>
    <w:rsid w:val="004B5D3F"/>
    <w:rsid w:val="004C03EC"/>
    <w:rsid w:val="004C1EC8"/>
    <w:rsid w:val="004C298D"/>
    <w:rsid w:val="004C2D7C"/>
    <w:rsid w:val="004C314A"/>
    <w:rsid w:val="004C3377"/>
    <w:rsid w:val="004C3B4C"/>
    <w:rsid w:val="004C5483"/>
    <w:rsid w:val="004C5D92"/>
    <w:rsid w:val="004C70E8"/>
    <w:rsid w:val="004D1FFB"/>
    <w:rsid w:val="004D2CD4"/>
    <w:rsid w:val="004D37F0"/>
    <w:rsid w:val="004D3DA0"/>
    <w:rsid w:val="004D4079"/>
    <w:rsid w:val="004D6FF0"/>
    <w:rsid w:val="004E3544"/>
    <w:rsid w:val="004E3E48"/>
    <w:rsid w:val="004E4C5F"/>
    <w:rsid w:val="004E4DBE"/>
    <w:rsid w:val="004E6A5F"/>
    <w:rsid w:val="004E71B2"/>
    <w:rsid w:val="004E750B"/>
    <w:rsid w:val="004E7C49"/>
    <w:rsid w:val="004F0F20"/>
    <w:rsid w:val="004F3C17"/>
    <w:rsid w:val="004F4136"/>
    <w:rsid w:val="004F62CC"/>
    <w:rsid w:val="00500D3F"/>
    <w:rsid w:val="0050223D"/>
    <w:rsid w:val="005026E5"/>
    <w:rsid w:val="00511763"/>
    <w:rsid w:val="00511FAE"/>
    <w:rsid w:val="00512A4A"/>
    <w:rsid w:val="00512D41"/>
    <w:rsid w:val="00512E4F"/>
    <w:rsid w:val="005152BF"/>
    <w:rsid w:val="005208DB"/>
    <w:rsid w:val="0052351A"/>
    <w:rsid w:val="00524F5F"/>
    <w:rsid w:val="0053039B"/>
    <w:rsid w:val="005309DE"/>
    <w:rsid w:val="00531920"/>
    <w:rsid w:val="00531994"/>
    <w:rsid w:val="00532524"/>
    <w:rsid w:val="0053392D"/>
    <w:rsid w:val="005411D3"/>
    <w:rsid w:val="005412DE"/>
    <w:rsid w:val="005440B1"/>
    <w:rsid w:val="005462E9"/>
    <w:rsid w:val="005470D3"/>
    <w:rsid w:val="00552D6C"/>
    <w:rsid w:val="00556AFC"/>
    <w:rsid w:val="0056036A"/>
    <w:rsid w:val="00560403"/>
    <w:rsid w:val="005607DF"/>
    <w:rsid w:val="00561FAD"/>
    <w:rsid w:val="00562C7F"/>
    <w:rsid w:val="005676E1"/>
    <w:rsid w:val="00567EAD"/>
    <w:rsid w:val="0057211F"/>
    <w:rsid w:val="005747E0"/>
    <w:rsid w:val="00574B78"/>
    <w:rsid w:val="00574CD3"/>
    <w:rsid w:val="00581B7F"/>
    <w:rsid w:val="00582148"/>
    <w:rsid w:val="00582351"/>
    <w:rsid w:val="0058260E"/>
    <w:rsid w:val="0058300F"/>
    <w:rsid w:val="00583311"/>
    <w:rsid w:val="00585A66"/>
    <w:rsid w:val="005860E9"/>
    <w:rsid w:val="00586354"/>
    <w:rsid w:val="005869C6"/>
    <w:rsid w:val="00587C33"/>
    <w:rsid w:val="00590C4B"/>
    <w:rsid w:val="005913D7"/>
    <w:rsid w:val="00591E92"/>
    <w:rsid w:val="00594CEE"/>
    <w:rsid w:val="005969EC"/>
    <w:rsid w:val="00596E8D"/>
    <w:rsid w:val="005A28B1"/>
    <w:rsid w:val="005A3621"/>
    <w:rsid w:val="005A380C"/>
    <w:rsid w:val="005B2577"/>
    <w:rsid w:val="005B25F3"/>
    <w:rsid w:val="005B5128"/>
    <w:rsid w:val="005B53F9"/>
    <w:rsid w:val="005C0049"/>
    <w:rsid w:val="005C0F9E"/>
    <w:rsid w:val="005C14E3"/>
    <w:rsid w:val="005C5AFC"/>
    <w:rsid w:val="005C62A9"/>
    <w:rsid w:val="005C6304"/>
    <w:rsid w:val="005C752D"/>
    <w:rsid w:val="005C7BBC"/>
    <w:rsid w:val="005C7F8C"/>
    <w:rsid w:val="005D1CCC"/>
    <w:rsid w:val="005D364B"/>
    <w:rsid w:val="005D7FDE"/>
    <w:rsid w:val="005E020C"/>
    <w:rsid w:val="005E0B23"/>
    <w:rsid w:val="005E1071"/>
    <w:rsid w:val="005E1ADF"/>
    <w:rsid w:val="005E2270"/>
    <w:rsid w:val="005E34E9"/>
    <w:rsid w:val="005E3F5D"/>
    <w:rsid w:val="005E4066"/>
    <w:rsid w:val="005E4D9C"/>
    <w:rsid w:val="005E7969"/>
    <w:rsid w:val="005F2B09"/>
    <w:rsid w:val="005F48D4"/>
    <w:rsid w:val="005F59D5"/>
    <w:rsid w:val="005F6E01"/>
    <w:rsid w:val="006032A3"/>
    <w:rsid w:val="00607ECD"/>
    <w:rsid w:val="00610669"/>
    <w:rsid w:val="0061200C"/>
    <w:rsid w:val="0061429B"/>
    <w:rsid w:val="006142A5"/>
    <w:rsid w:val="00620FFF"/>
    <w:rsid w:val="006220E0"/>
    <w:rsid w:val="00635D44"/>
    <w:rsid w:val="006367D9"/>
    <w:rsid w:val="00636AAD"/>
    <w:rsid w:val="00636C77"/>
    <w:rsid w:val="00637385"/>
    <w:rsid w:val="00637B52"/>
    <w:rsid w:val="006451EF"/>
    <w:rsid w:val="00645575"/>
    <w:rsid w:val="0064624C"/>
    <w:rsid w:val="00650F29"/>
    <w:rsid w:val="00651248"/>
    <w:rsid w:val="00656A4A"/>
    <w:rsid w:val="00656FFD"/>
    <w:rsid w:val="006616CA"/>
    <w:rsid w:val="00665841"/>
    <w:rsid w:val="00665AF0"/>
    <w:rsid w:val="006662A3"/>
    <w:rsid w:val="006717CA"/>
    <w:rsid w:val="006734DF"/>
    <w:rsid w:val="006737A7"/>
    <w:rsid w:val="006761AB"/>
    <w:rsid w:val="00676394"/>
    <w:rsid w:val="0067663A"/>
    <w:rsid w:val="00677FDA"/>
    <w:rsid w:val="006819DF"/>
    <w:rsid w:val="00683E95"/>
    <w:rsid w:val="00685CDE"/>
    <w:rsid w:val="006871AF"/>
    <w:rsid w:val="006925AE"/>
    <w:rsid w:val="00692917"/>
    <w:rsid w:val="00693C78"/>
    <w:rsid w:val="00693E15"/>
    <w:rsid w:val="00694046"/>
    <w:rsid w:val="00694108"/>
    <w:rsid w:val="00694DBA"/>
    <w:rsid w:val="00696EAC"/>
    <w:rsid w:val="00697238"/>
    <w:rsid w:val="006A1D77"/>
    <w:rsid w:val="006A3528"/>
    <w:rsid w:val="006A4EED"/>
    <w:rsid w:val="006A519D"/>
    <w:rsid w:val="006B2ACC"/>
    <w:rsid w:val="006B2B88"/>
    <w:rsid w:val="006B6C20"/>
    <w:rsid w:val="006B73DE"/>
    <w:rsid w:val="006C0570"/>
    <w:rsid w:val="006C177B"/>
    <w:rsid w:val="006C255F"/>
    <w:rsid w:val="006C2D29"/>
    <w:rsid w:val="006C439D"/>
    <w:rsid w:val="006C485D"/>
    <w:rsid w:val="006C572E"/>
    <w:rsid w:val="006C5F1D"/>
    <w:rsid w:val="006C6047"/>
    <w:rsid w:val="006C73F6"/>
    <w:rsid w:val="006D1ACE"/>
    <w:rsid w:val="006D2AE6"/>
    <w:rsid w:val="006D7766"/>
    <w:rsid w:val="006E18A2"/>
    <w:rsid w:val="006E59EC"/>
    <w:rsid w:val="006F0FF7"/>
    <w:rsid w:val="006F2E5B"/>
    <w:rsid w:val="006F2F73"/>
    <w:rsid w:val="006F2FDD"/>
    <w:rsid w:val="006F3052"/>
    <w:rsid w:val="006F33CE"/>
    <w:rsid w:val="006F3F58"/>
    <w:rsid w:val="006F4461"/>
    <w:rsid w:val="006F55E8"/>
    <w:rsid w:val="006F5ED3"/>
    <w:rsid w:val="006F69CF"/>
    <w:rsid w:val="006F711F"/>
    <w:rsid w:val="006F720E"/>
    <w:rsid w:val="0070442C"/>
    <w:rsid w:val="0070797A"/>
    <w:rsid w:val="00707F56"/>
    <w:rsid w:val="00711AC4"/>
    <w:rsid w:val="0071337A"/>
    <w:rsid w:val="00714D1A"/>
    <w:rsid w:val="00716FFE"/>
    <w:rsid w:val="00723CBB"/>
    <w:rsid w:val="0072466C"/>
    <w:rsid w:val="00724819"/>
    <w:rsid w:val="00731222"/>
    <w:rsid w:val="00732C3F"/>
    <w:rsid w:val="00735000"/>
    <w:rsid w:val="0073588E"/>
    <w:rsid w:val="00736D55"/>
    <w:rsid w:val="00746D67"/>
    <w:rsid w:val="0075482C"/>
    <w:rsid w:val="00756AF6"/>
    <w:rsid w:val="007626F3"/>
    <w:rsid w:val="00763B27"/>
    <w:rsid w:val="00764A1A"/>
    <w:rsid w:val="007672DA"/>
    <w:rsid w:val="00767868"/>
    <w:rsid w:val="00772281"/>
    <w:rsid w:val="0077410B"/>
    <w:rsid w:val="007761FC"/>
    <w:rsid w:val="00776409"/>
    <w:rsid w:val="00776AE3"/>
    <w:rsid w:val="00777F88"/>
    <w:rsid w:val="007806C3"/>
    <w:rsid w:val="007825B0"/>
    <w:rsid w:val="00782A58"/>
    <w:rsid w:val="00783961"/>
    <w:rsid w:val="00784D42"/>
    <w:rsid w:val="0078648E"/>
    <w:rsid w:val="00787631"/>
    <w:rsid w:val="00787AD8"/>
    <w:rsid w:val="0079006D"/>
    <w:rsid w:val="00792295"/>
    <w:rsid w:val="00792E08"/>
    <w:rsid w:val="007938FF"/>
    <w:rsid w:val="00793F6C"/>
    <w:rsid w:val="0079620D"/>
    <w:rsid w:val="0079736C"/>
    <w:rsid w:val="007A1206"/>
    <w:rsid w:val="007A20C7"/>
    <w:rsid w:val="007A4BC7"/>
    <w:rsid w:val="007A4BCE"/>
    <w:rsid w:val="007A58B7"/>
    <w:rsid w:val="007A6CFA"/>
    <w:rsid w:val="007A7582"/>
    <w:rsid w:val="007A76CB"/>
    <w:rsid w:val="007B0A7D"/>
    <w:rsid w:val="007B1237"/>
    <w:rsid w:val="007B15E6"/>
    <w:rsid w:val="007B1B7F"/>
    <w:rsid w:val="007B395B"/>
    <w:rsid w:val="007B5438"/>
    <w:rsid w:val="007B59C2"/>
    <w:rsid w:val="007B67B6"/>
    <w:rsid w:val="007B7BD5"/>
    <w:rsid w:val="007C35BA"/>
    <w:rsid w:val="007C36CD"/>
    <w:rsid w:val="007C6C12"/>
    <w:rsid w:val="007C72A9"/>
    <w:rsid w:val="007D0292"/>
    <w:rsid w:val="007D16FC"/>
    <w:rsid w:val="007D3E6A"/>
    <w:rsid w:val="007D3F0B"/>
    <w:rsid w:val="007E37B0"/>
    <w:rsid w:val="007E555B"/>
    <w:rsid w:val="007E5B48"/>
    <w:rsid w:val="007E768B"/>
    <w:rsid w:val="007E7BAC"/>
    <w:rsid w:val="007F3CD8"/>
    <w:rsid w:val="007F47D4"/>
    <w:rsid w:val="007F4DA5"/>
    <w:rsid w:val="007F78EB"/>
    <w:rsid w:val="00800DAC"/>
    <w:rsid w:val="00801899"/>
    <w:rsid w:val="0080215F"/>
    <w:rsid w:val="00805214"/>
    <w:rsid w:val="00805783"/>
    <w:rsid w:val="00806491"/>
    <w:rsid w:val="00810E38"/>
    <w:rsid w:val="00812343"/>
    <w:rsid w:val="00813E21"/>
    <w:rsid w:val="008154D0"/>
    <w:rsid w:val="008177C6"/>
    <w:rsid w:val="008179C2"/>
    <w:rsid w:val="00820932"/>
    <w:rsid w:val="0082268B"/>
    <w:rsid w:val="00823C96"/>
    <w:rsid w:val="00824888"/>
    <w:rsid w:val="0082589F"/>
    <w:rsid w:val="00830399"/>
    <w:rsid w:val="008310A9"/>
    <w:rsid w:val="00832522"/>
    <w:rsid w:val="00836A17"/>
    <w:rsid w:val="00837694"/>
    <w:rsid w:val="0084041A"/>
    <w:rsid w:val="00840B40"/>
    <w:rsid w:val="008438EF"/>
    <w:rsid w:val="008466E2"/>
    <w:rsid w:val="00846DA8"/>
    <w:rsid w:val="00847729"/>
    <w:rsid w:val="00847A80"/>
    <w:rsid w:val="008503E8"/>
    <w:rsid w:val="0085081A"/>
    <w:rsid w:val="0085310C"/>
    <w:rsid w:val="00853190"/>
    <w:rsid w:val="008540C8"/>
    <w:rsid w:val="008543AE"/>
    <w:rsid w:val="008546C4"/>
    <w:rsid w:val="008551F2"/>
    <w:rsid w:val="0085687C"/>
    <w:rsid w:val="0085691E"/>
    <w:rsid w:val="00861457"/>
    <w:rsid w:val="00861780"/>
    <w:rsid w:val="00864973"/>
    <w:rsid w:val="00867FAA"/>
    <w:rsid w:val="00870442"/>
    <w:rsid w:val="008716F4"/>
    <w:rsid w:val="008731A8"/>
    <w:rsid w:val="0087348F"/>
    <w:rsid w:val="00873775"/>
    <w:rsid w:val="008737C5"/>
    <w:rsid w:val="00875657"/>
    <w:rsid w:val="008762F7"/>
    <w:rsid w:val="00880706"/>
    <w:rsid w:val="00880E3C"/>
    <w:rsid w:val="008816BC"/>
    <w:rsid w:val="00881858"/>
    <w:rsid w:val="00881C53"/>
    <w:rsid w:val="0088220F"/>
    <w:rsid w:val="0088277A"/>
    <w:rsid w:val="00886F72"/>
    <w:rsid w:val="00890088"/>
    <w:rsid w:val="00890F39"/>
    <w:rsid w:val="0089231C"/>
    <w:rsid w:val="0089232A"/>
    <w:rsid w:val="00894981"/>
    <w:rsid w:val="0089508A"/>
    <w:rsid w:val="00896D7D"/>
    <w:rsid w:val="008A0357"/>
    <w:rsid w:val="008A12DD"/>
    <w:rsid w:val="008A38E8"/>
    <w:rsid w:val="008A4D9D"/>
    <w:rsid w:val="008A560E"/>
    <w:rsid w:val="008A7098"/>
    <w:rsid w:val="008A7B12"/>
    <w:rsid w:val="008B02CB"/>
    <w:rsid w:val="008B1C4E"/>
    <w:rsid w:val="008B347B"/>
    <w:rsid w:val="008B6B5E"/>
    <w:rsid w:val="008C0AFB"/>
    <w:rsid w:val="008C0E89"/>
    <w:rsid w:val="008C1307"/>
    <w:rsid w:val="008C21BB"/>
    <w:rsid w:val="008C3358"/>
    <w:rsid w:val="008C4803"/>
    <w:rsid w:val="008C486E"/>
    <w:rsid w:val="008C660D"/>
    <w:rsid w:val="008C6838"/>
    <w:rsid w:val="008C7CA6"/>
    <w:rsid w:val="008D19DB"/>
    <w:rsid w:val="008D1ADF"/>
    <w:rsid w:val="008D23AA"/>
    <w:rsid w:val="008D341A"/>
    <w:rsid w:val="008D3512"/>
    <w:rsid w:val="008D6CF3"/>
    <w:rsid w:val="008D717C"/>
    <w:rsid w:val="008E0113"/>
    <w:rsid w:val="008E0B59"/>
    <w:rsid w:val="008E23E6"/>
    <w:rsid w:val="008E41B3"/>
    <w:rsid w:val="008E7169"/>
    <w:rsid w:val="008F4CD7"/>
    <w:rsid w:val="008F641D"/>
    <w:rsid w:val="0090193B"/>
    <w:rsid w:val="00903458"/>
    <w:rsid w:val="009035C5"/>
    <w:rsid w:val="00910EDF"/>
    <w:rsid w:val="009147F6"/>
    <w:rsid w:val="00915A8E"/>
    <w:rsid w:val="00915ECA"/>
    <w:rsid w:val="0092453B"/>
    <w:rsid w:val="00936CDB"/>
    <w:rsid w:val="00940076"/>
    <w:rsid w:val="0094346F"/>
    <w:rsid w:val="00943DCF"/>
    <w:rsid w:val="009468CE"/>
    <w:rsid w:val="00946A27"/>
    <w:rsid w:val="00950624"/>
    <w:rsid w:val="00955A42"/>
    <w:rsid w:val="00957050"/>
    <w:rsid w:val="0095732B"/>
    <w:rsid w:val="00957368"/>
    <w:rsid w:val="00957E6F"/>
    <w:rsid w:val="0097128E"/>
    <w:rsid w:val="0097180E"/>
    <w:rsid w:val="009728D2"/>
    <w:rsid w:val="00972BDA"/>
    <w:rsid w:val="00973992"/>
    <w:rsid w:val="00973AF5"/>
    <w:rsid w:val="0098324E"/>
    <w:rsid w:val="00984B32"/>
    <w:rsid w:val="0098701B"/>
    <w:rsid w:val="0098782D"/>
    <w:rsid w:val="00991E8D"/>
    <w:rsid w:val="00992850"/>
    <w:rsid w:val="0099398D"/>
    <w:rsid w:val="009A26D0"/>
    <w:rsid w:val="009A422E"/>
    <w:rsid w:val="009A5297"/>
    <w:rsid w:val="009A5D0F"/>
    <w:rsid w:val="009A6762"/>
    <w:rsid w:val="009A7209"/>
    <w:rsid w:val="009B0616"/>
    <w:rsid w:val="009B0FEC"/>
    <w:rsid w:val="009B3EF6"/>
    <w:rsid w:val="009B4B48"/>
    <w:rsid w:val="009B4C5B"/>
    <w:rsid w:val="009B6D42"/>
    <w:rsid w:val="009C05AD"/>
    <w:rsid w:val="009C174A"/>
    <w:rsid w:val="009C2A80"/>
    <w:rsid w:val="009C2D5F"/>
    <w:rsid w:val="009C2F22"/>
    <w:rsid w:val="009C3746"/>
    <w:rsid w:val="009C3A30"/>
    <w:rsid w:val="009C4234"/>
    <w:rsid w:val="009C5021"/>
    <w:rsid w:val="009C578F"/>
    <w:rsid w:val="009C5D90"/>
    <w:rsid w:val="009C773E"/>
    <w:rsid w:val="009D063B"/>
    <w:rsid w:val="009D2009"/>
    <w:rsid w:val="009D3AF6"/>
    <w:rsid w:val="009D3D1D"/>
    <w:rsid w:val="009D43DC"/>
    <w:rsid w:val="009E0CB2"/>
    <w:rsid w:val="009E31CC"/>
    <w:rsid w:val="009E4BC3"/>
    <w:rsid w:val="009E4D99"/>
    <w:rsid w:val="009E6023"/>
    <w:rsid w:val="009E66A4"/>
    <w:rsid w:val="009E6C55"/>
    <w:rsid w:val="009E7DCD"/>
    <w:rsid w:val="009F0975"/>
    <w:rsid w:val="009F0D92"/>
    <w:rsid w:val="009F2C3E"/>
    <w:rsid w:val="009F3766"/>
    <w:rsid w:val="009F5EE9"/>
    <w:rsid w:val="009F62B3"/>
    <w:rsid w:val="009F6D9D"/>
    <w:rsid w:val="009F716E"/>
    <w:rsid w:val="00A0372E"/>
    <w:rsid w:val="00A04D2D"/>
    <w:rsid w:val="00A058DB"/>
    <w:rsid w:val="00A06C7B"/>
    <w:rsid w:val="00A07702"/>
    <w:rsid w:val="00A0795C"/>
    <w:rsid w:val="00A07B19"/>
    <w:rsid w:val="00A1065B"/>
    <w:rsid w:val="00A1071F"/>
    <w:rsid w:val="00A10CD9"/>
    <w:rsid w:val="00A12E41"/>
    <w:rsid w:val="00A14173"/>
    <w:rsid w:val="00A17603"/>
    <w:rsid w:val="00A22267"/>
    <w:rsid w:val="00A22DD6"/>
    <w:rsid w:val="00A23399"/>
    <w:rsid w:val="00A23776"/>
    <w:rsid w:val="00A24CC6"/>
    <w:rsid w:val="00A25732"/>
    <w:rsid w:val="00A27DBE"/>
    <w:rsid w:val="00A27E75"/>
    <w:rsid w:val="00A329F0"/>
    <w:rsid w:val="00A35445"/>
    <w:rsid w:val="00A401A1"/>
    <w:rsid w:val="00A429A0"/>
    <w:rsid w:val="00A450F7"/>
    <w:rsid w:val="00A45BB4"/>
    <w:rsid w:val="00A478DA"/>
    <w:rsid w:val="00A527B6"/>
    <w:rsid w:val="00A54D40"/>
    <w:rsid w:val="00A55240"/>
    <w:rsid w:val="00A554CA"/>
    <w:rsid w:val="00A556F0"/>
    <w:rsid w:val="00A56A4E"/>
    <w:rsid w:val="00A56B88"/>
    <w:rsid w:val="00A5736C"/>
    <w:rsid w:val="00A63635"/>
    <w:rsid w:val="00A64F78"/>
    <w:rsid w:val="00A650E7"/>
    <w:rsid w:val="00A703DF"/>
    <w:rsid w:val="00A70BBE"/>
    <w:rsid w:val="00A713E4"/>
    <w:rsid w:val="00A71FA7"/>
    <w:rsid w:val="00A7234A"/>
    <w:rsid w:val="00A740EA"/>
    <w:rsid w:val="00A7524D"/>
    <w:rsid w:val="00A805E6"/>
    <w:rsid w:val="00A834C6"/>
    <w:rsid w:val="00A846B7"/>
    <w:rsid w:val="00A92F06"/>
    <w:rsid w:val="00A9341B"/>
    <w:rsid w:val="00A940B1"/>
    <w:rsid w:val="00A9442B"/>
    <w:rsid w:val="00A94FB1"/>
    <w:rsid w:val="00A96876"/>
    <w:rsid w:val="00A96EC6"/>
    <w:rsid w:val="00AA04E9"/>
    <w:rsid w:val="00AA1F74"/>
    <w:rsid w:val="00AA269B"/>
    <w:rsid w:val="00AA2E30"/>
    <w:rsid w:val="00AA3EA6"/>
    <w:rsid w:val="00AA642E"/>
    <w:rsid w:val="00AA6A2F"/>
    <w:rsid w:val="00AB4428"/>
    <w:rsid w:val="00AB648B"/>
    <w:rsid w:val="00AB6908"/>
    <w:rsid w:val="00AB76CE"/>
    <w:rsid w:val="00AB790A"/>
    <w:rsid w:val="00AC5763"/>
    <w:rsid w:val="00AC5C88"/>
    <w:rsid w:val="00AC6073"/>
    <w:rsid w:val="00AC75CB"/>
    <w:rsid w:val="00AD1BAE"/>
    <w:rsid w:val="00AD26B1"/>
    <w:rsid w:val="00AD3282"/>
    <w:rsid w:val="00AD583D"/>
    <w:rsid w:val="00AD5CE8"/>
    <w:rsid w:val="00AD5EBA"/>
    <w:rsid w:val="00AD608A"/>
    <w:rsid w:val="00AD6DC9"/>
    <w:rsid w:val="00AD7DDB"/>
    <w:rsid w:val="00AE084C"/>
    <w:rsid w:val="00AE2212"/>
    <w:rsid w:val="00AE2B7E"/>
    <w:rsid w:val="00AE324B"/>
    <w:rsid w:val="00AE4D11"/>
    <w:rsid w:val="00AE6E2B"/>
    <w:rsid w:val="00AE7BD6"/>
    <w:rsid w:val="00AF22A5"/>
    <w:rsid w:val="00AF2497"/>
    <w:rsid w:val="00AF38D3"/>
    <w:rsid w:val="00AF6E00"/>
    <w:rsid w:val="00B01640"/>
    <w:rsid w:val="00B04E82"/>
    <w:rsid w:val="00B0581A"/>
    <w:rsid w:val="00B07E67"/>
    <w:rsid w:val="00B12399"/>
    <w:rsid w:val="00B15033"/>
    <w:rsid w:val="00B20324"/>
    <w:rsid w:val="00B215C6"/>
    <w:rsid w:val="00B25E4E"/>
    <w:rsid w:val="00B3180B"/>
    <w:rsid w:val="00B31881"/>
    <w:rsid w:val="00B32013"/>
    <w:rsid w:val="00B33730"/>
    <w:rsid w:val="00B34C02"/>
    <w:rsid w:val="00B36644"/>
    <w:rsid w:val="00B369D5"/>
    <w:rsid w:val="00B37D51"/>
    <w:rsid w:val="00B40526"/>
    <w:rsid w:val="00B40A80"/>
    <w:rsid w:val="00B41577"/>
    <w:rsid w:val="00B4731D"/>
    <w:rsid w:val="00B50130"/>
    <w:rsid w:val="00B529E6"/>
    <w:rsid w:val="00B55185"/>
    <w:rsid w:val="00B6025E"/>
    <w:rsid w:val="00B6096E"/>
    <w:rsid w:val="00B60C59"/>
    <w:rsid w:val="00B61188"/>
    <w:rsid w:val="00B707E4"/>
    <w:rsid w:val="00B70A2B"/>
    <w:rsid w:val="00B71134"/>
    <w:rsid w:val="00B72450"/>
    <w:rsid w:val="00B7252C"/>
    <w:rsid w:val="00B755D2"/>
    <w:rsid w:val="00B75E36"/>
    <w:rsid w:val="00B764A8"/>
    <w:rsid w:val="00B80DE5"/>
    <w:rsid w:val="00B80FD5"/>
    <w:rsid w:val="00B810EB"/>
    <w:rsid w:val="00B826D8"/>
    <w:rsid w:val="00B8541D"/>
    <w:rsid w:val="00B854F8"/>
    <w:rsid w:val="00B86D76"/>
    <w:rsid w:val="00B9178D"/>
    <w:rsid w:val="00B9231C"/>
    <w:rsid w:val="00B9280C"/>
    <w:rsid w:val="00B92BDC"/>
    <w:rsid w:val="00B942A0"/>
    <w:rsid w:val="00B9702B"/>
    <w:rsid w:val="00BA0E50"/>
    <w:rsid w:val="00BA249C"/>
    <w:rsid w:val="00BA5056"/>
    <w:rsid w:val="00BA6863"/>
    <w:rsid w:val="00BB113C"/>
    <w:rsid w:val="00BB1221"/>
    <w:rsid w:val="00BB2E31"/>
    <w:rsid w:val="00BB4009"/>
    <w:rsid w:val="00BB4EC9"/>
    <w:rsid w:val="00BB5433"/>
    <w:rsid w:val="00BB573C"/>
    <w:rsid w:val="00BB5940"/>
    <w:rsid w:val="00BB64B5"/>
    <w:rsid w:val="00BB6A4C"/>
    <w:rsid w:val="00BB6DA4"/>
    <w:rsid w:val="00BC1EA8"/>
    <w:rsid w:val="00BC6197"/>
    <w:rsid w:val="00BD01E1"/>
    <w:rsid w:val="00BD06D0"/>
    <w:rsid w:val="00BD29FC"/>
    <w:rsid w:val="00BD2E8E"/>
    <w:rsid w:val="00BD46C4"/>
    <w:rsid w:val="00BD4BCB"/>
    <w:rsid w:val="00BD6590"/>
    <w:rsid w:val="00BD6FC7"/>
    <w:rsid w:val="00BE4F9A"/>
    <w:rsid w:val="00BE5AC1"/>
    <w:rsid w:val="00BE61BE"/>
    <w:rsid w:val="00BE621A"/>
    <w:rsid w:val="00BE6D1E"/>
    <w:rsid w:val="00BE6EE4"/>
    <w:rsid w:val="00BF017B"/>
    <w:rsid w:val="00BF149B"/>
    <w:rsid w:val="00BF23D7"/>
    <w:rsid w:val="00BF3755"/>
    <w:rsid w:val="00BF3897"/>
    <w:rsid w:val="00BF5D38"/>
    <w:rsid w:val="00BF5E93"/>
    <w:rsid w:val="00BF6460"/>
    <w:rsid w:val="00BF7972"/>
    <w:rsid w:val="00C02D22"/>
    <w:rsid w:val="00C034CF"/>
    <w:rsid w:val="00C035BA"/>
    <w:rsid w:val="00C0541A"/>
    <w:rsid w:val="00C0650D"/>
    <w:rsid w:val="00C1033B"/>
    <w:rsid w:val="00C1061E"/>
    <w:rsid w:val="00C11B34"/>
    <w:rsid w:val="00C1529F"/>
    <w:rsid w:val="00C163E8"/>
    <w:rsid w:val="00C16632"/>
    <w:rsid w:val="00C16D45"/>
    <w:rsid w:val="00C17A38"/>
    <w:rsid w:val="00C21D15"/>
    <w:rsid w:val="00C245B4"/>
    <w:rsid w:val="00C25331"/>
    <w:rsid w:val="00C2543D"/>
    <w:rsid w:val="00C257E6"/>
    <w:rsid w:val="00C26D75"/>
    <w:rsid w:val="00C31789"/>
    <w:rsid w:val="00C325AF"/>
    <w:rsid w:val="00C336B9"/>
    <w:rsid w:val="00C36349"/>
    <w:rsid w:val="00C3677B"/>
    <w:rsid w:val="00C36D57"/>
    <w:rsid w:val="00C37A38"/>
    <w:rsid w:val="00C37CE6"/>
    <w:rsid w:val="00C4001D"/>
    <w:rsid w:val="00C4027A"/>
    <w:rsid w:val="00C404D3"/>
    <w:rsid w:val="00C40592"/>
    <w:rsid w:val="00C4342E"/>
    <w:rsid w:val="00C43792"/>
    <w:rsid w:val="00C44FD0"/>
    <w:rsid w:val="00C502F6"/>
    <w:rsid w:val="00C52D27"/>
    <w:rsid w:val="00C5335A"/>
    <w:rsid w:val="00C5461B"/>
    <w:rsid w:val="00C55B77"/>
    <w:rsid w:val="00C55C09"/>
    <w:rsid w:val="00C570E7"/>
    <w:rsid w:val="00C57AD9"/>
    <w:rsid w:val="00C60A74"/>
    <w:rsid w:val="00C61236"/>
    <w:rsid w:val="00C61893"/>
    <w:rsid w:val="00C61E62"/>
    <w:rsid w:val="00C61FDA"/>
    <w:rsid w:val="00C63AE4"/>
    <w:rsid w:val="00C66C4B"/>
    <w:rsid w:val="00C67B26"/>
    <w:rsid w:val="00C67BE1"/>
    <w:rsid w:val="00C710E0"/>
    <w:rsid w:val="00C71C92"/>
    <w:rsid w:val="00C73E84"/>
    <w:rsid w:val="00C74957"/>
    <w:rsid w:val="00C757DD"/>
    <w:rsid w:val="00C75A0E"/>
    <w:rsid w:val="00C75EB0"/>
    <w:rsid w:val="00C8102F"/>
    <w:rsid w:val="00C81964"/>
    <w:rsid w:val="00C834EB"/>
    <w:rsid w:val="00C84C25"/>
    <w:rsid w:val="00C86723"/>
    <w:rsid w:val="00C87461"/>
    <w:rsid w:val="00C90ABB"/>
    <w:rsid w:val="00C91A15"/>
    <w:rsid w:val="00C96A1D"/>
    <w:rsid w:val="00CA13BA"/>
    <w:rsid w:val="00CA2E1C"/>
    <w:rsid w:val="00CA35F1"/>
    <w:rsid w:val="00CA3666"/>
    <w:rsid w:val="00CA7D09"/>
    <w:rsid w:val="00CB0C4F"/>
    <w:rsid w:val="00CB1446"/>
    <w:rsid w:val="00CB3B9B"/>
    <w:rsid w:val="00CB4093"/>
    <w:rsid w:val="00CB6D4E"/>
    <w:rsid w:val="00CB719A"/>
    <w:rsid w:val="00CB7C83"/>
    <w:rsid w:val="00CC35E7"/>
    <w:rsid w:val="00CC5F0B"/>
    <w:rsid w:val="00CC7F18"/>
    <w:rsid w:val="00CD0E1C"/>
    <w:rsid w:val="00CD0F07"/>
    <w:rsid w:val="00CD165F"/>
    <w:rsid w:val="00CD25A5"/>
    <w:rsid w:val="00CD2F55"/>
    <w:rsid w:val="00CD50E3"/>
    <w:rsid w:val="00CE0CC0"/>
    <w:rsid w:val="00CE13C7"/>
    <w:rsid w:val="00CE2809"/>
    <w:rsid w:val="00CE3B1F"/>
    <w:rsid w:val="00CF0479"/>
    <w:rsid w:val="00CF1DC7"/>
    <w:rsid w:val="00CF3EC3"/>
    <w:rsid w:val="00CF5A79"/>
    <w:rsid w:val="00CF77C3"/>
    <w:rsid w:val="00CF7FFE"/>
    <w:rsid w:val="00D00B3F"/>
    <w:rsid w:val="00D00F8A"/>
    <w:rsid w:val="00D0619F"/>
    <w:rsid w:val="00D062C0"/>
    <w:rsid w:val="00D06F62"/>
    <w:rsid w:val="00D10483"/>
    <w:rsid w:val="00D13E98"/>
    <w:rsid w:val="00D142D6"/>
    <w:rsid w:val="00D16B52"/>
    <w:rsid w:val="00D22269"/>
    <w:rsid w:val="00D25136"/>
    <w:rsid w:val="00D25BB6"/>
    <w:rsid w:val="00D27969"/>
    <w:rsid w:val="00D300C5"/>
    <w:rsid w:val="00D31550"/>
    <w:rsid w:val="00D3227C"/>
    <w:rsid w:val="00D32CA7"/>
    <w:rsid w:val="00D330D0"/>
    <w:rsid w:val="00D33F25"/>
    <w:rsid w:val="00D37895"/>
    <w:rsid w:val="00D41EE8"/>
    <w:rsid w:val="00D4550C"/>
    <w:rsid w:val="00D523BD"/>
    <w:rsid w:val="00D545DE"/>
    <w:rsid w:val="00D546FA"/>
    <w:rsid w:val="00D549FB"/>
    <w:rsid w:val="00D5628C"/>
    <w:rsid w:val="00D56737"/>
    <w:rsid w:val="00D60497"/>
    <w:rsid w:val="00D61AC8"/>
    <w:rsid w:val="00D6588B"/>
    <w:rsid w:val="00D65A25"/>
    <w:rsid w:val="00D66E50"/>
    <w:rsid w:val="00D670F5"/>
    <w:rsid w:val="00D67E90"/>
    <w:rsid w:val="00D67F13"/>
    <w:rsid w:val="00D72EAB"/>
    <w:rsid w:val="00D84341"/>
    <w:rsid w:val="00D85E0A"/>
    <w:rsid w:val="00D867DC"/>
    <w:rsid w:val="00D8749D"/>
    <w:rsid w:val="00D9087D"/>
    <w:rsid w:val="00D9212C"/>
    <w:rsid w:val="00D922D1"/>
    <w:rsid w:val="00DA21B6"/>
    <w:rsid w:val="00DA33CF"/>
    <w:rsid w:val="00DA4089"/>
    <w:rsid w:val="00DA468C"/>
    <w:rsid w:val="00DA4D81"/>
    <w:rsid w:val="00DA63BC"/>
    <w:rsid w:val="00DA6822"/>
    <w:rsid w:val="00DA6BD6"/>
    <w:rsid w:val="00DA7CE9"/>
    <w:rsid w:val="00DB2E26"/>
    <w:rsid w:val="00DB3DC2"/>
    <w:rsid w:val="00DB762F"/>
    <w:rsid w:val="00DB7D75"/>
    <w:rsid w:val="00DC0C0D"/>
    <w:rsid w:val="00DC7584"/>
    <w:rsid w:val="00DD0B17"/>
    <w:rsid w:val="00DD230E"/>
    <w:rsid w:val="00DD31E2"/>
    <w:rsid w:val="00DD4891"/>
    <w:rsid w:val="00DD4FF3"/>
    <w:rsid w:val="00DD740C"/>
    <w:rsid w:val="00DE04CE"/>
    <w:rsid w:val="00DE3FFC"/>
    <w:rsid w:val="00DE5E4F"/>
    <w:rsid w:val="00DF1AA9"/>
    <w:rsid w:val="00DF6D7F"/>
    <w:rsid w:val="00DF78CE"/>
    <w:rsid w:val="00E00524"/>
    <w:rsid w:val="00E043EA"/>
    <w:rsid w:val="00E057FC"/>
    <w:rsid w:val="00E05B93"/>
    <w:rsid w:val="00E06BD6"/>
    <w:rsid w:val="00E074D5"/>
    <w:rsid w:val="00E07CE8"/>
    <w:rsid w:val="00E10305"/>
    <w:rsid w:val="00E149A7"/>
    <w:rsid w:val="00E15084"/>
    <w:rsid w:val="00E2049E"/>
    <w:rsid w:val="00E208A9"/>
    <w:rsid w:val="00E20F42"/>
    <w:rsid w:val="00E23379"/>
    <w:rsid w:val="00E235F7"/>
    <w:rsid w:val="00E26DE0"/>
    <w:rsid w:val="00E27409"/>
    <w:rsid w:val="00E303D1"/>
    <w:rsid w:val="00E31B3F"/>
    <w:rsid w:val="00E33E36"/>
    <w:rsid w:val="00E3461E"/>
    <w:rsid w:val="00E3584D"/>
    <w:rsid w:val="00E35F25"/>
    <w:rsid w:val="00E3745C"/>
    <w:rsid w:val="00E376AF"/>
    <w:rsid w:val="00E37E96"/>
    <w:rsid w:val="00E4094A"/>
    <w:rsid w:val="00E41B3A"/>
    <w:rsid w:val="00E42067"/>
    <w:rsid w:val="00E43AA2"/>
    <w:rsid w:val="00E450C8"/>
    <w:rsid w:val="00E461B2"/>
    <w:rsid w:val="00E4650C"/>
    <w:rsid w:val="00E4719B"/>
    <w:rsid w:val="00E4729F"/>
    <w:rsid w:val="00E515C2"/>
    <w:rsid w:val="00E5384A"/>
    <w:rsid w:val="00E56092"/>
    <w:rsid w:val="00E5743B"/>
    <w:rsid w:val="00E61AD3"/>
    <w:rsid w:val="00E651A3"/>
    <w:rsid w:val="00E6709B"/>
    <w:rsid w:val="00E67377"/>
    <w:rsid w:val="00E674B9"/>
    <w:rsid w:val="00E739E9"/>
    <w:rsid w:val="00E76B09"/>
    <w:rsid w:val="00E80DC4"/>
    <w:rsid w:val="00E82667"/>
    <w:rsid w:val="00E83655"/>
    <w:rsid w:val="00E84C03"/>
    <w:rsid w:val="00E85310"/>
    <w:rsid w:val="00E86AB9"/>
    <w:rsid w:val="00E86F3C"/>
    <w:rsid w:val="00E91ACF"/>
    <w:rsid w:val="00E9275D"/>
    <w:rsid w:val="00E93227"/>
    <w:rsid w:val="00E93D95"/>
    <w:rsid w:val="00E93F85"/>
    <w:rsid w:val="00E952A0"/>
    <w:rsid w:val="00E95C24"/>
    <w:rsid w:val="00E97D35"/>
    <w:rsid w:val="00EA0CCC"/>
    <w:rsid w:val="00EA14AF"/>
    <w:rsid w:val="00EA18EE"/>
    <w:rsid w:val="00EA24C5"/>
    <w:rsid w:val="00EA3076"/>
    <w:rsid w:val="00EA5B94"/>
    <w:rsid w:val="00EB33E8"/>
    <w:rsid w:val="00EB65D3"/>
    <w:rsid w:val="00EC0DCE"/>
    <w:rsid w:val="00EC4D58"/>
    <w:rsid w:val="00EC5911"/>
    <w:rsid w:val="00EC644B"/>
    <w:rsid w:val="00EC69FD"/>
    <w:rsid w:val="00EC6E74"/>
    <w:rsid w:val="00EC6FBC"/>
    <w:rsid w:val="00EC76DF"/>
    <w:rsid w:val="00EC78BF"/>
    <w:rsid w:val="00EC7EEB"/>
    <w:rsid w:val="00ED193C"/>
    <w:rsid w:val="00ED2278"/>
    <w:rsid w:val="00ED2E1D"/>
    <w:rsid w:val="00ED60F9"/>
    <w:rsid w:val="00ED6BD8"/>
    <w:rsid w:val="00ED71CB"/>
    <w:rsid w:val="00ED7EEE"/>
    <w:rsid w:val="00EE18AE"/>
    <w:rsid w:val="00EE3A81"/>
    <w:rsid w:val="00EE41BE"/>
    <w:rsid w:val="00EE4302"/>
    <w:rsid w:val="00EE4A05"/>
    <w:rsid w:val="00EE5986"/>
    <w:rsid w:val="00EE59C7"/>
    <w:rsid w:val="00EE65A8"/>
    <w:rsid w:val="00EE6EC5"/>
    <w:rsid w:val="00EF0258"/>
    <w:rsid w:val="00EF0A14"/>
    <w:rsid w:val="00EF14D2"/>
    <w:rsid w:val="00EF1E44"/>
    <w:rsid w:val="00EF2472"/>
    <w:rsid w:val="00EF2973"/>
    <w:rsid w:val="00EF4737"/>
    <w:rsid w:val="00EF66FD"/>
    <w:rsid w:val="00EF7B94"/>
    <w:rsid w:val="00F03095"/>
    <w:rsid w:val="00F037F9"/>
    <w:rsid w:val="00F1140F"/>
    <w:rsid w:val="00F11851"/>
    <w:rsid w:val="00F16691"/>
    <w:rsid w:val="00F16784"/>
    <w:rsid w:val="00F21F52"/>
    <w:rsid w:val="00F2286F"/>
    <w:rsid w:val="00F25216"/>
    <w:rsid w:val="00F26580"/>
    <w:rsid w:val="00F267A8"/>
    <w:rsid w:val="00F26D25"/>
    <w:rsid w:val="00F27820"/>
    <w:rsid w:val="00F311EF"/>
    <w:rsid w:val="00F34409"/>
    <w:rsid w:val="00F34F23"/>
    <w:rsid w:val="00F35388"/>
    <w:rsid w:val="00F36D14"/>
    <w:rsid w:val="00F37493"/>
    <w:rsid w:val="00F414A7"/>
    <w:rsid w:val="00F47292"/>
    <w:rsid w:val="00F47527"/>
    <w:rsid w:val="00F50E6A"/>
    <w:rsid w:val="00F50FE7"/>
    <w:rsid w:val="00F51034"/>
    <w:rsid w:val="00F5202D"/>
    <w:rsid w:val="00F520D5"/>
    <w:rsid w:val="00F53E6C"/>
    <w:rsid w:val="00F561C1"/>
    <w:rsid w:val="00F56EA0"/>
    <w:rsid w:val="00F6086F"/>
    <w:rsid w:val="00F64E16"/>
    <w:rsid w:val="00F65821"/>
    <w:rsid w:val="00F65AA8"/>
    <w:rsid w:val="00F67A8B"/>
    <w:rsid w:val="00F7681B"/>
    <w:rsid w:val="00F76839"/>
    <w:rsid w:val="00F9332B"/>
    <w:rsid w:val="00F952B8"/>
    <w:rsid w:val="00FA3488"/>
    <w:rsid w:val="00FA443F"/>
    <w:rsid w:val="00FA4DB5"/>
    <w:rsid w:val="00FA52C3"/>
    <w:rsid w:val="00FB0CBF"/>
    <w:rsid w:val="00FB45D3"/>
    <w:rsid w:val="00FB76EA"/>
    <w:rsid w:val="00FB79A4"/>
    <w:rsid w:val="00FC213B"/>
    <w:rsid w:val="00FC2708"/>
    <w:rsid w:val="00FD02DA"/>
    <w:rsid w:val="00FD08A1"/>
    <w:rsid w:val="00FD25A6"/>
    <w:rsid w:val="00FE031A"/>
    <w:rsid w:val="00FE1162"/>
    <w:rsid w:val="00FE265F"/>
    <w:rsid w:val="00FE298F"/>
    <w:rsid w:val="00FE37E8"/>
    <w:rsid w:val="00FE7AA9"/>
    <w:rsid w:val="00FF0D0E"/>
    <w:rsid w:val="00FF1675"/>
    <w:rsid w:val="00FF202F"/>
    <w:rsid w:val="00FF538E"/>
    <w:rsid w:val="00FF54FC"/>
    <w:rsid w:val="00FF590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3FED048"/>
  <w15:docId w15:val="{BE060A6D-048B-E240-8860-1751A7D1F7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sz w:val="24"/>
        <w:szCs w:val="24"/>
        <w:lang w:val="en" w:eastAsia="en-US" w:bidi="ar-SA"/>
      </w:rPr>
    </w:rPrDefault>
    <w:pPrDefault>
      <w:pPr>
        <w:spacing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E5499"/>
    <w:pPr>
      <w:spacing w:line="240" w:lineRule="auto"/>
    </w:pPr>
    <w:rPr>
      <w:lang w:val="en-US"/>
    </w:rPr>
  </w:style>
  <w:style w:type="paragraph" w:styleId="Heading1">
    <w:name w:val="heading 1"/>
    <w:basedOn w:val="Normal"/>
    <w:next w:val="Normal"/>
    <w:uiPriority w:val="9"/>
    <w:qFormat/>
    <w:pPr>
      <w:keepNext/>
      <w:keepLines/>
      <w:jc w:val="center"/>
      <w:outlineLvl w:val="0"/>
    </w:pPr>
    <w:rPr>
      <w:b/>
    </w:rPr>
  </w:style>
  <w:style w:type="paragraph" w:styleId="Heading2">
    <w:name w:val="heading 2"/>
    <w:basedOn w:val="Normal"/>
    <w:next w:val="Normal"/>
    <w:uiPriority w:val="9"/>
    <w:unhideWhenUsed/>
    <w:qFormat/>
    <w:pPr>
      <w:keepNext/>
      <w:keepLines/>
      <w:outlineLvl w:val="1"/>
    </w:pPr>
    <w:rPr>
      <w:b/>
    </w:rPr>
  </w:style>
  <w:style w:type="paragraph" w:styleId="Heading3">
    <w:name w:val="heading 3"/>
    <w:basedOn w:val="Normal"/>
    <w:next w:val="Normal"/>
    <w:uiPriority w:val="9"/>
    <w:unhideWhenUsed/>
    <w:qFormat/>
    <w:pPr>
      <w:keepNext/>
      <w:keepLines/>
      <w:ind w:firstLine="720"/>
      <w:outlineLvl w:val="2"/>
    </w:pPr>
    <w:rPr>
      <w:b/>
    </w:rPr>
  </w:style>
  <w:style w:type="paragraph" w:styleId="Heading4">
    <w:name w:val="heading 4"/>
    <w:basedOn w:val="Normal"/>
    <w:next w:val="Normal"/>
    <w:uiPriority w:val="9"/>
    <w:semiHidden/>
    <w:unhideWhenUsed/>
    <w:qFormat/>
    <w:pPr>
      <w:keepNext/>
      <w:keepLines/>
      <w:ind w:firstLine="720"/>
      <w:outlineLvl w:val="3"/>
    </w:pPr>
    <w:rPr>
      <w:b/>
      <w:i/>
    </w:rPr>
  </w:style>
  <w:style w:type="paragraph" w:styleId="Heading5">
    <w:name w:val="heading 5"/>
    <w:basedOn w:val="Normal"/>
    <w:next w:val="Normal"/>
    <w:uiPriority w:val="9"/>
    <w:semiHidden/>
    <w:unhideWhenUsed/>
    <w:qFormat/>
    <w:pPr>
      <w:keepNext/>
      <w:keepLines/>
      <w:outlineLvl w:val="4"/>
    </w:pPr>
    <w:rPr>
      <w:i/>
    </w:rPr>
  </w:style>
  <w:style w:type="paragraph" w:styleId="Heading6">
    <w:name w:val="heading 6"/>
    <w:basedOn w:val="Normal"/>
    <w:next w:val="Normal"/>
    <w:uiPriority w:val="9"/>
    <w:semiHidden/>
    <w:unhideWhenUsed/>
    <w:qFormat/>
    <w:pPr>
      <w:keepNext/>
      <w:keepLines/>
      <w:spacing w:before="160"/>
      <w:outlineLvl w:val="5"/>
    </w:pPr>
    <w:rPr>
      <w:rFonts w:ascii="Trebuchet MS" w:eastAsia="Trebuchet MS" w:hAnsi="Trebuchet MS" w:cs="Trebuchet MS"/>
      <w:i/>
      <w:color w:val="666666"/>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2160"/>
      <w:jc w:val="center"/>
    </w:pPr>
  </w:style>
  <w:style w:type="paragraph" w:styleId="Subtitle">
    <w:name w:val="Subtitle"/>
    <w:basedOn w:val="Normal"/>
    <w:next w:val="Normal"/>
    <w:uiPriority w:val="11"/>
    <w:qFormat/>
    <w:pPr>
      <w:keepNext/>
      <w:keepLines/>
      <w:jc w:val="center"/>
    </w:p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unhideWhenUsed/>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AD1BAE"/>
    <w:rPr>
      <w:sz w:val="18"/>
      <w:szCs w:val="18"/>
    </w:rPr>
  </w:style>
  <w:style w:type="character" w:customStyle="1" w:styleId="BalloonTextChar">
    <w:name w:val="Balloon Text Char"/>
    <w:basedOn w:val="DefaultParagraphFont"/>
    <w:link w:val="BalloonText"/>
    <w:uiPriority w:val="99"/>
    <w:semiHidden/>
    <w:rsid w:val="00AD1BAE"/>
    <w:rPr>
      <w:sz w:val="18"/>
      <w:szCs w:val="18"/>
    </w:rPr>
  </w:style>
  <w:style w:type="character" w:styleId="Hyperlink">
    <w:name w:val="Hyperlink"/>
    <w:basedOn w:val="DefaultParagraphFont"/>
    <w:uiPriority w:val="99"/>
    <w:unhideWhenUsed/>
    <w:rsid w:val="00F2286F"/>
    <w:rPr>
      <w:color w:val="0000FF" w:themeColor="hyperlink"/>
      <w:u w:val="single"/>
    </w:rPr>
  </w:style>
  <w:style w:type="character" w:styleId="UnresolvedMention">
    <w:name w:val="Unresolved Mention"/>
    <w:basedOn w:val="DefaultParagraphFont"/>
    <w:uiPriority w:val="99"/>
    <w:semiHidden/>
    <w:unhideWhenUsed/>
    <w:rsid w:val="00F2286F"/>
    <w:rPr>
      <w:color w:val="605E5C"/>
      <w:shd w:val="clear" w:color="auto" w:fill="E1DFDD"/>
    </w:rPr>
  </w:style>
  <w:style w:type="paragraph" w:styleId="Header">
    <w:name w:val="header"/>
    <w:basedOn w:val="Normal"/>
    <w:link w:val="HeaderChar"/>
    <w:uiPriority w:val="99"/>
    <w:unhideWhenUsed/>
    <w:rsid w:val="004B5C75"/>
    <w:pPr>
      <w:tabs>
        <w:tab w:val="center" w:pos="4680"/>
        <w:tab w:val="right" w:pos="9360"/>
      </w:tabs>
    </w:pPr>
  </w:style>
  <w:style w:type="character" w:customStyle="1" w:styleId="HeaderChar">
    <w:name w:val="Header Char"/>
    <w:basedOn w:val="DefaultParagraphFont"/>
    <w:link w:val="Header"/>
    <w:uiPriority w:val="99"/>
    <w:rsid w:val="004B5C75"/>
  </w:style>
  <w:style w:type="paragraph" w:styleId="Footer">
    <w:name w:val="footer"/>
    <w:basedOn w:val="Normal"/>
    <w:link w:val="FooterChar"/>
    <w:uiPriority w:val="99"/>
    <w:unhideWhenUsed/>
    <w:rsid w:val="004B5C75"/>
    <w:pPr>
      <w:tabs>
        <w:tab w:val="center" w:pos="4680"/>
        <w:tab w:val="right" w:pos="9360"/>
      </w:tabs>
    </w:pPr>
  </w:style>
  <w:style w:type="character" w:customStyle="1" w:styleId="FooterChar">
    <w:name w:val="Footer Char"/>
    <w:basedOn w:val="DefaultParagraphFont"/>
    <w:link w:val="Footer"/>
    <w:uiPriority w:val="99"/>
    <w:rsid w:val="004B5C75"/>
  </w:style>
  <w:style w:type="character" w:styleId="PageNumber">
    <w:name w:val="page number"/>
    <w:basedOn w:val="DefaultParagraphFont"/>
    <w:uiPriority w:val="99"/>
    <w:semiHidden/>
    <w:unhideWhenUsed/>
    <w:rsid w:val="00D41EE8"/>
  </w:style>
  <w:style w:type="paragraph" w:styleId="CommentSubject">
    <w:name w:val="annotation subject"/>
    <w:basedOn w:val="CommentText"/>
    <w:next w:val="CommentText"/>
    <w:link w:val="CommentSubjectChar"/>
    <w:uiPriority w:val="99"/>
    <w:semiHidden/>
    <w:unhideWhenUsed/>
    <w:rsid w:val="00847729"/>
    <w:rPr>
      <w:b/>
      <w:bCs/>
    </w:rPr>
  </w:style>
  <w:style w:type="character" w:customStyle="1" w:styleId="CommentSubjectChar">
    <w:name w:val="Comment Subject Char"/>
    <w:basedOn w:val="CommentTextChar"/>
    <w:link w:val="CommentSubject"/>
    <w:uiPriority w:val="99"/>
    <w:semiHidden/>
    <w:rsid w:val="00847729"/>
    <w:rPr>
      <w:b/>
      <w:bCs/>
      <w:sz w:val="20"/>
      <w:szCs w:val="20"/>
    </w:rPr>
  </w:style>
  <w:style w:type="character" w:customStyle="1" w:styleId="apple-converted-space">
    <w:name w:val="apple-converted-space"/>
    <w:basedOn w:val="DefaultParagraphFont"/>
    <w:rsid w:val="00823C96"/>
  </w:style>
  <w:style w:type="paragraph" w:styleId="Revision">
    <w:name w:val="Revision"/>
    <w:hidden/>
    <w:uiPriority w:val="99"/>
    <w:semiHidden/>
    <w:rsid w:val="00AA2E30"/>
    <w:pPr>
      <w:spacing w:line="240" w:lineRule="auto"/>
    </w:pPr>
  </w:style>
  <w:style w:type="paragraph" w:styleId="FootnoteText">
    <w:name w:val="footnote text"/>
    <w:basedOn w:val="Normal"/>
    <w:link w:val="FootnoteTextChar"/>
    <w:uiPriority w:val="99"/>
    <w:semiHidden/>
    <w:unhideWhenUsed/>
    <w:rsid w:val="009B3EF6"/>
    <w:rPr>
      <w:sz w:val="20"/>
      <w:szCs w:val="20"/>
    </w:rPr>
  </w:style>
  <w:style w:type="character" w:customStyle="1" w:styleId="FootnoteTextChar">
    <w:name w:val="Footnote Text Char"/>
    <w:basedOn w:val="DefaultParagraphFont"/>
    <w:link w:val="FootnoteText"/>
    <w:uiPriority w:val="99"/>
    <w:semiHidden/>
    <w:rsid w:val="009B3EF6"/>
    <w:rPr>
      <w:sz w:val="20"/>
      <w:szCs w:val="20"/>
    </w:rPr>
  </w:style>
  <w:style w:type="character" w:styleId="FootnoteReference">
    <w:name w:val="footnote reference"/>
    <w:basedOn w:val="DefaultParagraphFont"/>
    <w:uiPriority w:val="99"/>
    <w:semiHidden/>
    <w:unhideWhenUsed/>
    <w:rsid w:val="009B3EF6"/>
    <w:rPr>
      <w:vertAlign w:val="superscript"/>
    </w:rPr>
  </w:style>
  <w:style w:type="paragraph" w:styleId="ListParagraph">
    <w:name w:val="List Paragraph"/>
    <w:basedOn w:val="Normal"/>
    <w:uiPriority w:val="34"/>
    <w:qFormat/>
    <w:rsid w:val="00436361"/>
    <w:pPr>
      <w:ind w:left="720"/>
      <w:contextualSpacing/>
    </w:pPr>
  </w:style>
  <w:style w:type="paragraph" w:styleId="NormalWeb">
    <w:name w:val="Normal (Web)"/>
    <w:basedOn w:val="Normal"/>
    <w:uiPriority w:val="99"/>
    <w:semiHidden/>
    <w:unhideWhenUsed/>
    <w:rsid w:val="00076980"/>
  </w:style>
  <w:style w:type="character" w:styleId="FollowedHyperlink">
    <w:name w:val="FollowedHyperlink"/>
    <w:basedOn w:val="DefaultParagraphFont"/>
    <w:uiPriority w:val="99"/>
    <w:semiHidden/>
    <w:unhideWhenUsed/>
    <w:rsid w:val="00412001"/>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603380">
      <w:bodyDiv w:val="1"/>
      <w:marLeft w:val="0"/>
      <w:marRight w:val="0"/>
      <w:marTop w:val="0"/>
      <w:marBottom w:val="0"/>
      <w:divBdr>
        <w:top w:val="none" w:sz="0" w:space="0" w:color="auto"/>
        <w:left w:val="none" w:sz="0" w:space="0" w:color="auto"/>
        <w:bottom w:val="none" w:sz="0" w:space="0" w:color="auto"/>
        <w:right w:val="none" w:sz="0" w:space="0" w:color="auto"/>
      </w:divBdr>
    </w:div>
    <w:div w:id="15080560">
      <w:bodyDiv w:val="1"/>
      <w:marLeft w:val="0"/>
      <w:marRight w:val="0"/>
      <w:marTop w:val="0"/>
      <w:marBottom w:val="0"/>
      <w:divBdr>
        <w:top w:val="none" w:sz="0" w:space="0" w:color="auto"/>
        <w:left w:val="none" w:sz="0" w:space="0" w:color="auto"/>
        <w:bottom w:val="none" w:sz="0" w:space="0" w:color="auto"/>
        <w:right w:val="none" w:sz="0" w:space="0" w:color="auto"/>
      </w:divBdr>
    </w:div>
    <w:div w:id="28797046">
      <w:bodyDiv w:val="1"/>
      <w:marLeft w:val="0"/>
      <w:marRight w:val="0"/>
      <w:marTop w:val="0"/>
      <w:marBottom w:val="0"/>
      <w:divBdr>
        <w:top w:val="none" w:sz="0" w:space="0" w:color="auto"/>
        <w:left w:val="none" w:sz="0" w:space="0" w:color="auto"/>
        <w:bottom w:val="none" w:sz="0" w:space="0" w:color="auto"/>
        <w:right w:val="none" w:sz="0" w:space="0" w:color="auto"/>
      </w:divBdr>
    </w:div>
    <w:div w:id="58014782">
      <w:bodyDiv w:val="1"/>
      <w:marLeft w:val="0"/>
      <w:marRight w:val="0"/>
      <w:marTop w:val="0"/>
      <w:marBottom w:val="0"/>
      <w:divBdr>
        <w:top w:val="none" w:sz="0" w:space="0" w:color="auto"/>
        <w:left w:val="none" w:sz="0" w:space="0" w:color="auto"/>
        <w:bottom w:val="none" w:sz="0" w:space="0" w:color="auto"/>
        <w:right w:val="none" w:sz="0" w:space="0" w:color="auto"/>
      </w:divBdr>
    </w:div>
    <w:div w:id="96950482">
      <w:bodyDiv w:val="1"/>
      <w:marLeft w:val="0"/>
      <w:marRight w:val="0"/>
      <w:marTop w:val="0"/>
      <w:marBottom w:val="0"/>
      <w:divBdr>
        <w:top w:val="none" w:sz="0" w:space="0" w:color="auto"/>
        <w:left w:val="none" w:sz="0" w:space="0" w:color="auto"/>
        <w:bottom w:val="none" w:sz="0" w:space="0" w:color="auto"/>
        <w:right w:val="none" w:sz="0" w:space="0" w:color="auto"/>
      </w:divBdr>
    </w:div>
    <w:div w:id="154761597">
      <w:bodyDiv w:val="1"/>
      <w:marLeft w:val="0"/>
      <w:marRight w:val="0"/>
      <w:marTop w:val="0"/>
      <w:marBottom w:val="0"/>
      <w:divBdr>
        <w:top w:val="none" w:sz="0" w:space="0" w:color="auto"/>
        <w:left w:val="none" w:sz="0" w:space="0" w:color="auto"/>
        <w:bottom w:val="none" w:sz="0" w:space="0" w:color="auto"/>
        <w:right w:val="none" w:sz="0" w:space="0" w:color="auto"/>
      </w:divBdr>
    </w:div>
    <w:div w:id="193539794">
      <w:bodyDiv w:val="1"/>
      <w:marLeft w:val="0"/>
      <w:marRight w:val="0"/>
      <w:marTop w:val="0"/>
      <w:marBottom w:val="0"/>
      <w:divBdr>
        <w:top w:val="none" w:sz="0" w:space="0" w:color="auto"/>
        <w:left w:val="none" w:sz="0" w:space="0" w:color="auto"/>
        <w:bottom w:val="none" w:sz="0" w:space="0" w:color="auto"/>
        <w:right w:val="none" w:sz="0" w:space="0" w:color="auto"/>
      </w:divBdr>
    </w:div>
    <w:div w:id="315037082">
      <w:bodyDiv w:val="1"/>
      <w:marLeft w:val="0"/>
      <w:marRight w:val="0"/>
      <w:marTop w:val="0"/>
      <w:marBottom w:val="0"/>
      <w:divBdr>
        <w:top w:val="none" w:sz="0" w:space="0" w:color="auto"/>
        <w:left w:val="none" w:sz="0" w:space="0" w:color="auto"/>
        <w:bottom w:val="none" w:sz="0" w:space="0" w:color="auto"/>
        <w:right w:val="none" w:sz="0" w:space="0" w:color="auto"/>
      </w:divBdr>
    </w:div>
    <w:div w:id="319774686">
      <w:bodyDiv w:val="1"/>
      <w:marLeft w:val="0"/>
      <w:marRight w:val="0"/>
      <w:marTop w:val="0"/>
      <w:marBottom w:val="0"/>
      <w:divBdr>
        <w:top w:val="none" w:sz="0" w:space="0" w:color="auto"/>
        <w:left w:val="none" w:sz="0" w:space="0" w:color="auto"/>
        <w:bottom w:val="none" w:sz="0" w:space="0" w:color="auto"/>
        <w:right w:val="none" w:sz="0" w:space="0" w:color="auto"/>
      </w:divBdr>
    </w:div>
    <w:div w:id="351611507">
      <w:bodyDiv w:val="1"/>
      <w:marLeft w:val="0"/>
      <w:marRight w:val="0"/>
      <w:marTop w:val="0"/>
      <w:marBottom w:val="0"/>
      <w:divBdr>
        <w:top w:val="none" w:sz="0" w:space="0" w:color="auto"/>
        <w:left w:val="none" w:sz="0" w:space="0" w:color="auto"/>
        <w:bottom w:val="none" w:sz="0" w:space="0" w:color="auto"/>
        <w:right w:val="none" w:sz="0" w:space="0" w:color="auto"/>
      </w:divBdr>
    </w:div>
    <w:div w:id="386730946">
      <w:bodyDiv w:val="1"/>
      <w:marLeft w:val="0"/>
      <w:marRight w:val="0"/>
      <w:marTop w:val="0"/>
      <w:marBottom w:val="0"/>
      <w:divBdr>
        <w:top w:val="none" w:sz="0" w:space="0" w:color="auto"/>
        <w:left w:val="none" w:sz="0" w:space="0" w:color="auto"/>
        <w:bottom w:val="none" w:sz="0" w:space="0" w:color="auto"/>
        <w:right w:val="none" w:sz="0" w:space="0" w:color="auto"/>
      </w:divBdr>
    </w:div>
    <w:div w:id="508788677">
      <w:bodyDiv w:val="1"/>
      <w:marLeft w:val="0"/>
      <w:marRight w:val="0"/>
      <w:marTop w:val="0"/>
      <w:marBottom w:val="0"/>
      <w:divBdr>
        <w:top w:val="none" w:sz="0" w:space="0" w:color="auto"/>
        <w:left w:val="none" w:sz="0" w:space="0" w:color="auto"/>
        <w:bottom w:val="none" w:sz="0" w:space="0" w:color="auto"/>
        <w:right w:val="none" w:sz="0" w:space="0" w:color="auto"/>
      </w:divBdr>
    </w:div>
    <w:div w:id="575483108">
      <w:bodyDiv w:val="1"/>
      <w:marLeft w:val="0"/>
      <w:marRight w:val="0"/>
      <w:marTop w:val="0"/>
      <w:marBottom w:val="0"/>
      <w:divBdr>
        <w:top w:val="none" w:sz="0" w:space="0" w:color="auto"/>
        <w:left w:val="none" w:sz="0" w:space="0" w:color="auto"/>
        <w:bottom w:val="none" w:sz="0" w:space="0" w:color="auto"/>
        <w:right w:val="none" w:sz="0" w:space="0" w:color="auto"/>
      </w:divBdr>
    </w:div>
    <w:div w:id="703019370">
      <w:bodyDiv w:val="1"/>
      <w:marLeft w:val="0"/>
      <w:marRight w:val="0"/>
      <w:marTop w:val="0"/>
      <w:marBottom w:val="0"/>
      <w:divBdr>
        <w:top w:val="none" w:sz="0" w:space="0" w:color="auto"/>
        <w:left w:val="none" w:sz="0" w:space="0" w:color="auto"/>
        <w:bottom w:val="none" w:sz="0" w:space="0" w:color="auto"/>
        <w:right w:val="none" w:sz="0" w:space="0" w:color="auto"/>
      </w:divBdr>
    </w:div>
    <w:div w:id="851340386">
      <w:bodyDiv w:val="1"/>
      <w:marLeft w:val="0"/>
      <w:marRight w:val="0"/>
      <w:marTop w:val="0"/>
      <w:marBottom w:val="0"/>
      <w:divBdr>
        <w:top w:val="none" w:sz="0" w:space="0" w:color="auto"/>
        <w:left w:val="none" w:sz="0" w:space="0" w:color="auto"/>
        <w:bottom w:val="none" w:sz="0" w:space="0" w:color="auto"/>
        <w:right w:val="none" w:sz="0" w:space="0" w:color="auto"/>
      </w:divBdr>
    </w:div>
    <w:div w:id="1045641711">
      <w:bodyDiv w:val="1"/>
      <w:marLeft w:val="0"/>
      <w:marRight w:val="0"/>
      <w:marTop w:val="0"/>
      <w:marBottom w:val="0"/>
      <w:divBdr>
        <w:top w:val="none" w:sz="0" w:space="0" w:color="auto"/>
        <w:left w:val="none" w:sz="0" w:space="0" w:color="auto"/>
        <w:bottom w:val="none" w:sz="0" w:space="0" w:color="auto"/>
        <w:right w:val="none" w:sz="0" w:space="0" w:color="auto"/>
      </w:divBdr>
    </w:div>
    <w:div w:id="1075007080">
      <w:bodyDiv w:val="1"/>
      <w:marLeft w:val="0"/>
      <w:marRight w:val="0"/>
      <w:marTop w:val="0"/>
      <w:marBottom w:val="0"/>
      <w:divBdr>
        <w:top w:val="none" w:sz="0" w:space="0" w:color="auto"/>
        <w:left w:val="none" w:sz="0" w:space="0" w:color="auto"/>
        <w:bottom w:val="none" w:sz="0" w:space="0" w:color="auto"/>
        <w:right w:val="none" w:sz="0" w:space="0" w:color="auto"/>
      </w:divBdr>
    </w:div>
    <w:div w:id="1156604576">
      <w:bodyDiv w:val="1"/>
      <w:marLeft w:val="0"/>
      <w:marRight w:val="0"/>
      <w:marTop w:val="0"/>
      <w:marBottom w:val="0"/>
      <w:divBdr>
        <w:top w:val="none" w:sz="0" w:space="0" w:color="auto"/>
        <w:left w:val="none" w:sz="0" w:space="0" w:color="auto"/>
        <w:bottom w:val="none" w:sz="0" w:space="0" w:color="auto"/>
        <w:right w:val="none" w:sz="0" w:space="0" w:color="auto"/>
      </w:divBdr>
    </w:div>
    <w:div w:id="1167289703">
      <w:bodyDiv w:val="1"/>
      <w:marLeft w:val="0"/>
      <w:marRight w:val="0"/>
      <w:marTop w:val="0"/>
      <w:marBottom w:val="0"/>
      <w:divBdr>
        <w:top w:val="none" w:sz="0" w:space="0" w:color="auto"/>
        <w:left w:val="none" w:sz="0" w:space="0" w:color="auto"/>
        <w:bottom w:val="none" w:sz="0" w:space="0" w:color="auto"/>
        <w:right w:val="none" w:sz="0" w:space="0" w:color="auto"/>
      </w:divBdr>
      <w:divsChild>
        <w:div w:id="183251830">
          <w:marLeft w:val="0"/>
          <w:marRight w:val="0"/>
          <w:marTop w:val="0"/>
          <w:marBottom w:val="0"/>
          <w:divBdr>
            <w:top w:val="none" w:sz="0" w:space="0" w:color="auto"/>
            <w:left w:val="none" w:sz="0" w:space="0" w:color="auto"/>
            <w:bottom w:val="none" w:sz="0" w:space="0" w:color="auto"/>
            <w:right w:val="none" w:sz="0" w:space="0" w:color="auto"/>
          </w:divBdr>
          <w:divsChild>
            <w:div w:id="1495102596">
              <w:marLeft w:val="0"/>
              <w:marRight w:val="0"/>
              <w:marTop w:val="0"/>
              <w:marBottom w:val="0"/>
              <w:divBdr>
                <w:top w:val="none" w:sz="0" w:space="0" w:color="auto"/>
                <w:left w:val="none" w:sz="0" w:space="0" w:color="auto"/>
                <w:bottom w:val="none" w:sz="0" w:space="0" w:color="auto"/>
                <w:right w:val="none" w:sz="0" w:space="0" w:color="auto"/>
              </w:divBdr>
              <w:divsChild>
                <w:div w:id="3483385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7517892">
      <w:bodyDiv w:val="1"/>
      <w:marLeft w:val="0"/>
      <w:marRight w:val="0"/>
      <w:marTop w:val="0"/>
      <w:marBottom w:val="0"/>
      <w:divBdr>
        <w:top w:val="none" w:sz="0" w:space="0" w:color="auto"/>
        <w:left w:val="none" w:sz="0" w:space="0" w:color="auto"/>
        <w:bottom w:val="none" w:sz="0" w:space="0" w:color="auto"/>
        <w:right w:val="none" w:sz="0" w:space="0" w:color="auto"/>
      </w:divBdr>
    </w:div>
    <w:div w:id="1343161295">
      <w:bodyDiv w:val="1"/>
      <w:marLeft w:val="0"/>
      <w:marRight w:val="0"/>
      <w:marTop w:val="0"/>
      <w:marBottom w:val="0"/>
      <w:divBdr>
        <w:top w:val="none" w:sz="0" w:space="0" w:color="auto"/>
        <w:left w:val="none" w:sz="0" w:space="0" w:color="auto"/>
        <w:bottom w:val="none" w:sz="0" w:space="0" w:color="auto"/>
        <w:right w:val="none" w:sz="0" w:space="0" w:color="auto"/>
      </w:divBdr>
    </w:div>
    <w:div w:id="1353453407">
      <w:bodyDiv w:val="1"/>
      <w:marLeft w:val="0"/>
      <w:marRight w:val="0"/>
      <w:marTop w:val="0"/>
      <w:marBottom w:val="0"/>
      <w:divBdr>
        <w:top w:val="none" w:sz="0" w:space="0" w:color="auto"/>
        <w:left w:val="none" w:sz="0" w:space="0" w:color="auto"/>
        <w:bottom w:val="none" w:sz="0" w:space="0" w:color="auto"/>
        <w:right w:val="none" w:sz="0" w:space="0" w:color="auto"/>
      </w:divBdr>
    </w:div>
    <w:div w:id="1410231037">
      <w:bodyDiv w:val="1"/>
      <w:marLeft w:val="0"/>
      <w:marRight w:val="0"/>
      <w:marTop w:val="0"/>
      <w:marBottom w:val="0"/>
      <w:divBdr>
        <w:top w:val="none" w:sz="0" w:space="0" w:color="auto"/>
        <w:left w:val="none" w:sz="0" w:space="0" w:color="auto"/>
        <w:bottom w:val="none" w:sz="0" w:space="0" w:color="auto"/>
        <w:right w:val="none" w:sz="0" w:space="0" w:color="auto"/>
      </w:divBdr>
    </w:div>
    <w:div w:id="1463886625">
      <w:bodyDiv w:val="1"/>
      <w:marLeft w:val="0"/>
      <w:marRight w:val="0"/>
      <w:marTop w:val="0"/>
      <w:marBottom w:val="0"/>
      <w:divBdr>
        <w:top w:val="none" w:sz="0" w:space="0" w:color="auto"/>
        <w:left w:val="none" w:sz="0" w:space="0" w:color="auto"/>
        <w:bottom w:val="none" w:sz="0" w:space="0" w:color="auto"/>
        <w:right w:val="none" w:sz="0" w:space="0" w:color="auto"/>
      </w:divBdr>
    </w:div>
    <w:div w:id="1493254489">
      <w:bodyDiv w:val="1"/>
      <w:marLeft w:val="0"/>
      <w:marRight w:val="0"/>
      <w:marTop w:val="0"/>
      <w:marBottom w:val="0"/>
      <w:divBdr>
        <w:top w:val="none" w:sz="0" w:space="0" w:color="auto"/>
        <w:left w:val="none" w:sz="0" w:space="0" w:color="auto"/>
        <w:bottom w:val="none" w:sz="0" w:space="0" w:color="auto"/>
        <w:right w:val="none" w:sz="0" w:space="0" w:color="auto"/>
      </w:divBdr>
      <w:divsChild>
        <w:div w:id="2080782569">
          <w:marLeft w:val="0"/>
          <w:marRight w:val="0"/>
          <w:marTop w:val="0"/>
          <w:marBottom w:val="0"/>
          <w:divBdr>
            <w:top w:val="none" w:sz="0" w:space="0" w:color="auto"/>
            <w:left w:val="none" w:sz="0" w:space="0" w:color="auto"/>
            <w:bottom w:val="none" w:sz="0" w:space="0" w:color="auto"/>
            <w:right w:val="none" w:sz="0" w:space="0" w:color="auto"/>
          </w:divBdr>
          <w:divsChild>
            <w:div w:id="1925532357">
              <w:marLeft w:val="0"/>
              <w:marRight w:val="0"/>
              <w:marTop w:val="0"/>
              <w:marBottom w:val="0"/>
              <w:divBdr>
                <w:top w:val="none" w:sz="0" w:space="0" w:color="auto"/>
                <w:left w:val="none" w:sz="0" w:space="0" w:color="auto"/>
                <w:bottom w:val="none" w:sz="0" w:space="0" w:color="auto"/>
                <w:right w:val="none" w:sz="0" w:space="0" w:color="auto"/>
              </w:divBdr>
              <w:divsChild>
                <w:div w:id="562370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0435438">
      <w:bodyDiv w:val="1"/>
      <w:marLeft w:val="0"/>
      <w:marRight w:val="0"/>
      <w:marTop w:val="0"/>
      <w:marBottom w:val="0"/>
      <w:divBdr>
        <w:top w:val="none" w:sz="0" w:space="0" w:color="auto"/>
        <w:left w:val="none" w:sz="0" w:space="0" w:color="auto"/>
        <w:bottom w:val="none" w:sz="0" w:space="0" w:color="auto"/>
        <w:right w:val="none" w:sz="0" w:space="0" w:color="auto"/>
      </w:divBdr>
    </w:div>
    <w:div w:id="1530022696">
      <w:bodyDiv w:val="1"/>
      <w:marLeft w:val="0"/>
      <w:marRight w:val="0"/>
      <w:marTop w:val="0"/>
      <w:marBottom w:val="0"/>
      <w:divBdr>
        <w:top w:val="none" w:sz="0" w:space="0" w:color="auto"/>
        <w:left w:val="none" w:sz="0" w:space="0" w:color="auto"/>
        <w:bottom w:val="none" w:sz="0" w:space="0" w:color="auto"/>
        <w:right w:val="none" w:sz="0" w:space="0" w:color="auto"/>
      </w:divBdr>
    </w:div>
    <w:div w:id="1532067269">
      <w:bodyDiv w:val="1"/>
      <w:marLeft w:val="0"/>
      <w:marRight w:val="0"/>
      <w:marTop w:val="0"/>
      <w:marBottom w:val="0"/>
      <w:divBdr>
        <w:top w:val="none" w:sz="0" w:space="0" w:color="auto"/>
        <w:left w:val="none" w:sz="0" w:space="0" w:color="auto"/>
        <w:bottom w:val="none" w:sz="0" w:space="0" w:color="auto"/>
        <w:right w:val="none" w:sz="0" w:space="0" w:color="auto"/>
      </w:divBdr>
    </w:div>
    <w:div w:id="1638951899">
      <w:bodyDiv w:val="1"/>
      <w:marLeft w:val="0"/>
      <w:marRight w:val="0"/>
      <w:marTop w:val="0"/>
      <w:marBottom w:val="0"/>
      <w:divBdr>
        <w:top w:val="none" w:sz="0" w:space="0" w:color="auto"/>
        <w:left w:val="none" w:sz="0" w:space="0" w:color="auto"/>
        <w:bottom w:val="none" w:sz="0" w:space="0" w:color="auto"/>
        <w:right w:val="none" w:sz="0" w:space="0" w:color="auto"/>
      </w:divBdr>
    </w:div>
    <w:div w:id="1663850243">
      <w:bodyDiv w:val="1"/>
      <w:marLeft w:val="0"/>
      <w:marRight w:val="0"/>
      <w:marTop w:val="0"/>
      <w:marBottom w:val="0"/>
      <w:divBdr>
        <w:top w:val="none" w:sz="0" w:space="0" w:color="auto"/>
        <w:left w:val="none" w:sz="0" w:space="0" w:color="auto"/>
        <w:bottom w:val="none" w:sz="0" w:space="0" w:color="auto"/>
        <w:right w:val="none" w:sz="0" w:space="0" w:color="auto"/>
      </w:divBdr>
    </w:div>
    <w:div w:id="1719476863">
      <w:bodyDiv w:val="1"/>
      <w:marLeft w:val="0"/>
      <w:marRight w:val="0"/>
      <w:marTop w:val="0"/>
      <w:marBottom w:val="0"/>
      <w:divBdr>
        <w:top w:val="none" w:sz="0" w:space="0" w:color="auto"/>
        <w:left w:val="none" w:sz="0" w:space="0" w:color="auto"/>
        <w:bottom w:val="none" w:sz="0" w:space="0" w:color="auto"/>
        <w:right w:val="none" w:sz="0" w:space="0" w:color="auto"/>
      </w:divBdr>
    </w:div>
    <w:div w:id="1860922656">
      <w:bodyDiv w:val="1"/>
      <w:marLeft w:val="0"/>
      <w:marRight w:val="0"/>
      <w:marTop w:val="0"/>
      <w:marBottom w:val="0"/>
      <w:divBdr>
        <w:top w:val="none" w:sz="0" w:space="0" w:color="auto"/>
        <w:left w:val="none" w:sz="0" w:space="0" w:color="auto"/>
        <w:bottom w:val="none" w:sz="0" w:space="0" w:color="auto"/>
        <w:right w:val="none" w:sz="0" w:space="0" w:color="auto"/>
      </w:divBdr>
    </w:div>
    <w:div w:id="1928540426">
      <w:bodyDiv w:val="1"/>
      <w:marLeft w:val="0"/>
      <w:marRight w:val="0"/>
      <w:marTop w:val="0"/>
      <w:marBottom w:val="0"/>
      <w:divBdr>
        <w:top w:val="none" w:sz="0" w:space="0" w:color="auto"/>
        <w:left w:val="none" w:sz="0" w:space="0" w:color="auto"/>
        <w:bottom w:val="none" w:sz="0" w:space="0" w:color="auto"/>
        <w:right w:val="none" w:sz="0" w:space="0" w:color="auto"/>
      </w:divBdr>
    </w:div>
    <w:div w:id="1982075558">
      <w:bodyDiv w:val="1"/>
      <w:marLeft w:val="0"/>
      <w:marRight w:val="0"/>
      <w:marTop w:val="0"/>
      <w:marBottom w:val="0"/>
      <w:divBdr>
        <w:top w:val="none" w:sz="0" w:space="0" w:color="auto"/>
        <w:left w:val="none" w:sz="0" w:space="0" w:color="auto"/>
        <w:bottom w:val="none" w:sz="0" w:space="0" w:color="auto"/>
        <w:right w:val="none" w:sz="0" w:space="0" w:color="auto"/>
      </w:divBdr>
    </w:div>
    <w:div w:id="1987660882">
      <w:bodyDiv w:val="1"/>
      <w:marLeft w:val="0"/>
      <w:marRight w:val="0"/>
      <w:marTop w:val="0"/>
      <w:marBottom w:val="0"/>
      <w:divBdr>
        <w:top w:val="none" w:sz="0" w:space="0" w:color="auto"/>
        <w:left w:val="none" w:sz="0" w:space="0" w:color="auto"/>
        <w:bottom w:val="none" w:sz="0" w:space="0" w:color="auto"/>
        <w:right w:val="none" w:sz="0" w:space="0" w:color="auto"/>
      </w:divBdr>
    </w:div>
    <w:div w:id="2062632292">
      <w:bodyDiv w:val="1"/>
      <w:marLeft w:val="0"/>
      <w:marRight w:val="0"/>
      <w:marTop w:val="0"/>
      <w:marBottom w:val="0"/>
      <w:divBdr>
        <w:top w:val="none" w:sz="0" w:space="0" w:color="auto"/>
        <w:left w:val="none" w:sz="0" w:space="0" w:color="auto"/>
        <w:bottom w:val="none" w:sz="0" w:space="0" w:color="auto"/>
        <w:right w:val="none" w:sz="0" w:space="0" w:color="auto"/>
      </w:divBdr>
    </w:div>
    <w:div w:id="2102413756">
      <w:bodyDiv w:val="1"/>
      <w:marLeft w:val="0"/>
      <w:marRight w:val="0"/>
      <w:marTop w:val="0"/>
      <w:marBottom w:val="0"/>
      <w:divBdr>
        <w:top w:val="none" w:sz="0" w:space="0" w:color="auto"/>
        <w:left w:val="none" w:sz="0" w:space="0" w:color="auto"/>
        <w:bottom w:val="none" w:sz="0" w:space="0" w:color="auto"/>
        <w:right w:val="none" w:sz="0" w:space="0" w:color="auto"/>
      </w:divBdr>
    </w:div>
    <w:div w:id="211080991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s://doi.org/10.18637/jss.v067.i01"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3.jpe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yperlink" Target="https://doi.org/10.1017/CBO9780511659911.005"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s://www.affective-science.org/face-set.s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4624A80-901C-2A47-9969-48037491C9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TotalTime>
  <Pages>29</Pages>
  <Words>22548</Words>
  <Characters>128529</Characters>
  <Application>Microsoft Office Word</Application>
  <DocSecurity>0</DocSecurity>
  <Lines>1071</Lines>
  <Paragraphs>3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07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Tina Woodard</cp:lastModifiedBy>
  <cp:revision>14</cp:revision>
  <cp:lastPrinted>2021-03-01T23:21:00Z</cp:lastPrinted>
  <dcterms:created xsi:type="dcterms:W3CDTF">2021-03-12T22:29:00Z</dcterms:created>
  <dcterms:modified xsi:type="dcterms:W3CDTF">2021-03-13T18: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current-opinion-in-behavioral-sciences</vt:lpwstr>
  </property>
  <property fmtid="{D5CDD505-2E9C-101B-9397-08002B2CF9AE}" pid="15" name="Mendeley Recent Style Name 6_1">
    <vt:lpwstr>Current Opinion in Behavioral Sciences</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b386b09d-ca55-3e35-9109-5d4ae592133a</vt:lpwstr>
  </property>
  <property fmtid="{D5CDD505-2E9C-101B-9397-08002B2CF9AE}" pid="24" name="Mendeley Citation Style_1">
    <vt:lpwstr>http://www.zotero.org/styles/apa</vt:lpwstr>
  </property>
</Properties>
</file>